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CEB2DA0" w14:textId="77777777" w:rsidR="006F4FEA" w:rsidRPr="00CF7C9A" w:rsidRDefault="006F4FEA" w:rsidP="00CF7C9A">
      <w:pPr>
        <w:tabs>
          <w:tab w:val="left" w:pos="2127"/>
        </w:tabs>
        <w:spacing w:line="36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bookmarkStart w:id="0" w:name="_GoBack"/>
      <w:bookmarkEnd w:id="0"/>
      <w:r w:rsidRPr="00CF7C9A">
        <w:rPr>
          <w:rFonts w:ascii="Times New Roman" w:hAnsi="Times New Roman" w:cs="Times New Roman"/>
          <w:b/>
          <w:sz w:val="28"/>
          <w:szCs w:val="28"/>
        </w:rPr>
        <w:t>*AIDSImpact SPECIAL ISSUE*</w:t>
      </w:r>
    </w:p>
    <w:p w14:paraId="35421A9C" w14:textId="564EAB64" w:rsidR="002E2930" w:rsidRPr="00CF7C9A" w:rsidRDefault="0038094E" w:rsidP="00CF7C9A">
      <w:pPr>
        <w:tabs>
          <w:tab w:val="left" w:pos="2127"/>
        </w:tabs>
        <w:spacing w:line="360" w:lineRule="auto"/>
        <w:rPr>
          <w:rFonts w:ascii="Times New Roman" w:hAnsi="Times New Roman" w:cs="Times New Roman"/>
          <w:b/>
          <w:sz w:val="28"/>
          <w:szCs w:val="28"/>
        </w:rPr>
      </w:pPr>
      <w:r w:rsidRPr="00CF7C9A">
        <w:rPr>
          <w:rFonts w:ascii="Times New Roman" w:hAnsi="Times New Roman" w:cs="Times New Roman"/>
          <w:b/>
          <w:sz w:val="28"/>
          <w:szCs w:val="28"/>
          <w:u w:val="single"/>
        </w:rPr>
        <w:t>Title</w:t>
      </w:r>
      <w:r w:rsidRPr="00CF7C9A">
        <w:rPr>
          <w:rFonts w:ascii="Times New Roman" w:hAnsi="Times New Roman" w:cs="Times New Roman"/>
          <w:b/>
          <w:sz w:val="28"/>
          <w:szCs w:val="28"/>
        </w:rPr>
        <w:t xml:space="preserve">: </w:t>
      </w:r>
      <w:r w:rsidR="007F5340" w:rsidRPr="007F5340">
        <w:rPr>
          <w:rFonts w:ascii="Times New Roman" w:hAnsi="Times New Roman" w:cs="Times New Roman"/>
          <w:b/>
          <w:sz w:val="28"/>
          <w:szCs w:val="28"/>
        </w:rPr>
        <w:t>Postpartum maternal mental health is associated with cognitive development of HIV-exposed infants in Zimbabwe: a cross-sectional study</w:t>
      </w:r>
    </w:p>
    <w:p w14:paraId="09493687" w14:textId="5D5B1B37" w:rsidR="000C0C60" w:rsidRPr="00CF7C9A" w:rsidRDefault="00AD6B8D" w:rsidP="00CF7C9A">
      <w:pPr>
        <w:pStyle w:val="Heading1"/>
        <w:spacing w:after="240" w:line="360" w:lineRule="auto"/>
        <w:rPr>
          <w:rFonts w:ascii="Times New Roman" w:hAnsi="Times New Roman" w:cs="Times New Roman"/>
          <w:color w:val="auto"/>
          <w:sz w:val="22"/>
          <w:szCs w:val="22"/>
        </w:rPr>
      </w:pPr>
      <w:r w:rsidRPr="00CF7C9A">
        <w:rPr>
          <w:rFonts w:ascii="Times New Roman" w:hAnsi="Times New Roman" w:cs="Times New Roman"/>
          <w:color w:val="auto"/>
          <w:sz w:val="22"/>
          <w:szCs w:val="22"/>
        </w:rPr>
        <w:t>H</w:t>
      </w:r>
      <w:r w:rsidR="0047028A" w:rsidRPr="00CF7C9A">
        <w:rPr>
          <w:rFonts w:ascii="Times New Roman" w:hAnsi="Times New Roman" w:cs="Times New Roman"/>
          <w:color w:val="auto"/>
          <w:sz w:val="22"/>
          <w:szCs w:val="22"/>
        </w:rPr>
        <w:t>elen</w:t>
      </w:r>
      <w:r w:rsidRPr="00CF7C9A">
        <w:rPr>
          <w:rFonts w:ascii="Times New Roman" w:hAnsi="Times New Roman" w:cs="Times New Roman"/>
          <w:color w:val="auto"/>
          <w:sz w:val="22"/>
          <w:szCs w:val="22"/>
        </w:rPr>
        <w:t xml:space="preserve"> Mebrahtu</w:t>
      </w:r>
      <w:r w:rsidR="00B664D7" w:rsidRPr="00CF7C9A">
        <w:rPr>
          <w:rFonts w:ascii="Times New Roman" w:hAnsi="Times New Roman" w:cs="Times New Roman"/>
          <w:color w:val="auto"/>
          <w:sz w:val="22"/>
          <w:szCs w:val="22"/>
          <w:vertAlign w:val="superscript"/>
        </w:rPr>
        <w:t>1</w:t>
      </w:r>
      <w:r w:rsidRPr="00CF7C9A">
        <w:rPr>
          <w:rFonts w:ascii="Times New Roman" w:hAnsi="Times New Roman" w:cs="Times New Roman"/>
          <w:color w:val="auto"/>
          <w:sz w:val="22"/>
          <w:szCs w:val="22"/>
          <w:vertAlign w:val="superscript"/>
        </w:rPr>
        <w:t xml:space="preserve"> </w:t>
      </w:r>
      <w:r w:rsidRPr="00CF7C9A">
        <w:rPr>
          <w:rFonts w:ascii="Times New Roman" w:hAnsi="Times New Roman" w:cs="Times New Roman"/>
          <w:color w:val="auto"/>
          <w:sz w:val="22"/>
          <w:szCs w:val="22"/>
        </w:rPr>
        <w:t>(</w:t>
      </w:r>
      <w:hyperlink r:id="rId8" w:history="1">
        <w:r w:rsidRPr="00CF7C9A">
          <w:rPr>
            <w:rStyle w:val="Hyperlink"/>
            <w:rFonts w:ascii="Times New Roman" w:hAnsi="Times New Roman" w:cs="Times New Roman"/>
            <w:sz w:val="22"/>
            <w:szCs w:val="22"/>
          </w:rPr>
          <w:t>helen.mebrahtu.15@ucl.ac.uk</w:t>
        </w:r>
      </w:hyperlink>
      <w:r w:rsidRPr="00CF7C9A">
        <w:rPr>
          <w:rFonts w:ascii="Times New Roman" w:hAnsi="Times New Roman" w:cs="Times New Roman"/>
          <w:sz w:val="22"/>
          <w:szCs w:val="22"/>
        </w:rPr>
        <w:t>)</w:t>
      </w:r>
      <w:r w:rsidRPr="00CF7C9A">
        <w:rPr>
          <w:rFonts w:ascii="Times New Roman" w:hAnsi="Times New Roman" w:cs="Times New Roman"/>
          <w:color w:val="auto"/>
          <w:sz w:val="22"/>
          <w:szCs w:val="22"/>
        </w:rPr>
        <w:t>;</w:t>
      </w:r>
      <w:r w:rsidR="0047028A" w:rsidRPr="00CF7C9A">
        <w:rPr>
          <w:rFonts w:ascii="Times New Roman" w:hAnsi="Times New Roman" w:cs="Times New Roman"/>
          <w:color w:val="auto"/>
          <w:sz w:val="22"/>
          <w:szCs w:val="22"/>
        </w:rPr>
        <w:t xml:space="preserve"> Dr Victoria</w:t>
      </w:r>
      <w:r w:rsidRPr="00CF7C9A">
        <w:rPr>
          <w:rFonts w:ascii="Times New Roman" w:hAnsi="Times New Roman" w:cs="Times New Roman"/>
          <w:color w:val="auto"/>
          <w:sz w:val="22"/>
          <w:szCs w:val="22"/>
        </w:rPr>
        <w:t xml:space="preserve"> Simms</w:t>
      </w:r>
      <w:r w:rsidR="00041B84" w:rsidRPr="00CF7C9A">
        <w:rPr>
          <w:rFonts w:ascii="Times New Roman" w:hAnsi="Times New Roman" w:cs="Times New Roman"/>
          <w:color w:val="auto"/>
          <w:sz w:val="22"/>
          <w:szCs w:val="22"/>
          <w:vertAlign w:val="superscript"/>
        </w:rPr>
        <w:t>2</w:t>
      </w:r>
      <w:r w:rsidRPr="00CF7C9A">
        <w:rPr>
          <w:rFonts w:ascii="Times New Roman" w:hAnsi="Times New Roman" w:cs="Times New Roman"/>
          <w:color w:val="auto"/>
          <w:sz w:val="22"/>
          <w:szCs w:val="22"/>
          <w:vertAlign w:val="superscript"/>
        </w:rPr>
        <w:t xml:space="preserve"> </w:t>
      </w:r>
      <w:r w:rsidRPr="00CF7C9A">
        <w:rPr>
          <w:rFonts w:ascii="Times New Roman" w:hAnsi="Times New Roman" w:cs="Times New Roman"/>
          <w:color w:val="auto"/>
          <w:sz w:val="22"/>
          <w:szCs w:val="22"/>
        </w:rPr>
        <w:t>(</w:t>
      </w:r>
      <w:hyperlink r:id="rId9" w:history="1">
        <w:r w:rsidRPr="00CF7C9A">
          <w:rPr>
            <w:rStyle w:val="Hyperlink"/>
            <w:rFonts w:ascii="Times New Roman" w:hAnsi="Times New Roman" w:cs="Times New Roman"/>
            <w:sz w:val="22"/>
            <w:szCs w:val="22"/>
          </w:rPr>
          <w:t>Victoria.Simms@LSHTM.ac.uk</w:t>
        </w:r>
      </w:hyperlink>
      <w:r w:rsidR="0047028A" w:rsidRPr="00CF7C9A">
        <w:rPr>
          <w:rFonts w:ascii="Times New Roman" w:hAnsi="Times New Roman" w:cs="Times New Roman"/>
          <w:color w:val="auto"/>
          <w:sz w:val="22"/>
          <w:szCs w:val="22"/>
        </w:rPr>
        <w:t>); Rudo</w:t>
      </w:r>
      <w:r w:rsidRPr="00CF7C9A">
        <w:rPr>
          <w:rFonts w:ascii="Times New Roman" w:hAnsi="Times New Roman" w:cs="Times New Roman"/>
          <w:color w:val="auto"/>
          <w:sz w:val="22"/>
          <w:szCs w:val="22"/>
        </w:rPr>
        <w:t xml:space="preserve"> Chingono</w:t>
      </w:r>
      <w:r w:rsidRPr="00CF7C9A">
        <w:rPr>
          <w:rFonts w:ascii="Times New Roman" w:hAnsi="Times New Roman" w:cs="Times New Roman"/>
          <w:color w:val="auto"/>
          <w:sz w:val="22"/>
          <w:szCs w:val="22"/>
          <w:vertAlign w:val="superscript"/>
        </w:rPr>
        <w:t>1</w:t>
      </w:r>
      <w:r w:rsidR="00B664D7" w:rsidRPr="00CF7C9A">
        <w:rPr>
          <w:rFonts w:ascii="Times New Roman" w:hAnsi="Times New Roman" w:cs="Times New Roman"/>
          <w:color w:val="auto"/>
          <w:sz w:val="22"/>
          <w:szCs w:val="22"/>
          <w:vertAlign w:val="superscript"/>
        </w:rPr>
        <w:t>,</w:t>
      </w:r>
      <w:r w:rsidR="00561FEC" w:rsidRPr="00CF7C9A">
        <w:rPr>
          <w:rFonts w:ascii="Times New Roman" w:hAnsi="Times New Roman" w:cs="Times New Roman"/>
          <w:color w:val="auto"/>
          <w:sz w:val="22"/>
          <w:szCs w:val="22"/>
          <w:vertAlign w:val="superscript"/>
        </w:rPr>
        <w:t xml:space="preserve"> </w:t>
      </w:r>
      <w:r w:rsidR="00041B84" w:rsidRPr="00CF7C9A">
        <w:rPr>
          <w:rFonts w:ascii="Times New Roman" w:hAnsi="Times New Roman" w:cs="Times New Roman"/>
          <w:color w:val="auto"/>
          <w:sz w:val="22"/>
          <w:szCs w:val="22"/>
          <w:vertAlign w:val="superscript"/>
        </w:rPr>
        <w:t>3</w:t>
      </w:r>
      <w:r w:rsidRPr="00CF7C9A">
        <w:rPr>
          <w:rFonts w:ascii="Times New Roman" w:hAnsi="Times New Roman" w:cs="Times New Roman"/>
          <w:color w:val="auto"/>
          <w:sz w:val="22"/>
          <w:szCs w:val="22"/>
          <w:vertAlign w:val="superscript"/>
        </w:rPr>
        <w:t xml:space="preserve"> </w:t>
      </w:r>
      <w:r w:rsidRPr="00CF7C9A">
        <w:rPr>
          <w:rFonts w:ascii="Times New Roman" w:hAnsi="Times New Roman" w:cs="Times New Roman"/>
          <w:color w:val="auto"/>
          <w:sz w:val="22"/>
          <w:szCs w:val="22"/>
        </w:rPr>
        <w:t>(</w:t>
      </w:r>
      <w:hyperlink r:id="rId10" w:history="1">
        <w:r w:rsidRPr="00CF7C9A">
          <w:rPr>
            <w:rStyle w:val="Hyperlink"/>
            <w:rFonts w:ascii="Times New Roman" w:hAnsi="Times New Roman" w:cs="Times New Roman"/>
            <w:sz w:val="22"/>
            <w:szCs w:val="22"/>
          </w:rPr>
          <w:t>rudo@ceshhar.co.zw</w:t>
        </w:r>
      </w:hyperlink>
      <w:r w:rsidRPr="00CF7C9A">
        <w:rPr>
          <w:rFonts w:ascii="Times New Roman" w:hAnsi="Times New Roman" w:cs="Times New Roman"/>
          <w:sz w:val="22"/>
          <w:szCs w:val="22"/>
        </w:rPr>
        <w:t>)</w:t>
      </w:r>
      <w:r w:rsidR="0047028A" w:rsidRPr="00CF7C9A">
        <w:rPr>
          <w:rFonts w:ascii="Times New Roman" w:hAnsi="Times New Roman" w:cs="Times New Roman"/>
          <w:color w:val="auto"/>
          <w:sz w:val="22"/>
          <w:szCs w:val="22"/>
        </w:rPr>
        <w:t>; Zivai</w:t>
      </w:r>
      <w:r w:rsidRPr="00CF7C9A">
        <w:rPr>
          <w:rFonts w:ascii="Times New Roman" w:hAnsi="Times New Roman" w:cs="Times New Roman"/>
          <w:color w:val="auto"/>
          <w:sz w:val="22"/>
          <w:szCs w:val="22"/>
        </w:rPr>
        <w:t xml:space="preserve"> Mupambireyi</w:t>
      </w:r>
      <w:r w:rsidR="00041B84" w:rsidRPr="00CF7C9A">
        <w:rPr>
          <w:rFonts w:ascii="Times New Roman" w:hAnsi="Times New Roman" w:cs="Times New Roman"/>
          <w:color w:val="auto"/>
          <w:sz w:val="22"/>
          <w:szCs w:val="22"/>
          <w:vertAlign w:val="superscript"/>
        </w:rPr>
        <w:t>3</w:t>
      </w:r>
      <w:r w:rsidRPr="00CF7C9A">
        <w:rPr>
          <w:rFonts w:ascii="Times New Roman" w:hAnsi="Times New Roman" w:cs="Times New Roman"/>
          <w:color w:val="auto"/>
          <w:sz w:val="22"/>
          <w:szCs w:val="22"/>
          <w:vertAlign w:val="superscript"/>
        </w:rPr>
        <w:t xml:space="preserve"> </w:t>
      </w:r>
      <w:r w:rsidRPr="00CF7C9A">
        <w:rPr>
          <w:rFonts w:ascii="Times New Roman" w:hAnsi="Times New Roman" w:cs="Times New Roman"/>
          <w:color w:val="auto"/>
          <w:sz w:val="22"/>
          <w:szCs w:val="22"/>
        </w:rPr>
        <w:t>(</w:t>
      </w:r>
      <w:hyperlink r:id="rId11" w:history="1">
        <w:r w:rsidR="00041B84" w:rsidRPr="00CF7C9A">
          <w:rPr>
            <w:rStyle w:val="Hyperlink"/>
            <w:rFonts w:ascii="Times New Roman" w:hAnsi="Times New Roman" w:cs="Times New Roman"/>
            <w:sz w:val="22"/>
            <w:szCs w:val="22"/>
          </w:rPr>
          <w:t>zietawana@yahoo.co.uk</w:t>
        </w:r>
      </w:hyperlink>
      <w:r w:rsidRPr="00CF7C9A">
        <w:rPr>
          <w:rFonts w:ascii="Times New Roman" w:hAnsi="Times New Roman" w:cs="Times New Roman"/>
          <w:color w:val="auto"/>
          <w:sz w:val="22"/>
          <w:szCs w:val="22"/>
        </w:rPr>
        <w:t>)</w:t>
      </w:r>
      <w:r w:rsidR="0047028A" w:rsidRPr="00CF7C9A">
        <w:rPr>
          <w:rFonts w:ascii="Times New Roman" w:hAnsi="Times New Roman" w:cs="Times New Roman"/>
          <w:color w:val="auto"/>
          <w:sz w:val="22"/>
          <w:szCs w:val="22"/>
        </w:rPr>
        <w:t xml:space="preserve">; Prof. Helen </w:t>
      </w:r>
      <w:r w:rsidR="00184AE9" w:rsidRPr="00CF7C9A">
        <w:rPr>
          <w:rFonts w:ascii="Times New Roman" w:hAnsi="Times New Roman" w:cs="Times New Roman"/>
          <w:color w:val="auto"/>
          <w:sz w:val="22"/>
          <w:szCs w:val="22"/>
        </w:rPr>
        <w:t xml:space="preserve"> A. Weiss</w:t>
      </w:r>
      <w:r w:rsidR="00561FEC" w:rsidRPr="00CF7C9A">
        <w:rPr>
          <w:rFonts w:ascii="Times New Roman" w:hAnsi="Times New Roman" w:cs="Times New Roman"/>
          <w:color w:val="auto"/>
          <w:sz w:val="22"/>
          <w:szCs w:val="22"/>
          <w:vertAlign w:val="superscript"/>
        </w:rPr>
        <w:t>2</w:t>
      </w:r>
      <w:r w:rsidR="00184AE9" w:rsidRPr="00CF7C9A">
        <w:rPr>
          <w:rFonts w:ascii="Times New Roman" w:hAnsi="Times New Roman" w:cs="Times New Roman"/>
          <w:color w:val="auto"/>
          <w:sz w:val="22"/>
          <w:szCs w:val="22"/>
          <w:vertAlign w:val="superscript"/>
        </w:rPr>
        <w:t xml:space="preserve"> </w:t>
      </w:r>
      <w:r w:rsidR="00184AE9" w:rsidRPr="00CF7C9A">
        <w:rPr>
          <w:rFonts w:ascii="Times New Roman" w:hAnsi="Times New Roman" w:cs="Times New Roman"/>
          <w:color w:val="auto"/>
          <w:sz w:val="22"/>
          <w:szCs w:val="22"/>
        </w:rPr>
        <w:t>(</w:t>
      </w:r>
      <w:hyperlink r:id="rId12" w:history="1">
        <w:r w:rsidR="00184AE9" w:rsidRPr="00CF7C9A">
          <w:rPr>
            <w:rStyle w:val="Hyperlink"/>
            <w:rFonts w:ascii="Times New Roman" w:hAnsi="Times New Roman" w:cs="Times New Roman"/>
            <w:sz w:val="22"/>
            <w:szCs w:val="22"/>
          </w:rPr>
          <w:t>Helen.Weiss@lshtm.ac.uk</w:t>
        </w:r>
      </w:hyperlink>
      <w:r w:rsidR="0047028A" w:rsidRPr="00CF7C9A">
        <w:rPr>
          <w:rFonts w:ascii="Times New Roman" w:hAnsi="Times New Roman" w:cs="Times New Roman"/>
          <w:color w:val="auto"/>
          <w:sz w:val="22"/>
          <w:szCs w:val="22"/>
        </w:rPr>
        <w:t>); Patience</w:t>
      </w:r>
      <w:r w:rsidR="00184AE9" w:rsidRPr="00CF7C9A">
        <w:rPr>
          <w:rFonts w:ascii="Times New Roman" w:hAnsi="Times New Roman" w:cs="Times New Roman"/>
          <w:color w:val="auto"/>
          <w:sz w:val="22"/>
          <w:szCs w:val="22"/>
        </w:rPr>
        <w:t xml:space="preserve"> Ndlovu</w:t>
      </w:r>
      <w:r w:rsidR="00184AE9" w:rsidRPr="00CF7C9A">
        <w:rPr>
          <w:rFonts w:ascii="Times New Roman" w:hAnsi="Times New Roman" w:cs="Times New Roman"/>
          <w:color w:val="auto"/>
          <w:sz w:val="22"/>
          <w:szCs w:val="22"/>
          <w:vertAlign w:val="superscript"/>
        </w:rPr>
        <w:t xml:space="preserve">4 </w:t>
      </w:r>
      <w:r w:rsidR="00184AE9" w:rsidRPr="00CF7C9A">
        <w:rPr>
          <w:rFonts w:ascii="Times New Roman" w:hAnsi="Times New Roman" w:cs="Times New Roman"/>
          <w:color w:val="auto"/>
          <w:sz w:val="22"/>
          <w:szCs w:val="22"/>
        </w:rPr>
        <w:t>(</w:t>
      </w:r>
      <w:hyperlink r:id="rId13" w:history="1">
        <w:r w:rsidR="00184AE9" w:rsidRPr="00CF7C9A">
          <w:rPr>
            <w:rStyle w:val="Hyperlink"/>
            <w:rFonts w:ascii="Times New Roman" w:hAnsi="Times New Roman" w:cs="Times New Roman"/>
            <w:sz w:val="22"/>
            <w:szCs w:val="22"/>
          </w:rPr>
          <w:t>pndlovu@zw.worlded.org</w:t>
        </w:r>
      </w:hyperlink>
      <w:r w:rsidR="00184AE9" w:rsidRPr="00CF7C9A">
        <w:rPr>
          <w:rFonts w:ascii="Times New Roman" w:hAnsi="Times New Roman" w:cs="Times New Roman"/>
          <w:color w:val="auto"/>
          <w:sz w:val="22"/>
          <w:szCs w:val="22"/>
        </w:rPr>
        <w:t>);</w:t>
      </w:r>
      <w:r w:rsidR="0047028A" w:rsidRPr="00CF7C9A">
        <w:rPr>
          <w:rFonts w:ascii="Times New Roman" w:hAnsi="Times New Roman" w:cs="Times New Roman"/>
          <w:color w:val="auto"/>
          <w:sz w:val="22"/>
          <w:szCs w:val="22"/>
        </w:rPr>
        <w:t xml:space="preserve"> Ricky</w:t>
      </w:r>
      <w:r w:rsidR="00BE1D9F" w:rsidRPr="00CF7C9A">
        <w:rPr>
          <w:rFonts w:ascii="Times New Roman" w:hAnsi="Times New Roman" w:cs="Times New Roman"/>
          <w:color w:val="auto"/>
          <w:sz w:val="22"/>
          <w:szCs w:val="22"/>
        </w:rPr>
        <w:t xml:space="preserve"> </w:t>
      </w:r>
      <w:r w:rsidR="00BE1D9F" w:rsidRPr="00CF7C9A">
        <w:rPr>
          <w:rFonts w:ascii="Times New Roman" w:hAnsi="Times New Roman" w:cs="Times New Roman"/>
          <w:color w:val="auto"/>
          <w:sz w:val="22"/>
          <w:szCs w:val="22"/>
          <w:shd w:val="clear" w:color="auto" w:fill="FFFFFF"/>
        </w:rPr>
        <w:t>Malaba</w:t>
      </w:r>
      <w:r w:rsidR="00BE1D9F" w:rsidRPr="00CF7C9A">
        <w:rPr>
          <w:rFonts w:ascii="Times New Roman" w:hAnsi="Times New Roman" w:cs="Times New Roman"/>
          <w:color w:val="auto"/>
          <w:sz w:val="22"/>
          <w:szCs w:val="22"/>
          <w:shd w:val="clear" w:color="auto" w:fill="FFFFFF"/>
          <w:vertAlign w:val="superscript"/>
        </w:rPr>
        <w:t>4</w:t>
      </w:r>
      <w:r w:rsidR="00184AE9" w:rsidRPr="00CF7C9A">
        <w:rPr>
          <w:rFonts w:ascii="Times New Roman" w:hAnsi="Times New Roman" w:cs="Times New Roman"/>
          <w:color w:val="auto"/>
          <w:sz w:val="22"/>
          <w:szCs w:val="22"/>
        </w:rPr>
        <w:t xml:space="preserve"> </w:t>
      </w:r>
      <w:r w:rsidR="00BE1D9F" w:rsidRPr="00CF7C9A">
        <w:rPr>
          <w:rFonts w:ascii="Times New Roman" w:hAnsi="Times New Roman" w:cs="Times New Roman"/>
          <w:color w:val="auto"/>
          <w:sz w:val="22"/>
          <w:szCs w:val="22"/>
        </w:rPr>
        <w:t>(</w:t>
      </w:r>
      <w:hyperlink r:id="rId14" w:history="1">
        <w:r w:rsidR="00BE1D9F" w:rsidRPr="00CF7C9A">
          <w:rPr>
            <w:rStyle w:val="Hyperlink"/>
            <w:rFonts w:ascii="Times New Roman" w:hAnsi="Times New Roman" w:cs="Times New Roman"/>
            <w:sz w:val="22"/>
            <w:szCs w:val="22"/>
          </w:rPr>
          <w:t>rmalaba@zw.worlded.org</w:t>
        </w:r>
      </w:hyperlink>
      <w:r w:rsidR="00BE1D9F" w:rsidRPr="00CF7C9A">
        <w:rPr>
          <w:rFonts w:ascii="Times New Roman" w:hAnsi="Times New Roman" w:cs="Times New Roman"/>
          <w:color w:val="auto"/>
          <w:sz w:val="22"/>
          <w:szCs w:val="22"/>
        </w:rPr>
        <w:t xml:space="preserve">); </w:t>
      </w:r>
      <w:r w:rsidR="0047028A" w:rsidRPr="00CF7C9A">
        <w:rPr>
          <w:rFonts w:ascii="Times New Roman" w:hAnsi="Times New Roman" w:cs="Times New Roman"/>
          <w:color w:val="auto"/>
          <w:sz w:val="22"/>
          <w:szCs w:val="22"/>
        </w:rPr>
        <w:t xml:space="preserve">Prof. Frances </w:t>
      </w:r>
      <w:r w:rsidR="00184AE9" w:rsidRPr="00CF7C9A">
        <w:rPr>
          <w:rFonts w:ascii="Times New Roman" w:hAnsi="Times New Roman" w:cs="Times New Roman"/>
          <w:color w:val="auto"/>
          <w:sz w:val="22"/>
          <w:szCs w:val="22"/>
        </w:rPr>
        <w:t>M. Cowan</w:t>
      </w:r>
      <w:r w:rsidR="00561FEC" w:rsidRPr="00CF7C9A">
        <w:rPr>
          <w:rFonts w:ascii="Times New Roman" w:hAnsi="Times New Roman" w:cs="Times New Roman"/>
          <w:color w:val="auto"/>
          <w:sz w:val="22"/>
          <w:szCs w:val="22"/>
          <w:vertAlign w:val="superscript"/>
        </w:rPr>
        <w:t>3</w:t>
      </w:r>
      <w:r w:rsidR="00184AE9" w:rsidRPr="00CF7C9A">
        <w:rPr>
          <w:rFonts w:ascii="Times New Roman" w:hAnsi="Times New Roman" w:cs="Times New Roman"/>
          <w:color w:val="auto"/>
          <w:sz w:val="22"/>
          <w:szCs w:val="22"/>
          <w:vertAlign w:val="superscript"/>
        </w:rPr>
        <w:t xml:space="preserve">, </w:t>
      </w:r>
      <w:r w:rsidR="00B664D7" w:rsidRPr="00CF7C9A">
        <w:rPr>
          <w:rFonts w:ascii="Times New Roman" w:hAnsi="Times New Roman" w:cs="Times New Roman"/>
          <w:color w:val="auto"/>
          <w:sz w:val="22"/>
          <w:szCs w:val="22"/>
          <w:vertAlign w:val="superscript"/>
        </w:rPr>
        <w:t>5</w:t>
      </w:r>
      <w:r w:rsidR="00184AE9" w:rsidRPr="00CF7C9A">
        <w:rPr>
          <w:rFonts w:ascii="Times New Roman" w:hAnsi="Times New Roman" w:cs="Times New Roman"/>
          <w:color w:val="auto"/>
          <w:sz w:val="22"/>
          <w:szCs w:val="22"/>
          <w:vertAlign w:val="superscript"/>
        </w:rPr>
        <w:t xml:space="preserve"> </w:t>
      </w:r>
      <w:r w:rsidR="00184AE9" w:rsidRPr="00CF7C9A">
        <w:rPr>
          <w:rFonts w:ascii="Times New Roman" w:hAnsi="Times New Roman" w:cs="Times New Roman"/>
          <w:color w:val="auto"/>
          <w:sz w:val="22"/>
          <w:szCs w:val="22"/>
        </w:rPr>
        <w:t>(</w:t>
      </w:r>
      <w:hyperlink r:id="rId15" w:history="1">
        <w:r w:rsidR="00184AE9" w:rsidRPr="00CF7C9A">
          <w:rPr>
            <w:rStyle w:val="Hyperlink"/>
            <w:rFonts w:ascii="Times New Roman" w:hAnsi="Times New Roman" w:cs="Times New Roman"/>
            <w:sz w:val="22"/>
            <w:szCs w:val="22"/>
          </w:rPr>
          <w:t>Frances.Cowan@lstmed.ac.uk</w:t>
        </w:r>
      </w:hyperlink>
      <w:r w:rsidR="00561FEC" w:rsidRPr="00CF7C9A">
        <w:rPr>
          <w:rFonts w:ascii="Times New Roman" w:hAnsi="Times New Roman" w:cs="Times New Roman"/>
          <w:color w:val="auto"/>
          <w:sz w:val="22"/>
          <w:szCs w:val="22"/>
        </w:rPr>
        <w:t>)</w:t>
      </w:r>
      <w:r w:rsidR="00184AE9" w:rsidRPr="00CF7C9A">
        <w:rPr>
          <w:rFonts w:ascii="Times New Roman" w:hAnsi="Times New Roman" w:cs="Times New Roman"/>
          <w:color w:val="auto"/>
          <w:sz w:val="22"/>
          <w:szCs w:val="22"/>
        </w:rPr>
        <w:t xml:space="preserve">; </w:t>
      </w:r>
      <w:r w:rsidR="0047028A" w:rsidRPr="00CF7C9A">
        <w:rPr>
          <w:rFonts w:ascii="Times New Roman" w:hAnsi="Times New Roman" w:cs="Times New Roman"/>
          <w:color w:val="auto"/>
          <w:sz w:val="22"/>
          <w:szCs w:val="22"/>
        </w:rPr>
        <w:t>Prof. Lorraine</w:t>
      </w:r>
      <w:r w:rsidR="00184AE9" w:rsidRPr="00CF7C9A">
        <w:rPr>
          <w:rFonts w:ascii="Times New Roman" w:hAnsi="Times New Roman" w:cs="Times New Roman"/>
          <w:color w:val="auto"/>
          <w:sz w:val="22"/>
          <w:szCs w:val="22"/>
        </w:rPr>
        <w:t xml:space="preserve"> Sherr</w:t>
      </w:r>
      <w:r w:rsidR="00561FEC" w:rsidRPr="00CF7C9A">
        <w:rPr>
          <w:rFonts w:ascii="Times New Roman" w:hAnsi="Times New Roman" w:cs="Times New Roman"/>
          <w:color w:val="auto"/>
          <w:sz w:val="22"/>
          <w:szCs w:val="22"/>
          <w:vertAlign w:val="superscript"/>
        </w:rPr>
        <w:t>1</w:t>
      </w:r>
      <w:r w:rsidR="00184AE9" w:rsidRPr="00CF7C9A">
        <w:rPr>
          <w:rFonts w:ascii="Times New Roman" w:hAnsi="Times New Roman" w:cs="Times New Roman"/>
          <w:color w:val="auto"/>
          <w:sz w:val="22"/>
          <w:szCs w:val="22"/>
          <w:vertAlign w:val="superscript"/>
        </w:rPr>
        <w:t xml:space="preserve"> </w:t>
      </w:r>
      <w:r w:rsidR="00184AE9" w:rsidRPr="00CF7C9A">
        <w:rPr>
          <w:rFonts w:ascii="Times New Roman" w:hAnsi="Times New Roman" w:cs="Times New Roman"/>
          <w:color w:val="auto"/>
          <w:sz w:val="22"/>
          <w:szCs w:val="22"/>
        </w:rPr>
        <w:t>(</w:t>
      </w:r>
      <w:hyperlink r:id="rId16" w:history="1">
        <w:r w:rsidR="00184AE9" w:rsidRPr="00CF7C9A">
          <w:rPr>
            <w:rStyle w:val="Hyperlink"/>
            <w:rFonts w:ascii="Times New Roman" w:hAnsi="Times New Roman" w:cs="Times New Roman"/>
            <w:sz w:val="22"/>
            <w:szCs w:val="22"/>
          </w:rPr>
          <w:t>l.sherr@ucl.ac.uk</w:t>
        </w:r>
      </w:hyperlink>
      <w:r w:rsidR="00184AE9" w:rsidRPr="00CF7C9A">
        <w:rPr>
          <w:rFonts w:ascii="Times New Roman" w:hAnsi="Times New Roman" w:cs="Times New Roman"/>
          <w:color w:val="auto"/>
          <w:sz w:val="22"/>
          <w:szCs w:val="22"/>
        </w:rPr>
        <w:t>).</w:t>
      </w:r>
    </w:p>
    <w:p w14:paraId="58BD9882" w14:textId="77777777" w:rsidR="000C0C60" w:rsidRPr="00CF7C9A" w:rsidRDefault="000C0C60" w:rsidP="00CF7C9A">
      <w:pPr>
        <w:pStyle w:val="BodyText2"/>
        <w:spacing w:after="0" w:line="360" w:lineRule="auto"/>
        <w:jc w:val="left"/>
        <w:rPr>
          <w:rFonts w:ascii="Times New Roman" w:hAnsi="Times New Roman" w:cs="Times New Roman"/>
          <w:b/>
        </w:rPr>
      </w:pPr>
    </w:p>
    <w:p w14:paraId="545A5DE6" w14:textId="35837AE2" w:rsidR="00D96B48" w:rsidRPr="00CF7C9A" w:rsidRDefault="00D96B48" w:rsidP="00CF7C9A">
      <w:pPr>
        <w:pStyle w:val="BodyText2"/>
        <w:spacing w:after="0" w:line="360" w:lineRule="auto"/>
        <w:jc w:val="left"/>
        <w:rPr>
          <w:rFonts w:ascii="Times New Roman" w:hAnsi="Times New Roman" w:cs="Times New Roman"/>
        </w:rPr>
      </w:pPr>
      <w:r w:rsidRPr="00CF7C9A">
        <w:rPr>
          <w:rFonts w:ascii="Times New Roman" w:hAnsi="Times New Roman" w:cs="Times New Roman"/>
          <w:b/>
          <w:vertAlign w:val="superscript"/>
        </w:rPr>
        <w:t>1</w:t>
      </w:r>
      <w:r w:rsidRPr="00CF7C9A">
        <w:rPr>
          <w:rFonts w:ascii="Times New Roman" w:hAnsi="Times New Roman" w:cs="Times New Roman"/>
        </w:rPr>
        <w:t xml:space="preserve">Department of Global Health, University College London, UK.  </w:t>
      </w:r>
      <w:r w:rsidRPr="00CF7C9A">
        <w:rPr>
          <w:rFonts w:ascii="Times New Roman" w:hAnsi="Times New Roman" w:cs="Times New Roman"/>
          <w:b/>
          <w:vertAlign w:val="superscript"/>
        </w:rPr>
        <w:t>2</w:t>
      </w:r>
      <w:r w:rsidRPr="00CF7C9A">
        <w:rPr>
          <w:rFonts w:ascii="Times New Roman" w:hAnsi="Times New Roman" w:cs="Times New Roman"/>
        </w:rPr>
        <w:t xml:space="preserve">MRC Tropical Epidemiology Group, London School of Hygiene and Tropical Medicine, UK. </w:t>
      </w:r>
      <w:r w:rsidRPr="00CF7C9A">
        <w:rPr>
          <w:rFonts w:ascii="Times New Roman" w:hAnsi="Times New Roman" w:cs="Times New Roman"/>
          <w:b/>
          <w:vertAlign w:val="superscript"/>
        </w:rPr>
        <w:t>3</w:t>
      </w:r>
      <w:r w:rsidRPr="00CF7C9A">
        <w:rPr>
          <w:rFonts w:ascii="Times New Roman" w:hAnsi="Times New Roman" w:cs="Times New Roman"/>
        </w:rPr>
        <w:t xml:space="preserve">Centre for Sexual Health HIV/AIDS Research (CeSHHAR) Zimbabwe. </w:t>
      </w:r>
      <w:r w:rsidRPr="00CF7C9A">
        <w:rPr>
          <w:rFonts w:ascii="Times New Roman" w:hAnsi="Times New Roman" w:cs="Times New Roman"/>
          <w:b/>
          <w:vertAlign w:val="superscript"/>
        </w:rPr>
        <w:t>4</w:t>
      </w:r>
      <w:r w:rsidRPr="00CF7C9A">
        <w:rPr>
          <w:rStyle w:val="Emphasis"/>
          <w:rFonts w:ascii="Times New Roman" w:hAnsi="Times New Roman" w:cs="Times New Roman"/>
          <w:bCs/>
          <w:i w:val="0"/>
          <w:shd w:val="clear" w:color="auto" w:fill="FFFFFF"/>
        </w:rPr>
        <w:t>World Education Inc</w:t>
      </w:r>
      <w:r w:rsidRPr="00CF7C9A">
        <w:rPr>
          <w:rFonts w:ascii="Times New Roman" w:hAnsi="Times New Roman" w:cs="Times New Roman"/>
          <w:shd w:val="clear" w:color="auto" w:fill="FFFFFF"/>
        </w:rPr>
        <w:t>./Bantwana (WEI/B),</w:t>
      </w:r>
      <w:r w:rsidRPr="00CF7C9A">
        <w:rPr>
          <w:rStyle w:val="apple-converted-space"/>
          <w:rFonts w:ascii="Times New Roman" w:hAnsi="Times New Roman" w:cs="Times New Roman"/>
          <w:i/>
          <w:shd w:val="clear" w:color="auto" w:fill="FFFFFF"/>
        </w:rPr>
        <w:t> </w:t>
      </w:r>
      <w:r w:rsidRPr="00CF7C9A">
        <w:rPr>
          <w:rStyle w:val="Emphasis"/>
          <w:rFonts w:ascii="Times New Roman" w:hAnsi="Times New Roman" w:cs="Times New Roman"/>
          <w:bCs/>
          <w:i w:val="0"/>
          <w:shd w:val="clear" w:color="auto" w:fill="FFFFFF"/>
        </w:rPr>
        <w:t>Zimbabwe</w:t>
      </w:r>
      <w:r w:rsidRPr="00CF7C9A">
        <w:rPr>
          <w:rStyle w:val="Emphasis"/>
          <w:rFonts w:ascii="Times New Roman" w:hAnsi="Times New Roman" w:cs="Times New Roman"/>
          <w:bCs/>
          <w:shd w:val="clear" w:color="auto" w:fill="FFFFFF"/>
        </w:rPr>
        <w:t xml:space="preserve">. </w:t>
      </w:r>
      <w:r w:rsidRPr="00CF7C9A">
        <w:rPr>
          <w:rFonts w:ascii="Times New Roman" w:hAnsi="Times New Roman" w:cs="Times New Roman"/>
          <w:b/>
          <w:vertAlign w:val="superscript"/>
        </w:rPr>
        <w:t>5</w:t>
      </w:r>
      <w:r w:rsidRPr="00CF7C9A">
        <w:rPr>
          <w:rFonts w:ascii="Times New Roman" w:hAnsi="Times New Roman" w:cs="Times New Roman"/>
        </w:rPr>
        <w:t>Department of International Public Health, Liverpool School of Tropical Medicine, UK.</w:t>
      </w:r>
      <w:r w:rsidRPr="00CF7C9A">
        <w:rPr>
          <w:rFonts w:ascii="Times New Roman" w:hAnsi="Times New Roman" w:cs="Times New Roman"/>
        </w:rPr>
        <w:tab/>
      </w:r>
    </w:p>
    <w:p w14:paraId="7C90874B" w14:textId="77777777" w:rsidR="000C0C60" w:rsidRPr="00CF7C9A" w:rsidRDefault="000C0C60" w:rsidP="00CF7C9A">
      <w:pPr>
        <w:pStyle w:val="BodyText2"/>
        <w:spacing w:after="0" w:line="360" w:lineRule="auto"/>
        <w:jc w:val="left"/>
        <w:rPr>
          <w:rFonts w:ascii="Times New Roman" w:hAnsi="Times New Roman" w:cs="Times New Roman"/>
          <w:b/>
        </w:rPr>
      </w:pPr>
    </w:p>
    <w:p w14:paraId="4FA340CE" w14:textId="77777777" w:rsidR="000C0C60" w:rsidRPr="00CF7C9A" w:rsidRDefault="000C0C60" w:rsidP="00CF7C9A">
      <w:pPr>
        <w:pStyle w:val="BodyText2"/>
        <w:spacing w:after="0" w:line="360" w:lineRule="auto"/>
        <w:jc w:val="left"/>
        <w:rPr>
          <w:rFonts w:ascii="Times New Roman" w:hAnsi="Times New Roman" w:cs="Times New Roman"/>
          <w:b/>
        </w:rPr>
      </w:pPr>
    </w:p>
    <w:p w14:paraId="44FA02B7" w14:textId="77777777" w:rsidR="000C0C60" w:rsidRPr="00CF7C9A" w:rsidRDefault="000C0C60" w:rsidP="00CF7C9A">
      <w:pPr>
        <w:pStyle w:val="BodyText2"/>
        <w:spacing w:after="0" w:line="360" w:lineRule="auto"/>
        <w:jc w:val="left"/>
        <w:rPr>
          <w:rFonts w:ascii="Times New Roman" w:hAnsi="Times New Roman" w:cs="Times New Roman"/>
          <w:b/>
        </w:rPr>
      </w:pPr>
    </w:p>
    <w:p w14:paraId="46470531" w14:textId="41204144" w:rsidR="00AD6B8D" w:rsidRPr="00CF7C9A" w:rsidRDefault="00AD6B8D" w:rsidP="00CF7C9A">
      <w:pPr>
        <w:pStyle w:val="BodyText2"/>
        <w:spacing w:after="0" w:line="360" w:lineRule="auto"/>
        <w:jc w:val="left"/>
        <w:rPr>
          <w:rFonts w:ascii="Times New Roman" w:hAnsi="Times New Roman" w:cs="Times New Roman"/>
        </w:rPr>
      </w:pPr>
      <w:r w:rsidRPr="00CF7C9A">
        <w:rPr>
          <w:rFonts w:ascii="Times New Roman" w:hAnsi="Times New Roman" w:cs="Times New Roman"/>
          <w:b/>
        </w:rPr>
        <w:t>Corresponding author:</w:t>
      </w:r>
      <w:r w:rsidR="004908B7" w:rsidRPr="00CF7C9A">
        <w:rPr>
          <w:rFonts w:ascii="Times New Roman" w:hAnsi="Times New Roman" w:cs="Times New Roman"/>
        </w:rPr>
        <w:t xml:space="preserve"> </w:t>
      </w:r>
      <w:r w:rsidR="00D96B48" w:rsidRPr="00CF7C9A">
        <w:rPr>
          <w:rFonts w:ascii="Times New Roman" w:hAnsi="Times New Roman" w:cs="Times New Roman"/>
        </w:rPr>
        <w:t xml:space="preserve">H. Mebrahtu </w:t>
      </w:r>
    </w:p>
    <w:p w14:paraId="6DA6AF54" w14:textId="1D451F4E" w:rsidR="00D96B48" w:rsidRPr="00CF7C9A" w:rsidRDefault="00D96B48" w:rsidP="00CF7C9A">
      <w:pPr>
        <w:pStyle w:val="BodyText2"/>
        <w:spacing w:after="0" w:line="360" w:lineRule="auto"/>
        <w:jc w:val="left"/>
        <w:rPr>
          <w:rFonts w:ascii="Times New Roman" w:hAnsi="Times New Roman" w:cs="Times New Roman"/>
        </w:rPr>
      </w:pPr>
      <w:r w:rsidRPr="00CF7C9A">
        <w:rPr>
          <w:rFonts w:ascii="Times New Roman" w:hAnsi="Times New Roman" w:cs="Times New Roman"/>
          <w:b/>
        </w:rPr>
        <w:t>Correspondence detail</w:t>
      </w:r>
      <w:r w:rsidR="00CF681C">
        <w:rPr>
          <w:rFonts w:ascii="Times New Roman" w:hAnsi="Times New Roman" w:cs="Times New Roman"/>
          <w:b/>
        </w:rPr>
        <w:t>s</w:t>
      </w:r>
      <w:r w:rsidRPr="00CF7C9A">
        <w:rPr>
          <w:rFonts w:ascii="Times New Roman" w:hAnsi="Times New Roman" w:cs="Times New Roman"/>
          <w:b/>
        </w:rPr>
        <w:t>:</w:t>
      </w:r>
      <w:r w:rsidR="00093471">
        <w:rPr>
          <w:rFonts w:ascii="Times New Roman" w:hAnsi="Times New Roman" w:cs="Times New Roman"/>
        </w:rPr>
        <w:t xml:space="preserve"> University College London, </w:t>
      </w:r>
      <w:r w:rsidR="00093471" w:rsidRPr="00CF7C9A">
        <w:rPr>
          <w:rFonts w:ascii="Times New Roman" w:hAnsi="Times New Roman" w:cs="Times New Roman"/>
        </w:rPr>
        <w:t>Department of Global Health</w:t>
      </w:r>
      <w:r w:rsidRPr="00CF7C9A">
        <w:rPr>
          <w:rFonts w:ascii="Times New Roman" w:hAnsi="Times New Roman" w:cs="Times New Roman"/>
          <w:color w:val="212121"/>
        </w:rPr>
        <w:t>, Royal Free Hospital Campus, Rowland Hill St, London, NW3 2PF.</w:t>
      </w:r>
    </w:p>
    <w:p w14:paraId="6758DB70" w14:textId="77777777" w:rsidR="00D96B48" w:rsidRPr="00CF7C9A" w:rsidRDefault="00D96B48" w:rsidP="00CF7C9A">
      <w:pPr>
        <w:pStyle w:val="BodyText2"/>
        <w:spacing w:after="0" w:line="360" w:lineRule="auto"/>
        <w:jc w:val="left"/>
        <w:rPr>
          <w:rFonts w:ascii="Times New Roman" w:hAnsi="Times New Roman" w:cs="Times New Roman"/>
        </w:rPr>
      </w:pPr>
    </w:p>
    <w:p w14:paraId="2D9EF30E" w14:textId="77777777" w:rsidR="00AD6B8D" w:rsidRPr="00CF7C9A" w:rsidRDefault="00AD6B8D" w:rsidP="00CF7C9A">
      <w:pPr>
        <w:pStyle w:val="BodyText2"/>
        <w:spacing w:after="0" w:line="360" w:lineRule="auto"/>
        <w:jc w:val="left"/>
        <w:rPr>
          <w:rFonts w:ascii="Times New Roman" w:hAnsi="Times New Roman" w:cs="Times New Roman"/>
        </w:rPr>
      </w:pPr>
    </w:p>
    <w:p w14:paraId="45DF3A26" w14:textId="77777777" w:rsidR="00AD6B8D" w:rsidRPr="00CF7C9A" w:rsidRDefault="00AD6B8D" w:rsidP="00CF7C9A">
      <w:pPr>
        <w:pStyle w:val="BodyText2"/>
        <w:spacing w:after="0" w:line="360" w:lineRule="auto"/>
        <w:jc w:val="left"/>
        <w:rPr>
          <w:rFonts w:ascii="Times New Roman" w:hAnsi="Times New Roman" w:cs="Times New Roman"/>
        </w:rPr>
      </w:pPr>
    </w:p>
    <w:p w14:paraId="6053BBCA" w14:textId="77777777" w:rsidR="00657004" w:rsidRPr="00CF7C9A" w:rsidRDefault="00657004" w:rsidP="00CF7C9A">
      <w:pPr>
        <w:spacing w:after="0" w:line="360" w:lineRule="auto"/>
        <w:rPr>
          <w:rFonts w:ascii="Times New Roman" w:hAnsi="Times New Roman" w:cs="Times New Roman"/>
          <w:b/>
          <w:sz w:val="28"/>
        </w:rPr>
      </w:pPr>
    </w:p>
    <w:p w14:paraId="3D289C43" w14:textId="77777777" w:rsidR="00D96B48" w:rsidRPr="00CF7C9A" w:rsidRDefault="00D96B48" w:rsidP="00CF7C9A">
      <w:pPr>
        <w:spacing w:after="0" w:line="360" w:lineRule="auto"/>
        <w:rPr>
          <w:rFonts w:ascii="Times New Roman" w:hAnsi="Times New Roman" w:cs="Times New Roman"/>
          <w:b/>
          <w:sz w:val="28"/>
        </w:rPr>
      </w:pPr>
    </w:p>
    <w:p w14:paraId="66F11019" w14:textId="77777777" w:rsidR="00D96B48" w:rsidRPr="00CF7C9A" w:rsidRDefault="00D96B48" w:rsidP="00CF7C9A">
      <w:pPr>
        <w:spacing w:after="0" w:line="360" w:lineRule="auto"/>
        <w:rPr>
          <w:rFonts w:ascii="Times New Roman" w:hAnsi="Times New Roman" w:cs="Times New Roman"/>
          <w:b/>
          <w:sz w:val="28"/>
        </w:rPr>
      </w:pPr>
    </w:p>
    <w:p w14:paraId="538E44CB" w14:textId="77777777" w:rsidR="00D96B48" w:rsidRPr="00CF7C9A" w:rsidRDefault="00D96B48" w:rsidP="00CF7C9A">
      <w:pPr>
        <w:spacing w:after="0" w:line="360" w:lineRule="auto"/>
        <w:rPr>
          <w:rFonts w:ascii="Times New Roman" w:hAnsi="Times New Roman" w:cs="Times New Roman"/>
          <w:b/>
          <w:sz w:val="28"/>
        </w:rPr>
      </w:pPr>
    </w:p>
    <w:p w14:paraId="1BD15FC6" w14:textId="77777777" w:rsidR="00BD5E73" w:rsidRDefault="00BD5E73" w:rsidP="00CF7C9A">
      <w:pPr>
        <w:spacing w:after="120" w:line="360" w:lineRule="auto"/>
        <w:rPr>
          <w:rFonts w:ascii="Times New Roman" w:hAnsi="Times New Roman" w:cs="Times New Roman"/>
          <w:b/>
          <w:sz w:val="28"/>
          <w:szCs w:val="28"/>
        </w:rPr>
      </w:pPr>
    </w:p>
    <w:p w14:paraId="293DDBCA" w14:textId="77777777" w:rsidR="00BD5E73" w:rsidRDefault="00BD5E73" w:rsidP="00CF7C9A">
      <w:pPr>
        <w:spacing w:after="120" w:line="360" w:lineRule="auto"/>
        <w:rPr>
          <w:rFonts w:ascii="Times New Roman" w:hAnsi="Times New Roman" w:cs="Times New Roman"/>
          <w:b/>
          <w:sz w:val="28"/>
          <w:szCs w:val="28"/>
        </w:rPr>
      </w:pPr>
    </w:p>
    <w:p w14:paraId="0E2ACA0E" w14:textId="77777777" w:rsidR="00BD5E73" w:rsidRDefault="00BD5E73" w:rsidP="00CF7C9A">
      <w:pPr>
        <w:spacing w:after="120" w:line="360" w:lineRule="auto"/>
        <w:rPr>
          <w:rFonts w:ascii="Times New Roman" w:hAnsi="Times New Roman" w:cs="Times New Roman"/>
          <w:b/>
          <w:sz w:val="28"/>
          <w:szCs w:val="28"/>
        </w:rPr>
      </w:pPr>
    </w:p>
    <w:p w14:paraId="197721D4" w14:textId="77777777" w:rsidR="00BD5E73" w:rsidRDefault="00BD5E73" w:rsidP="00CF7C9A">
      <w:pPr>
        <w:spacing w:after="120" w:line="360" w:lineRule="auto"/>
        <w:rPr>
          <w:rFonts w:ascii="Times New Roman" w:hAnsi="Times New Roman" w:cs="Times New Roman"/>
          <w:b/>
          <w:sz w:val="28"/>
          <w:szCs w:val="28"/>
        </w:rPr>
      </w:pPr>
    </w:p>
    <w:p w14:paraId="16C25035" w14:textId="77777777" w:rsidR="006052F5" w:rsidRDefault="00A433D2" w:rsidP="00CF7C9A">
      <w:pPr>
        <w:spacing w:after="120" w:line="36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7F5340">
        <w:rPr>
          <w:rFonts w:ascii="Times New Roman" w:hAnsi="Times New Roman" w:cs="Times New Roman"/>
          <w:b/>
          <w:sz w:val="28"/>
          <w:szCs w:val="28"/>
        </w:rPr>
        <w:lastRenderedPageBreak/>
        <w:t>Postpartum maternal mental health is associated with cognitive development of HIV-exposed infants in Zimbabwe: a cross-sectional study</w:t>
      </w:r>
      <w:r>
        <w:rPr>
          <w:rFonts w:ascii="Times New Roman" w:hAnsi="Times New Roman" w:cs="Times New Roman"/>
          <w:b/>
          <w:sz w:val="28"/>
          <w:szCs w:val="28"/>
        </w:rPr>
        <w:t xml:space="preserve"> </w:t>
      </w:r>
    </w:p>
    <w:p w14:paraId="7A0613B0" w14:textId="378BCDD5" w:rsidR="002F2958" w:rsidRPr="00CF7C9A" w:rsidRDefault="002F2958" w:rsidP="00CF7C9A">
      <w:pPr>
        <w:spacing w:after="120" w:line="360" w:lineRule="auto"/>
        <w:jc w:val="center"/>
        <w:rPr>
          <w:rFonts w:ascii="Times New Roman" w:hAnsi="Times New Roman" w:cs="Times New Roman"/>
          <w:b/>
          <w:sz w:val="28"/>
        </w:rPr>
      </w:pPr>
      <w:r w:rsidRPr="00CF7C9A">
        <w:rPr>
          <w:rFonts w:ascii="Times New Roman" w:hAnsi="Times New Roman" w:cs="Times New Roman"/>
          <w:b/>
          <w:sz w:val="28"/>
        </w:rPr>
        <w:t>Abstract</w:t>
      </w:r>
    </w:p>
    <w:p w14:paraId="60D76A48" w14:textId="72E3DBC7" w:rsidR="002E2930" w:rsidRPr="00BD5E73" w:rsidRDefault="009E5C6E" w:rsidP="00CF7C9A">
      <w:pPr>
        <w:spacing w:after="120"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This study examines</w:t>
      </w:r>
      <w:r w:rsidR="000C7BB0" w:rsidRPr="00BD5E73">
        <w:rPr>
          <w:rFonts w:ascii="Times New Roman" w:hAnsi="Times New Roman" w:cs="Times New Roman"/>
          <w:sz w:val="24"/>
        </w:rPr>
        <w:t xml:space="preserve"> the cognitive profiles of infants </w:t>
      </w:r>
      <w:r>
        <w:rPr>
          <w:rFonts w:ascii="Times New Roman" w:hAnsi="Times New Roman" w:cs="Times New Roman"/>
          <w:sz w:val="24"/>
        </w:rPr>
        <w:t xml:space="preserve">born to HIV positive mothers </w:t>
      </w:r>
      <w:r w:rsidR="000C7BB0" w:rsidRPr="00BD5E73">
        <w:rPr>
          <w:rFonts w:ascii="Times New Roman" w:hAnsi="Times New Roman" w:cs="Times New Roman"/>
          <w:sz w:val="24"/>
        </w:rPr>
        <w:t xml:space="preserve">in Zimbabwe. </w:t>
      </w:r>
    </w:p>
    <w:p w14:paraId="69858900" w14:textId="6FD533B6" w:rsidR="00E72910" w:rsidRPr="00BD5E73" w:rsidRDefault="009E5C6E" w:rsidP="00CF7C9A">
      <w:pPr>
        <w:spacing w:after="120"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Caregivers with HIV exposed infants delivered in 30 clinics in two areas of Zimbabwe were recruited to the study. </w:t>
      </w:r>
      <w:r w:rsidR="00E72910" w:rsidRPr="00BD5E73">
        <w:rPr>
          <w:rFonts w:ascii="Times New Roman" w:hAnsi="Times New Roman" w:cs="Times New Roman"/>
          <w:sz w:val="24"/>
        </w:rPr>
        <w:t>Of the</w:t>
      </w:r>
      <w:r w:rsidR="0062444C" w:rsidRPr="00BD5E73">
        <w:rPr>
          <w:rFonts w:ascii="Times New Roman" w:hAnsi="Times New Roman" w:cs="Times New Roman"/>
          <w:sz w:val="24"/>
        </w:rPr>
        <w:t xml:space="preserve"> 574 </w:t>
      </w:r>
      <w:r w:rsidR="00E72910" w:rsidRPr="00BD5E73">
        <w:rPr>
          <w:rFonts w:ascii="Times New Roman" w:hAnsi="Times New Roman" w:cs="Times New Roman"/>
          <w:sz w:val="24"/>
        </w:rPr>
        <w:t xml:space="preserve">study participants, 562 </w:t>
      </w:r>
      <w:r w:rsidR="00BD5DE3" w:rsidRPr="00BD5E73">
        <w:rPr>
          <w:rFonts w:ascii="Times New Roman" w:hAnsi="Times New Roman" w:cs="Times New Roman"/>
          <w:sz w:val="24"/>
        </w:rPr>
        <w:t>caregiver</w:t>
      </w:r>
      <w:r w:rsidR="00252262" w:rsidRPr="00BD5E73">
        <w:rPr>
          <w:rFonts w:ascii="Times New Roman" w:hAnsi="Times New Roman" w:cs="Times New Roman"/>
          <w:sz w:val="24"/>
        </w:rPr>
        <w:t>-infant dyads</w:t>
      </w:r>
      <w:r w:rsidR="00E72910" w:rsidRPr="00BD5E73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with a</w:t>
      </w:r>
      <w:r w:rsidR="00E72910" w:rsidRPr="00BD5E73">
        <w:rPr>
          <w:rFonts w:ascii="Times New Roman" w:hAnsi="Times New Roman" w:cs="Times New Roman"/>
          <w:sz w:val="24"/>
        </w:rPr>
        <w:t xml:space="preserve"> biological </w:t>
      </w:r>
      <w:r>
        <w:rPr>
          <w:rFonts w:ascii="Times New Roman" w:hAnsi="Times New Roman" w:cs="Times New Roman"/>
          <w:sz w:val="24"/>
        </w:rPr>
        <w:t xml:space="preserve">HIV+ve </w:t>
      </w:r>
      <w:r w:rsidR="00E72910" w:rsidRPr="00BD5E73">
        <w:rPr>
          <w:rFonts w:ascii="Times New Roman" w:hAnsi="Times New Roman" w:cs="Times New Roman"/>
          <w:sz w:val="24"/>
        </w:rPr>
        <w:t>mothers</w:t>
      </w:r>
      <w:r>
        <w:rPr>
          <w:rFonts w:ascii="Times New Roman" w:hAnsi="Times New Roman" w:cs="Times New Roman"/>
          <w:sz w:val="24"/>
        </w:rPr>
        <w:t xml:space="preserve"> and</w:t>
      </w:r>
      <w:r w:rsidRPr="00BD5E73">
        <w:rPr>
          <w:rFonts w:ascii="Times New Roman" w:hAnsi="Times New Roman" w:cs="Times New Roman"/>
          <w:sz w:val="24"/>
        </w:rPr>
        <w:t xml:space="preserve"> </w:t>
      </w:r>
      <w:r w:rsidR="00082E63" w:rsidRPr="00BD5E73">
        <w:rPr>
          <w:rFonts w:ascii="Times New Roman" w:hAnsi="Times New Roman" w:cs="Times New Roman"/>
          <w:sz w:val="24"/>
        </w:rPr>
        <w:t xml:space="preserve">with the infant aged 0-24 months </w:t>
      </w:r>
      <w:r w:rsidR="00D921E0" w:rsidRPr="00BD5E73">
        <w:rPr>
          <w:rFonts w:ascii="Times New Roman" w:hAnsi="Times New Roman" w:cs="Times New Roman"/>
          <w:sz w:val="24"/>
        </w:rPr>
        <w:t>were</w:t>
      </w:r>
      <w:r w:rsidR="00E72910" w:rsidRPr="00BD5E73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interviewed</w:t>
      </w:r>
      <w:r w:rsidR="00E72910" w:rsidRPr="00BD5E73">
        <w:rPr>
          <w:rFonts w:ascii="Times New Roman" w:hAnsi="Times New Roman" w:cs="Times New Roman"/>
          <w:sz w:val="24"/>
        </w:rPr>
        <w:t xml:space="preserve">. </w:t>
      </w:r>
    </w:p>
    <w:p w14:paraId="431540AB" w14:textId="6B8CAF08" w:rsidR="00252262" w:rsidRPr="00BD5E73" w:rsidRDefault="009E5C6E" w:rsidP="00CF7C9A">
      <w:pPr>
        <w:spacing w:after="120"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All infants were tested by a trained administrator for cognitive development on t</w:t>
      </w:r>
      <w:r w:rsidR="00252262" w:rsidRPr="00BD5E73">
        <w:rPr>
          <w:rFonts w:ascii="Times New Roman" w:hAnsi="Times New Roman" w:cs="Times New Roman"/>
          <w:sz w:val="24"/>
        </w:rPr>
        <w:t>he Mulle</w:t>
      </w:r>
      <w:r w:rsidR="00BD5DE3" w:rsidRPr="00BD5E73">
        <w:rPr>
          <w:rFonts w:ascii="Times New Roman" w:hAnsi="Times New Roman" w:cs="Times New Roman"/>
          <w:sz w:val="24"/>
        </w:rPr>
        <w:t>n Scale of Early Learning (MSEL)</w:t>
      </w:r>
      <w:r w:rsidR="00A446EE" w:rsidRPr="00BD5E73">
        <w:rPr>
          <w:rFonts w:ascii="Times New Roman" w:hAnsi="Times New Roman" w:cs="Times New Roman"/>
          <w:sz w:val="24"/>
        </w:rPr>
        <w:t xml:space="preserve">. </w:t>
      </w:r>
      <w:r w:rsidR="00252262" w:rsidRPr="00BD5E73">
        <w:rPr>
          <w:rFonts w:ascii="Times New Roman" w:hAnsi="Times New Roman" w:cs="Times New Roman"/>
          <w:sz w:val="24"/>
        </w:rPr>
        <w:t xml:space="preserve">The Edinburgh Postnatal Depression </w:t>
      </w:r>
      <w:r w:rsidR="004025A2" w:rsidRPr="00BD5E73">
        <w:rPr>
          <w:rFonts w:ascii="Times New Roman" w:hAnsi="Times New Roman" w:cs="Times New Roman"/>
          <w:sz w:val="24"/>
        </w:rPr>
        <w:t>Scale and</w:t>
      </w:r>
      <w:r w:rsidR="00252262" w:rsidRPr="00BD5E73">
        <w:rPr>
          <w:rFonts w:ascii="Times New Roman" w:hAnsi="Times New Roman" w:cs="Times New Roman"/>
          <w:sz w:val="24"/>
        </w:rPr>
        <w:t xml:space="preserve"> Parental Stress Index-Short Form </w:t>
      </w:r>
      <w:r w:rsidR="009E2AB4" w:rsidRPr="00BD5E73">
        <w:rPr>
          <w:rFonts w:ascii="Times New Roman" w:hAnsi="Times New Roman" w:cs="Times New Roman"/>
          <w:sz w:val="24"/>
        </w:rPr>
        <w:t xml:space="preserve">were completed by </w:t>
      </w:r>
      <w:r w:rsidR="00620BDC" w:rsidRPr="00BD5E73">
        <w:rPr>
          <w:rFonts w:ascii="Times New Roman" w:hAnsi="Times New Roman" w:cs="Times New Roman"/>
          <w:sz w:val="24"/>
        </w:rPr>
        <w:t>the mothers</w:t>
      </w:r>
      <w:r>
        <w:rPr>
          <w:rFonts w:ascii="Times New Roman" w:hAnsi="Times New Roman" w:cs="Times New Roman"/>
          <w:sz w:val="24"/>
        </w:rPr>
        <w:t xml:space="preserve"> together with i</w:t>
      </w:r>
      <w:r w:rsidR="00C43393" w:rsidRPr="00BD5E73">
        <w:rPr>
          <w:rFonts w:ascii="Times New Roman" w:hAnsi="Times New Roman" w:cs="Times New Roman"/>
          <w:sz w:val="24"/>
        </w:rPr>
        <w:t>nfant and caregiver socioeconomic characteristics</w:t>
      </w:r>
      <w:r w:rsidR="00252262" w:rsidRPr="00BD5E73">
        <w:rPr>
          <w:rFonts w:ascii="Times New Roman" w:hAnsi="Times New Roman" w:cs="Times New Roman"/>
          <w:sz w:val="24"/>
        </w:rPr>
        <w:t>.</w:t>
      </w:r>
      <w:r w:rsidR="000B6712" w:rsidRPr="00BD5E73">
        <w:rPr>
          <w:rFonts w:ascii="Times New Roman" w:hAnsi="Times New Roman" w:cs="Times New Roman"/>
          <w:sz w:val="24"/>
        </w:rPr>
        <w:t xml:space="preserve"> </w:t>
      </w:r>
      <w:r w:rsidR="00252262"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Linear regression models were used to relate cognitive development scores to </w:t>
      </w:r>
      <w:r w:rsidR="00FD4CD3" w:rsidRPr="00BD5E73">
        <w:rPr>
          <w:rFonts w:ascii="Times New Roman" w:hAnsi="Times New Roman" w:cs="Times New Roman"/>
          <w:sz w:val="24"/>
          <w:shd w:val="clear" w:color="auto" w:fill="FFFFFF"/>
        </w:rPr>
        <w:t>maternal</w:t>
      </w:r>
      <w:r w:rsidR="00464036"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 stress</w:t>
      </w:r>
      <w:r w:rsidR="00FD4CD3"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 scores,</w:t>
      </w:r>
      <w:r w:rsidR="00464036"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r w:rsidR="00FD4CD3" w:rsidRPr="00BD5E73">
        <w:rPr>
          <w:rFonts w:ascii="Times New Roman" w:hAnsi="Times New Roman" w:cs="Times New Roman"/>
          <w:sz w:val="24"/>
          <w:shd w:val="clear" w:color="auto" w:fill="FFFFFF"/>
        </w:rPr>
        <w:t>maternal</w:t>
      </w:r>
      <w:r w:rsidR="00464036"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 depression scores</w:t>
      </w:r>
      <w:r w:rsidR="00AC1F55"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r w:rsidR="00FD4CD3" w:rsidRPr="00BD5E73">
        <w:rPr>
          <w:rFonts w:ascii="Times New Roman" w:hAnsi="Times New Roman" w:cs="Times New Roman"/>
          <w:sz w:val="24"/>
          <w:shd w:val="clear" w:color="auto" w:fill="FFFFFF"/>
        </w:rPr>
        <w:t>and infant HIV status</w:t>
      </w:r>
      <w:r w:rsidR="00F44A88"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r w:rsidR="00252262"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adjusting for </w:t>
      </w:r>
      <w:r w:rsidR="00AC1F55"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infant and caregiver </w:t>
      </w:r>
      <w:r w:rsidR="00252262"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characteristics, </w:t>
      </w:r>
      <w:r w:rsidR="00AC1F55" w:rsidRPr="00BD5E73">
        <w:rPr>
          <w:rFonts w:ascii="Times New Roman" w:hAnsi="Times New Roman" w:cs="Times New Roman"/>
          <w:sz w:val="24"/>
          <w:shd w:val="clear" w:color="auto" w:fill="FFFFFF"/>
        </w:rPr>
        <w:t>as well as</w:t>
      </w:r>
      <w:r w:rsidR="00252262"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 socioeconomic factors.</w:t>
      </w:r>
    </w:p>
    <w:p w14:paraId="0692B9C5" w14:textId="00EF145B" w:rsidR="00D7446D" w:rsidRPr="00BD5E73" w:rsidRDefault="006141C4" w:rsidP="00CF7C9A">
      <w:pPr>
        <w:spacing w:after="120" w:line="360" w:lineRule="auto"/>
        <w:rPr>
          <w:rFonts w:ascii="Times New Roman" w:hAnsi="Times New Roman" w:cs="Times New Roman"/>
          <w:sz w:val="24"/>
        </w:rPr>
      </w:pPr>
      <w:r w:rsidRPr="00BD5E73">
        <w:rPr>
          <w:rFonts w:ascii="Times New Roman" w:hAnsi="Times New Roman" w:cs="Times New Roman"/>
          <w:sz w:val="24"/>
        </w:rPr>
        <w:t>Higher m</w:t>
      </w:r>
      <w:r w:rsidR="00426C51" w:rsidRPr="00BD5E73">
        <w:rPr>
          <w:rFonts w:ascii="Times New Roman" w:hAnsi="Times New Roman" w:cs="Times New Roman"/>
          <w:sz w:val="24"/>
        </w:rPr>
        <w:t>aternal depression</w:t>
      </w:r>
      <w:r w:rsidR="009B4110" w:rsidRPr="00BD5E73">
        <w:rPr>
          <w:rFonts w:ascii="Times New Roman" w:hAnsi="Times New Roman" w:cs="Times New Roman"/>
          <w:sz w:val="24"/>
        </w:rPr>
        <w:t xml:space="preserve"> </w:t>
      </w:r>
      <w:r w:rsidR="008A152E" w:rsidRPr="00BD5E73">
        <w:rPr>
          <w:rFonts w:ascii="Times New Roman" w:hAnsi="Times New Roman" w:cs="Times New Roman"/>
          <w:sz w:val="24"/>
        </w:rPr>
        <w:t>scores were</w:t>
      </w:r>
      <w:r w:rsidR="00426C51" w:rsidRPr="00BD5E73">
        <w:rPr>
          <w:rFonts w:ascii="Times New Roman" w:hAnsi="Times New Roman" w:cs="Times New Roman"/>
          <w:sz w:val="24"/>
        </w:rPr>
        <w:t xml:space="preserve"> associated with lower </w:t>
      </w:r>
      <w:r w:rsidR="008A152E" w:rsidRPr="00BD5E73">
        <w:rPr>
          <w:rFonts w:ascii="Times New Roman" w:hAnsi="Times New Roman" w:cs="Times New Roman"/>
          <w:sz w:val="24"/>
        </w:rPr>
        <w:t xml:space="preserve">overall </w:t>
      </w:r>
      <w:r w:rsidR="00426C51" w:rsidRPr="00BD5E73">
        <w:rPr>
          <w:rFonts w:ascii="Times New Roman" w:hAnsi="Times New Roman" w:cs="Times New Roman"/>
          <w:sz w:val="24"/>
        </w:rPr>
        <w:t>infant cognitive scores</w:t>
      </w:r>
      <w:r w:rsidR="00B406CC">
        <w:rPr>
          <w:rFonts w:ascii="Times New Roman" w:hAnsi="Times New Roman" w:cs="Times New Roman"/>
          <w:sz w:val="24"/>
        </w:rPr>
        <w:t xml:space="preserve"> </w:t>
      </w:r>
      <w:r w:rsidR="00B406CC" w:rsidRPr="004501DE">
        <w:rPr>
          <w:rFonts w:ascii="Times New Roman" w:hAnsi="Times New Roman" w:cs="Times New Roman"/>
          <w:sz w:val="24"/>
          <w:szCs w:val="24"/>
        </w:rPr>
        <w:t>(adjusted mean difference (aMD)=</w:t>
      </w:r>
      <w:r w:rsidR="0034356A">
        <w:rPr>
          <w:rFonts w:ascii="Times New Roman" w:hAnsi="Times New Roman" w:cs="Times New Roman"/>
          <w:sz w:val="24"/>
          <w:szCs w:val="24"/>
        </w:rPr>
        <w:t>-0.28; CI 95%:</w:t>
      </w:r>
      <w:r w:rsidR="00B406CC" w:rsidRPr="004501DE">
        <w:rPr>
          <w:rFonts w:ascii="Times New Roman" w:hAnsi="Times New Roman" w:cs="Times New Roman"/>
          <w:sz w:val="24"/>
          <w:szCs w:val="24"/>
        </w:rPr>
        <w:t>-0.50 to -0.06; p=0.01)</w:t>
      </w:r>
      <w:r w:rsidR="00426C51" w:rsidRPr="00BD5E73">
        <w:rPr>
          <w:rFonts w:ascii="Times New Roman" w:hAnsi="Times New Roman" w:cs="Times New Roman"/>
          <w:sz w:val="24"/>
        </w:rPr>
        <w:t xml:space="preserve"> </w:t>
      </w:r>
      <w:r w:rsidR="00B04AF3" w:rsidRPr="00BD5E73">
        <w:rPr>
          <w:rFonts w:ascii="Times New Roman" w:hAnsi="Times New Roman" w:cs="Times New Roman"/>
          <w:sz w:val="24"/>
        </w:rPr>
        <w:t xml:space="preserve">and </w:t>
      </w:r>
      <w:r w:rsidR="00426C51" w:rsidRPr="00BD5E73">
        <w:rPr>
          <w:rFonts w:ascii="Times New Roman" w:hAnsi="Times New Roman" w:cs="Times New Roman"/>
          <w:sz w:val="24"/>
        </w:rPr>
        <w:t xml:space="preserve">in </w:t>
      </w:r>
      <w:r w:rsidR="00B04AF3" w:rsidRPr="00BD5E73">
        <w:rPr>
          <w:rFonts w:ascii="Times New Roman" w:hAnsi="Times New Roman" w:cs="Times New Roman"/>
          <w:sz w:val="24"/>
        </w:rPr>
        <w:t xml:space="preserve">the </w:t>
      </w:r>
      <w:r w:rsidR="00B406CC" w:rsidRPr="004501DE">
        <w:rPr>
          <w:rFonts w:ascii="Times New Roman" w:hAnsi="Times New Roman" w:cs="Times New Roman"/>
          <w:sz w:val="24"/>
          <w:szCs w:val="24"/>
        </w:rPr>
        <w:t>expressive language (aMD=-0.14; CI 95%:-0.27 to -0.01; p=</w:t>
      </w:r>
      <w:r w:rsidR="00B406CC" w:rsidRPr="004501DE">
        <w:rPr>
          <w:rFonts w:ascii="Times New Roman" w:hAnsi="Times New Roman" w:cs="Times New Roman"/>
          <w:color w:val="000000"/>
          <w:sz w:val="24"/>
          <w:szCs w:val="24"/>
        </w:rPr>
        <w:t>0.04</w:t>
      </w:r>
      <w:r w:rsidR="00B406CC" w:rsidRPr="004501DE">
        <w:rPr>
          <w:rFonts w:ascii="Times New Roman" w:hAnsi="Times New Roman" w:cs="Times New Roman"/>
          <w:sz w:val="24"/>
          <w:szCs w:val="24"/>
        </w:rPr>
        <w:t>), fine motor skills (aMD=-0.17; CI 95%:</w:t>
      </w:r>
      <w:r w:rsidR="0034356A">
        <w:rPr>
          <w:rFonts w:ascii="Times New Roman" w:hAnsi="Times New Roman" w:cs="Times New Roman"/>
          <w:sz w:val="24"/>
          <w:szCs w:val="24"/>
        </w:rPr>
        <w:t xml:space="preserve"> </w:t>
      </w:r>
      <w:r w:rsidR="00B406CC" w:rsidRPr="004501DE">
        <w:rPr>
          <w:rFonts w:ascii="Times New Roman" w:hAnsi="Times New Roman" w:cs="Times New Roman"/>
          <w:sz w:val="24"/>
          <w:szCs w:val="24"/>
        </w:rPr>
        <w:t>-0.33 to -0.01; p=</w:t>
      </w:r>
      <w:r w:rsidR="00B406CC" w:rsidRPr="004501DE">
        <w:rPr>
          <w:rFonts w:ascii="Times New Roman" w:hAnsi="Times New Roman" w:cs="Times New Roman"/>
          <w:color w:val="000000"/>
          <w:sz w:val="24"/>
          <w:szCs w:val="24"/>
        </w:rPr>
        <w:t>0.03</w:t>
      </w:r>
      <w:r w:rsidR="00B406CC" w:rsidRPr="004501DE">
        <w:rPr>
          <w:rFonts w:ascii="Times New Roman" w:hAnsi="Times New Roman" w:cs="Times New Roman"/>
          <w:sz w:val="24"/>
          <w:szCs w:val="24"/>
        </w:rPr>
        <w:t>), gross motor</w:t>
      </w:r>
      <w:r w:rsidR="003F7844">
        <w:rPr>
          <w:rFonts w:ascii="Times New Roman" w:hAnsi="Times New Roman" w:cs="Times New Roman"/>
          <w:sz w:val="24"/>
          <w:szCs w:val="24"/>
        </w:rPr>
        <w:t xml:space="preserve"> </w:t>
      </w:r>
      <w:r w:rsidR="00B406CC" w:rsidRPr="004501DE">
        <w:rPr>
          <w:rFonts w:ascii="Times New Roman" w:hAnsi="Times New Roman" w:cs="Times New Roman"/>
          <w:sz w:val="24"/>
          <w:szCs w:val="24"/>
        </w:rPr>
        <w:t>(aMD=-0.2</w:t>
      </w:r>
      <w:r w:rsidR="006A6195">
        <w:rPr>
          <w:rFonts w:ascii="Times New Roman" w:hAnsi="Times New Roman" w:cs="Times New Roman"/>
          <w:sz w:val="24"/>
          <w:szCs w:val="24"/>
        </w:rPr>
        <w:t>2; CI 95%:</w:t>
      </w:r>
      <w:r w:rsidR="00B406CC" w:rsidRPr="004501DE">
        <w:rPr>
          <w:rFonts w:ascii="Times New Roman" w:hAnsi="Times New Roman" w:cs="Times New Roman"/>
          <w:sz w:val="24"/>
          <w:szCs w:val="24"/>
        </w:rPr>
        <w:t xml:space="preserve">-0.40  to -0.04; p=0.02), </w:t>
      </w:r>
      <w:r w:rsidR="003F7844">
        <w:rPr>
          <w:rFonts w:ascii="Times New Roman" w:hAnsi="Times New Roman" w:cs="Times New Roman"/>
          <w:sz w:val="24"/>
          <w:szCs w:val="24"/>
        </w:rPr>
        <w:t xml:space="preserve">and </w:t>
      </w:r>
      <w:r w:rsidR="00B406CC" w:rsidRPr="004501DE">
        <w:rPr>
          <w:rFonts w:ascii="Times New Roman" w:hAnsi="Times New Roman" w:cs="Times New Roman"/>
          <w:sz w:val="24"/>
          <w:szCs w:val="24"/>
        </w:rPr>
        <w:t>visual reception (aMD=-0.2</w:t>
      </w:r>
      <w:r w:rsidR="006A6195">
        <w:rPr>
          <w:rFonts w:ascii="Times New Roman" w:hAnsi="Times New Roman" w:cs="Times New Roman"/>
          <w:sz w:val="24"/>
          <w:szCs w:val="24"/>
        </w:rPr>
        <w:t>2; CI 95%:</w:t>
      </w:r>
      <w:r w:rsidR="00B406CC" w:rsidRPr="004501DE">
        <w:rPr>
          <w:rFonts w:ascii="Times New Roman" w:hAnsi="Times New Roman" w:cs="Times New Roman"/>
          <w:sz w:val="24"/>
          <w:szCs w:val="24"/>
        </w:rPr>
        <w:t>-0.40  to -0.05; p=0.01)</w:t>
      </w:r>
      <w:r w:rsidR="00B04AF3" w:rsidRPr="00BD5E73">
        <w:rPr>
          <w:rFonts w:ascii="Times New Roman" w:hAnsi="Times New Roman" w:cs="Times New Roman"/>
          <w:sz w:val="24"/>
        </w:rPr>
        <w:t xml:space="preserve"> </w:t>
      </w:r>
      <w:r w:rsidR="00E72910" w:rsidRPr="00BD5E73">
        <w:rPr>
          <w:rFonts w:ascii="Times New Roman" w:hAnsi="Times New Roman" w:cs="Times New Roman"/>
          <w:sz w:val="24"/>
        </w:rPr>
        <w:t>domains</w:t>
      </w:r>
      <w:r w:rsidR="00B406CC">
        <w:rPr>
          <w:rFonts w:ascii="Times New Roman" w:hAnsi="Times New Roman" w:cs="Times New Roman"/>
          <w:sz w:val="24"/>
        </w:rPr>
        <w:t xml:space="preserve">. </w:t>
      </w:r>
      <w:r w:rsidRPr="00BD5E73">
        <w:rPr>
          <w:rFonts w:ascii="Times New Roman" w:hAnsi="Times New Roman" w:cs="Times New Roman"/>
          <w:sz w:val="24"/>
        </w:rPr>
        <w:t>Higher</w:t>
      </w:r>
      <w:r w:rsidR="00E153F2" w:rsidRPr="00BD5E73">
        <w:rPr>
          <w:rFonts w:ascii="Times New Roman" w:hAnsi="Times New Roman" w:cs="Times New Roman"/>
          <w:sz w:val="24"/>
        </w:rPr>
        <w:t xml:space="preserve"> maternal</w:t>
      </w:r>
      <w:r w:rsidR="00426C51" w:rsidRPr="00BD5E73">
        <w:rPr>
          <w:rFonts w:ascii="Times New Roman" w:hAnsi="Times New Roman" w:cs="Times New Roman"/>
          <w:sz w:val="24"/>
        </w:rPr>
        <w:t xml:space="preserve"> stress was associated with poorer </w:t>
      </w:r>
      <w:r w:rsidRPr="00BD5E73">
        <w:rPr>
          <w:rFonts w:ascii="Times New Roman" w:hAnsi="Times New Roman" w:cs="Times New Roman"/>
          <w:sz w:val="24"/>
        </w:rPr>
        <w:t xml:space="preserve">overall </w:t>
      </w:r>
      <w:r w:rsidR="00426C51" w:rsidRPr="00BD5E73">
        <w:rPr>
          <w:rFonts w:ascii="Times New Roman" w:hAnsi="Times New Roman" w:cs="Times New Roman"/>
          <w:sz w:val="24"/>
        </w:rPr>
        <w:t xml:space="preserve">infant </w:t>
      </w:r>
      <w:r w:rsidRPr="00BD5E73">
        <w:rPr>
          <w:rFonts w:ascii="Times New Roman" w:hAnsi="Times New Roman" w:cs="Times New Roman"/>
          <w:sz w:val="24"/>
        </w:rPr>
        <w:t xml:space="preserve">cognitive </w:t>
      </w:r>
      <w:r w:rsidR="00426C51" w:rsidRPr="00BD5E73">
        <w:rPr>
          <w:rFonts w:ascii="Times New Roman" w:hAnsi="Times New Roman" w:cs="Times New Roman"/>
          <w:sz w:val="24"/>
        </w:rPr>
        <w:t xml:space="preserve">scores </w:t>
      </w:r>
      <w:r w:rsidR="006A6195" w:rsidRPr="004501DE">
        <w:rPr>
          <w:rFonts w:ascii="Times New Roman" w:hAnsi="Times New Roman" w:cs="Times New Roman"/>
          <w:sz w:val="24"/>
          <w:szCs w:val="24"/>
        </w:rPr>
        <w:t>(aMD=-0.11; CI 95%:-0.20 to -0.02; p=0.02)</w:t>
      </w:r>
      <w:r w:rsidR="006A6195">
        <w:rPr>
          <w:rFonts w:ascii="Times New Roman" w:hAnsi="Times New Roman" w:cs="Times New Roman"/>
          <w:sz w:val="24"/>
          <w:szCs w:val="24"/>
        </w:rPr>
        <w:t xml:space="preserve"> </w:t>
      </w:r>
      <w:r w:rsidR="00B04AF3" w:rsidRPr="00BD5E73">
        <w:rPr>
          <w:rFonts w:ascii="Times New Roman" w:hAnsi="Times New Roman" w:cs="Times New Roman"/>
          <w:sz w:val="24"/>
        </w:rPr>
        <w:t>and in the</w:t>
      </w:r>
      <w:r w:rsidR="00BE73B5" w:rsidRPr="00BD5E73">
        <w:rPr>
          <w:rFonts w:ascii="Times New Roman" w:hAnsi="Times New Roman" w:cs="Times New Roman"/>
          <w:sz w:val="24"/>
        </w:rPr>
        <w:t xml:space="preserve"> </w:t>
      </w:r>
      <w:r w:rsidRPr="00BD5E73">
        <w:rPr>
          <w:rFonts w:ascii="Times New Roman" w:hAnsi="Times New Roman" w:cs="Times New Roman"/>
          <w:sz w:val="24"/>
        </w:rPr>
        <w:t xml:space="preserve">specific domains of </w:t>
      </w:r>
      <w:r w:rsidR="006A6195" w:rsidRPr="004501DE">
        <w:rPr>
          <w:rFonts w:ascii="Times New Roman" w:hAnsi="Times New Roman" w:cs="Times New Roman"/>
          <w:sz w:val="24"/>
          <w:szCs w:val="24"/>
        </w:rPr>
        <w:t>expressive language (aMD=-0.07; CI 95%:-0.12 to -0.01; p=0.01), gross motor skills (aMD=-0.12; CI 95%:-0.18 to -0.05; p&lt;0.01) and visua</w:t>
      </w:r>
      <w:r w:rsidR="00710A8B">
        <w:rPr>
          <w:rFonts w:ascii="Times New Roman" w:hAnsi="Times New Roman" w:cs="Times New Roman"/>
          <w:sz w:val="24"/>
          <w:szCs w:val="24"/>
        </w:rPr>
        <w:t>l reception (aMD=-0.09; CI 95%:</w:t>
      </w:r>
      <w:r w:rsidR="006A6195" w:rsidRPr="004501DE">
        <w:rPr>
          <w:rFonts w:ascii="Times New Roman" w:hAnsi="Times New Roman" w:cs="Times New Roman"/>
          <w:sz w:val="24"/>
          <w:szCs w:val="24"/>
        </w:rPr>
        <w:t>-0.16 to -0.02; p=0.02)</w:t>
      </w:r>
      <w:r w:rsidR="00E72910" w:rsidRPr="00BD5E73">
        <w:rPr>
          <w:rFonts w:ascii="Times New Roman" w:hAnsi="Times New Roman" w:cs="Times New Roman"/>
          <w:sz w:val="24"/>
        </w:rPr>
        <w:t xml:space="preserve">. </w:t>
      </w:r>
      <w:r w:rsidR="002774EA" w:rsidRPr="00BD5E73">
        <w:rPr>
          <w:rFonts w:ascii="Times New Roman" w:hAnsi="Times New Roman" w:cs="Times New Roman"/>
          <w:sz w:val="24"/>
        </w:rPr>
        <w:t>Comparisons</w:t>
      </w:r>
      <w:r w:rsidR="00FD4CD3" w:rsidRPr="00BD5E73">
        <w:rPr>
          <w:rFonts w:ascii="Times New Roman" w:hAnsi="Times New Roman" w:cs="Times New Roman"/>
          <w:sz w:val="24"/>
        </w:rPr>
        <w:t xml:space="preserve"> between the small number of HIV positive infants </w:t>
      </w:r>
      <w:r w:rsidR="009E5C6E">
        <w:rPr>
          <w:rFonts w:ascii="Times New Roman" w:hAnsi="Times New Roman" w:cs="Times New Roman"/>
          <w:sz w:val="24"/>
        </w:rPr>
        <w:t xml:space="preserve">(n=16) </w:t>
      </w:r>
      <w:r w:rsidR="002774EA" w:rsidRPr="00BD5E73">
        <w:rPr>
          <w:rFonts w:ascii="Times New Roman" w:hAnsi="Times New Roman" w:cs="Times New Roman"/>
          <w:sz w:val="24"/>
        </w:rPr>
        <w:t>and the</w:t>
      </w:r>
      <w:r w:rsidR="00FD4CD3" w:rsidRPr="00BD5E73">
        <w:rPr>
          <w:rFonts w:ascii="Times New Roman" w:hAnsi="Times New Roman" w:cs="Times New Roman"/>
          <w:sz w:val="24"/>
        </w:rPr>
        <w:t xml:space="preserve"> </w:t>
      </w:r>
      <w:r w:rsidR="007A4E77" w:rsidRPr="00BD5E73">
        <w:rPr>
          <w:rFonts w:ascii="Times New Roman" w:hAnsi="Times New Roman" w:cs="Times New Roman"/>
          <w:sz w:val="24"/>
        </w:rPr>
        <w:t>HEU</w:t>
      </w:r>
      <w:r w:rsidR="00D45B88" w:rsidRPr="00BD5E73">
        <w:rPr>
          <w:rFonts w:ascii="Times New Roman" w:hAnsi="Times New Roman" w:cs="Times New Roman"/>
          <w:sz w:val="24"/>
        </w:rPr>
        <w:t xml:space="preserve"> infants </w:t>
      </w:r>
      <w:r w:rsidR="009E5C6E">
        <w:rPr>
          <w:rFonts w:ascii="Times New Roman" w:hAnsi="Times New Roman" w:cs="Times New Roman"/>
          <w:sz w:val="24"/>
        </w:rPr>
        <w:t xml:space="preserve">(n=381) </w:t>
      </w:r>
      <w:r w:rsidR="002774EA" w:rsidRPr="00BD5E73">
        <w:rPr>
          <w:rFonts w:ascii="Times New Roman" w:hAnsi="Times New Roman" w:cs="Times New Roman"/>
          <w:sz w:val="24"/>
        </w:rPr>
        <w:t xml:space="preserve">showed </w:t>
      </w:r>
      <w:r w:rsidR="00FD4CD3" w:rsidRPr="00BD5E73">
        <w:rPr>
          <w:rFonts w:ascii="Times New Roman" w:hAnsi="Times New Roman" w:cs="Times New Roman"/>
          <w:sz w:val="24"/>
        </w:rPr>
        <w:t>the latter to have</w:t>
      </w:r>
      <w:r w:rsidR="00077BB1" w:rsidRPr="00BD5E73">
        <w:rPr>
          <w:rFonts w:ascii="Times New Roman" w:hAnsi="Times New Roman" w:cs="Times New Roman"/>
          <w:sz w:val="24"/>
        </w:rPr>
        <w:t xml:space="preserve"> hi</w:t>
      </w:r>
      <w:r w:rsidR="00C30455" w:rsidRPr="00BD5E73">
        <w:rPr>
          <w:rFonts w:ascii="Times New Roman" w:hAnsi="Times New Roman" w:cs="Times New Roman"/>
          <w:sz w:val="24"/>
        </w:rPr>
        <w:t>gher mean gross motor scores (</w:t>
      </w:r>
      <w:r w:rsidR="001A0DC5" w:rsidRPr="004501DE">
        <w:rPr>
          <w:rFonts w:ascii="Times New Roman" w:hAnsi="Times New Roman" w:cs="Times New Roman"/>
          <w:sz w:val="24"/>
          <w:szCs w:val="24"/>
        </w:rPr>
        <w:t>50.3 vs. 40.6; p=0.01</w:t>
      </w:r>
      <w:r w:rsidR="00077BB1" w:rsidRPr="00BD5E73">
        <w:rPr>
          <w:rFonts w:ascii="Times New Roman" w:hAnsi="Times New Roman" w:cs="Times New Roman"/>
          <w:sz w:val="24"/>
        </w:rPr>
        <w:t>). There was no evidence of difference by HIV status in the other MSEL domains or overall mean cognitive scores.</w:t>
      </w:r>
    </w:p>
    <w:p w14:paraId="45ED6C3E" w14:textId="3CD5E2D3" w:rsidR="002E2930" w:rsidRPr="00BD5E73" w:rsidRDefault="00C44954" w:rsidP="00CF7C9A">
      <w:pPr>
        <w:spacing w:after="120" w:line="360" w:lineRule="auto"/>
        <w:rPr>
          <w:rFonts w:ascii="Times New Roman" w:hAnsi="Times New Roman" w:cs="Times New Roman"/>
          <w:sz w:val="24"/>
        </w:rPr>
      </w:pPr>
      <w:r w:rsidRPr="00BD5E73">
        <w:rPr>
          <w:rFonts w:ascii="Times New Roman" w:hAnsi="Times New Roman" w:cs="Times New Roman"/>
          <w:sz w:val="24"/>
        </w:rPr>
        <w:t xml:space="preserve">Our findings demonstrate the </w:t>
      </w:r>
      <w:r w:rsidR="002774EA" w:rsidRPr="00BD5E73">
        <w:rPr>
          <w:rFonts w:ascii="Times New Roman" w:hAnsi="Times New Roman" w:cs="Times New Roman"/>
          <w:sz w:val="24"/>
        </w:rPr>
        <w:t>association between</w:t>
      </w:r>
      <w:r w:rsidRPr="00BD5E73">
        <w:rPr>
          <w:rFonts w:ascii="Times New Roman" w:hAnsi="Times New Roman" w:cs="Times New Roman"/>
          <w:sz w:val="24"/>
        </w:rPr>
        <w:t xml:space="preserve"> </w:t>
      </w:r>
      <w:r w:rsidR="00E153F2" w:rsidRPr="00BD5E73">
        <w:rPr>
          <w:rFonts w:ascii="Times New Roman" w:hAnsi="Times New Roman" w:cs="Times New Roman"/>
          <w:sz w:val="24"/>
        </w:rPr>
        <w:t xml:space="preserve">maternal </w:t>
      </w:r>
      <w:r w:rsidRPr="00BD5E73">
        <w:rPr>
          <w:rFonts w:ascii="Times New Roman" w:hAnsi="Times New Roman" w:cs="Times New Roman"/>
          <w:sz w:val="24"/>
        </w:rPr>
        <w:t xml:space="preserve">mood and stress levels </w:t>
      </w:r>
      <w:r w:rsidR="002774EA" w:rsidRPr="00BD5E73">
        <w:rPr>
          <w:rFonts w:ascii="Times New Roman" w:hAnsi="Times New Roman" w:cs="Times New Roman"/>
          <w:sz w:val="24"/>
        </w:rPr>
        <w:t>and</w:t>
      </w:r>
      <w:r w:rsidRPr="00BD5E73">
        <w:rPr>
          <w:rFonts w:ascii="Times New Roman" w:hAnsi="Times New Roman" w:cs="Times New Roman"/>
          <w:sz w:val="24"/>
        </w:rPr>
        <w:t xml:space="preserve"> </w:t>
      </w:r>
      <w:r w:rsidR="00C12790" w:rsidRPr="00BD5E73">
        <w:rPr>
          <w:rFonts w:ascii="Times New Roman" w:hAnsi="Times New Roman" w:cs="Times New Roman"/>
          <w:sz w:val="24"/>
        </w:rPr>
        <w:t xml:space="preserve">child cognitive functioning, particularly in </w:t>
      </w:r>
      <w:r w:rsidR="00DA26CD" w:rsidRPr="00BD5E73">
        <w:rPr>
          <w:rFonts w:ascii="Times New Roman" w:hAnsi="Times New Roman" w:cs="Times New Roman"/>
          <w:sz w:val="24"/>
        </w:rPr>
        <w:t xml:space="preserve">expressive </w:t>
      </w:r>
      <w:r w:rsidRPr="00BD5E73">
        <w:rPr>
          <w:rFonts w:ascii="Times New Roman" w:hAnsi="Times New Roman" w:cs="Times New Roman"/>
          <w:sz w:val="24"/>
        </w:rPr>
        <w:t>language and visual reception development</w:t>
      </w:r>
      <w:r w:rsidR="009511BD" w:rsidRPr="00BD5E73">
        <w:rPr>
          <w:rFonts w:ascii="Times New Roman" w:hAnsi="Times New Roman" w:cs="Times New Roman"/>
          <w:sz w:val="24"/>
        </w:rPr>
        <w:t xml:space="preserve">. </w:t>
      </w:r>
      <w:r w:rsidR="002774EA" w:rsidRPr="00BD5E73">
        <w:rPr>
          <w:rFonts w:ascii="Times New Roman" w:hAnsi="Times New Roman" w:cs="Times New Roman"/>
          <w:sz w:val="24"/>
        </w:rPr>
        <w:t xml:space="preserve">Although cross sectional data cannot shed light on the direction of this association, the study suggests that interventions to address </w:t>
      </w:r>
      <w:r w:rsidR="00E153F2" w:rsidRPr="00BD5E73">
        <w:rPr>
          <w:rFonts w:ascii="Times New Roman" w:hAnsi="Times New Roman" w:cs="Times New Roman"/>
          <w:sz w:val="24"/>
        </w:rPr>
        <w:t xml:space="preserve">maternal </w:t>
      </w:r>
      <w:r w:rsidRPr="00BD5E73">
        <w:rPr>
          <w:rFonts w:ascii="Times New Roman" w:hAnsi="Times New Roman" w:cs="Times New Roman"/>
          <w:sz w:val="24"/>
        </w:rPr>
        <w:t>stress and depression</w:t>
      </w:r>
      <w:r w:rsidR="00C12790" w:rsidRPr="00BD5E73">
        <w:rPr>
          <w:rFonts w:ascii="Times New Roman" w:hAnsi="Times New Roman" w:cs="Times New Roman"/>
          <w:sz w:val="24"/>
        </w:rPr>
        <w:t xml:space="preserve"> symptoms</w:t>
      </w:r>
      <w:r w:rsidRPr="00BD5E73">
        <w:rPr>
          <w:rFonts w:ascii="Times New Roman" w:hAnsi="Times New Roman" w:cs="Times New Roman"/>
          <w:sz w:val="24"/>
        </w:rPr>
        <w:t xml:space="preserve"> may prove to be beneficial.</w:t>
      </w:r>
    </w:p>
    <w:p w14:paraId="40F05AC9" w14:textId="2943E023" w:rsidR="0034356A" w:rsidRDefault="00142845" w:rsidP="00CF7C9A">
      <w:pPr>
        <w:spacing w:after="0" w:line="360" w:lineRule="auto"/>
        <w:rPr>
          <w:rFonts w:ascii="Times New Roman" w:hAnsi="Times New Roman" w:cs="Times New Roman"/>
          <w:shd w:val="clear" w:color="auto" w:fill="FFFFFF"/>
        </w:rPr>
      </w:pPr>
      <w:r w:rsidRPr="00CF7C9A">
        <w:rPr>
          <w:rFonts w:ascii="Times New Roman" w:hAnsi="Times New Roman" w:cs="Times New Roman"/>
          <w:i/>
          <w:shd w:val="clear" w:color="auto" w:fill="FFFFFF"/>
        </w:rPr>
        <w:t>Word count</w:t>
      </w:r>
      <w:r w:rsidRPr="00CF7C9A">
        <w:rPr>
          <w:rFonts w:ascii="Times New Roman" w:hAnsi="Times New Roman" w:cs="Times New Roman"/>
          <w:shd w:val="clear" w:color="auto" w:fill="FFFFFF"/>
        </w:rPr>
        <w:t xml:space="preserve">: </w:t>
      </w:r>
      <w:r w:rsidR="00BD5DE3" w:rsidRPr="00CF7C9A">
        <w:rPr>
          <w:rFonts w:ascii="Times New Roman" w:hAnsi="Times New Roman" w:cs="Times New Roman"/>
          <w:shd w:val="clear" w:color="auto" w:fill="FFFFFF"/>
        </w:rPr>
        <w:t>3</w:t>
      </w:r>
      <w:r w:rsidR="00C43B9D">
        <w:rPr>
          <w:rFonts w:ascii="Times New Roman" w:hAnsi="Times New Roman" w:cs="Times New Roman"/>
          <w:shd w:val="clear" w:color="auto" w:fill="FFFFFF"/>
        </w:rPr>
        <w:t>39</w:t>
      </w:r>
    </w:p>
    <w:p w14:paraId="1D20C3FF" w14:textId="43E6A5B8" w:rsidR="0034356A" w:rsidRDefault="008766D1" w:rsidP="00CF7C9A">
      <w:pPr>
        <w:spacing w:after="0" w:line="360" w:lineRule="auto"/>
        <w:rPr>
          <w:rFonts w:ascii="Times New Roman" w:hAnsi="Times New Roman" w:cs="Times New Roman"/>
          <w:sz w:val="24"/>
          <w:shd w:val="clear" w:color="auto" w:fill="FFFFFF"/>
        </w:rPr>
      </w:pPr>
      <w:r w:rsidRPr="00BD5E73">
        <w:rPr>
          <w:rFonts w:ascii="Times New Roman" w:hAnsi="Times New Roman" w:cs="Times New Roman"/>
          <w:b/>
          <w:sz w:val="24"/>
          <w:shd w:val="clear" w:color="auto" w:fill="FFFFFF"/>
        </w:rPr>
        <w:lastRenderedPageBreak/>
        <w:t>Key words:</w:t>
      </w:r>
      <w:r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r w:rsidR="00A27BCB" w:rsidRPr="00BD5E73">
        <w:rPr>
          <w:rFonts w:ascii="Times New Roman" w:hAnsi="Times New Roman" w:cs="Times New Roman"/>
          <w:sz w:val="24"/>
          <w:shd w:val="clear" w:color="auto" w:fill="FFFFFF"/>
        </w:rPr>
        <w:t>Maternal</w:t>
      </w:r>
      <w:r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 mental health; Cognitive development; HIV infected and exposed infants; Mullen scales of early learning; Sub-Saharan Africa</w:t>
      </w:r>
    </w:p>
    <w:p w14:paraId="0D424C65" w14:textId="77777777" w:rsidR="00A433D2" w:rsidRPr="00A433D2" w:rsidRDefault="00A433D2" w:rsidP="00CF7C9A">
      <w:pPr>
        <w:spacing w:after="0" w:line="360" w:lineRule="auto"/>
        <w:rPr>
          <w:rFonts w:ascii="Times New Roman" w:hAnsi="Times New Roman" w:cs="Times New Roman"/>
          <w:sz w:val="24"/>
          <w:shd w:val="clear" w:color="auto" w:fill="FFFFFF"/>
        </w:rPr>
      </w:pPr>
    </w:p>
    <w:p w14:paraId="4589CB60" w14:textId="77777777" w:rsidR="00331F7D" w:rsidRPr="00CF7C9A" w:rsidRDefault="00331F7D" w:rsidP="00CF7C9A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4"/>
        </w:rPr>
      </w:pPr>
      <w:r w:rsidRPr="00CF7C9A">
        <w:rPr>
          <w:rFonts w:ascii="Times New Roman" w:hAnsi="Times New Roman" w:cs="Times New Roman"/>
          <w:b/>
          <w:sz w:val="28"/>
          <w:szCs w:val="24"/>
        </w:rPr>
        <w:t>Introduction</w:t>
      </w:r>
    </w:p>
    <w:p w14:paraId="4CFF3284" w14:textId="28F2E510" w:rsidR="00964168" w:rsidRDefault="00B34309" w:rsidP="00CF7C9A">
      <w:pPr>
        <w:spacing w:after="120" w:line="360" w:lineRule="auto"/>
        <w:rPr>
          <w:rFonts w:ascii="Times New Roman" w:hAnsi="Times New Roman" w:cs="Times New Roman"/>
          <w:sz w:val="24"/>
        </w:rPr>
      </w:pPr>
      <w:r w:rsidRPr="00BD5E73">
        <w:rPr>
          <w:rFonts w:ascii="Times New Roman" w:hAnsi="Times New Roman" w:cs="Times New Roman"/>
          <w:sz w:val="24"/>
        </w:rPr>
        <w:t xml:space="preserve">Although the burden of HIV/AIDS in children is steadily decreasing, an estimated 2.1 million (&lt;15 years) children worldwide are living with HIV </w:t>
      </w:r>
      <w:r w:rsidRPr="00BD5E73">
        <w:rPr>
          <w:rFonts w:ascii="Times New Roman" w:hAnsi="Times New Roman" w:cs="Times New Roman"/>
          <w:sz w:val="24"/>
        </w:rPr>
        <w:fldChar w:fldCharType="begin"/>
      </w:r>
      <w:r w:rsidR="006052F5">
        <w:rPr>
          <w:rFonts w:ascii="Times New Roman" w:hAnsi="Times New Roman" w:cs="Times New Roman"/>
          <w:sz w:val="24"/>
        </w:rPr>
        <w:instrText xml:space="preserve"> ADDIN EN.CITE &lt;EndNote&gt;&lt;Cite&gt;&lt;Author&gt;UNAIDS&lt;/Author&gt;&lt;Year&gt;2017&lt;/Year&gt;&lt;RecNum&gt;173&lt;/RecNum&gt;&lt;DisplayText&gt;(UNAIDS, 2017)&lt;/DisplayText&gt;&lt;record&gt;&lt;rec-number&gt;173&lt;/rec-number&gt;&lt;foreign-keys&gt;&lt;key app="EN" db-id="a5es9sevoerzvietrpq5e90wsv95ar20xptz"&gt;173&lt;/key&gt;&lt;/foreign-keys&gt;&lt;ref-type name="Web Page"&gt;12&lt;/ref-type&gt;&lt;contributors&gt;&lt;authors&gt;&lt;author&gt;UNAIDS&lt;/author&gt;&lt;/authors&gt;&lt;/contributors&gt;&lt;titles&gt;&lt;title&gt;Global HIV Statistics- Fact Sheet July 2017&lt;/title&gt;&lt;secondary-title&gt;http://www.unaids.org/sites/default/files/media_asset/UNAIDS_FactSheet_en.pdf&lt;/secondary-title&gt;&lt;/titles&gt;&lt;volume&gt;2017&lt;/volume&gt;&lt;number&gt;27 August&lt;/number&gt;&lt;dates&gt;&lt;year&gt;2017&lt;/year&gt;&lt;/dates&gt;&lt;urls&gt;&lt;/urls&gt;&lt;/record&gt;&lt;/Cite&gt;&lt;/EndNote&gt;</w:instrText>
      </w:r>
      <w:r w:rsidRPr="00BD5E73">
        <w:rPr>
          <w:rFonts w:ascii="Times New Roman" w:hAnsi="Times New Roman" w:cs="Times New Roman"/>
          <w:sz w:val="24"/>
        </w:rPr>
        <w:fldChar w:fldCharType="separate"/>
      </w:r>
      <w:r w:rsidR="006052F5">
        <w:rPr>
          <w:rFonts w:ascii="Times New Roman" w:hAnsi="Times New Roman" w:cs="Times New Roman"/>
          <w:noProof/>
          <w:sz w:val="24"/>
        </w:rPr>
        <w:t>(</w:t>
      </w:r>
      <w:hyperlink w:anchor="_ENREF_42" w:tooltip="UNAIDS, 2017 #173" w:history="1">
        <w:r w:rsidR="006052F5">
          <w:rPr>
            <w:rFonts w:ascii="Times New Roman" w:hAnsi="Times New Roman" w:cs="Times New Roman"/>
            <w:noProof/>
            <w:sz w:val="24"/>
          </w:rPr>
          <w:t>UNAIDS, 2017</w:t>
        </w:r>
      </w:hyperlink>
      <w:r w:rsidR="006052F5">
        <w:rPr>
          <w:rFonts w:ascii="Times New Roman" w:hAnsi="Times New Roman" w:cs="Times New Roman"/>
          <w:noProof/>
          <w:sz w:val="24"/>
        </w:rPr>
        <w:t>)</w:t>
      </w:r>
      <w:r w:rsidRPr="00BD5E73">
        <w:rPr>
          <w:rFonts w:ascii="Times New Roman" w:hAnsi="Times New Roman" w:cs="Times New Roman"/>
          <w:sz w:val="24"/>
        </w:rPr>
        <w:fldChar w:fldCharType="end"/>
      </w:r>
      <w:r w:rsidRPr="00BD5E73">
        <w:rPr>
          <w:rFonts w:ascii="Times New Roman" w:hAnsi="Times New Roman" w:cs="Times New Roman"/>
          <w:sz w:val="24"/>
        </w:rPr>
        <w:t xml:space="preserve">. The majority (81%) of new paediatric HIV infections are recorded in children living in Africa </w:t>
      </w:r>
      <w:r w:rsidRPr="00BD5E73">
        <w:rPr>
          <w:rFonts w:ascii="Times New Roman" w:hAnsi="Times New Roman" w:cs="Times New Roman"/>
          <w:sz w:val="24"/>
        </w:rPr>
        <w:fldChar w:fldCharType="begin"/>
      </w:r>
      <w:r w:rsidR="006052F5">
        <w:rPr>
          <w:rFonts w:ascii="Times New Roman" w:hAnsi="Times New Roman" w:cs="Times New Roman"/>
          <w:sz w:val="24"/>
        </w:rPr>
        <w:instrText xml:space="preserve"> ADDIN EN.CITE &lt;EndNote&gt;&lt;Cite&gt;&lt;Author&gt;UNAIDS&lt;/Author&gt;&lt;RecNum&gt;154&lt;/RecNum&gt;&lt;DisplayText&gt;(UNAIDS, 2015)&lt;/DisplayText&gt;&lt;record&gt;&lt;rec-number&gt;154&lt;/rec-number&gt;&lt;foreign-keys&gt;&lt;key app="EN" db-id="a5es9sevoerzvietrpq5e90wsv95ar20xptz"&gt;154&lt;/key&gt;&lt;/foreign-keys&gt;&lt;ref-type name="Web Page"&gt;12&lt;/ref-type&gt;&lt;contributors&gt;&lt;authors&gt;&lt;author&gt;UNAIDS&lt;/author&gt;&lt;/authors&gt;&lt;/contributors&gt;&lt;titles&gt;&lt;title&gt;HIV and AIDS Estimates, 2015&lt;/title&gt;&lt;secondary-title&gt;&lt;style face="underline" font="default" size="100%"&gt;http://aidsinfo.unaids.org/&lt;/style&gt;&lt;/secondary-title&gt;&lt;/titles&gt;&lt;volume&gt;2017&lt;/volume&gt;&lt;number&gt;15/3&lt;/number&gt;&lt;dates&gt;&lt;year&gt;2015&lt;/year&gt;&lt;/dates&gt;&lt;urls&gt;&lt;/urls&gt;&lt;/record&gt;&lt;/Cite&gt;&lt;/EndNote&gt;</w:instrText>
      </w:r>
      <w:r w:rsidRPr="00BD5E73">
        <w:rPr>
          <w:rFonts w:ascii="Times New Roman" w:hAnsi="Times New Roman" w:cs="Times New Roman"/>
          <w:sz w:val="24"/>
        </w:rPr>
        <w:fldChar w:fldCharType="separate"/>
      </w:r>
      <w:r w:rsidR="006052F5">
        <w:rPr>
          <w:rFonts w:ascii="Times New Roman" w:hAnsi="Times New Roman" w:cs="Times New Roman"/>
          <w:noProof/>
          <w:sz w:val="24"/>
        </w:rPr>
        <w:t>(</w:t>
      </w:r>
      <w:hyperlink w:anchor="_ENREF_41" w:tooltip="UNAIDS, 2015 #154" w:history="1">
        <w:r w:rsidR="006052F5">
          <w:rPr>
            <w:rFonts w:ascii="Times New Roman" w:hAnsi="Times New Roman" w:cs="Times New Roman"/>
            <w:noProof/>
            <w:sz w:val="24"/>
          </w:rPr>
          <w:t>UNAIDS, 2015</w:t>
        </w:r>
      </w:hyperlink>
      <w:r w:rsidR="006052F5">
        <w:rPr>
          <w:rFonts w:ascii="Times New Roman" w:hAnsi="Times New Roman" w:cs="Times New Roman"/>
          <w:noProof/>
          <w:sz w:val="24"/>
        </w:rPr>
        <w:t>)</w:t>
      </w:r>
      <w:r w:rsidRPr="00BD5E73">
        <w:rPr>
          <w:rFonts w:ascii="Times New Roman" w:hAnsi="Times New Roman" w:cs="Times New Roman"/>
          <w:sz w:val="24"/>
        </w:rPr>
        <w:fldChar w:fldCharType="end"/>
      </w:r>
      <w:r w:rsidRPr="00BD5E73">
        <w:rPr>
          <w:rFonts w:ascii="Times New Roman" w:hAnsi="Times New Roman" w:cs="Times New Roman"/>
          <w:sz w:val="24"/>
        </w:rPr>
        <w:t xml:space="preserve">. There is substantial evidence documenting the negative impacts of HIV on child development outcomes, particularly cognitive development. </w:t>
      </w:r>
    </w:p>
    <w:p w14:paraId="4B3DDAFB" w14:textId="06DD8799" w:rsidR="0006514B" w:rsidRPr="006052F5" w:rsidRDefault="001F54EC" w:rsidP="00CF7C9A">
      <w:pPr>
        <w:spacing w:after="120" w:line="360" w:lineRule="auto"/>
        <w:rPr>
          <w:rFonts w:ascii="Times New Roman" w:hAnsi="Times New Roman" w:cs="Times New Roman"/>
          <w:sz w:val="24"/>
        </w:rPr>
      </w:pPr>
      <w:r w:rsidRPr="00BD5E73">
        <w:rPr>
          <w:rFonts w:ascii="Times New Roman" w:hAnsi="Times New Roman" w:cs="Times New Roman"/>
          <w:sz w:val="24"/>
        </w:rPr>
        <w:t>Multiple studies e</w:t>
      </w:r>
      <w:r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xamining the effects of HIV infection and exposure (without becoming infected) on children's cognitive development </w:t>
      </w:r>
      <w:r w:rsidRPr="00BD5E73">
        <w:rPr>
          <w:rFonts w:ascii="Times New Roman" w:hAnsi="Times New Roman" w:cs="Times New Roman"/>
          <w:sz w:val="24"/>
        </w:rPr>
        <w:t>have described the risk of developmental delay and impairment in both HIV infected and HIV</w:t>
      </w:r>
      <w:r w:rsidR="008D1AA1">
        <w:rPr>
          <w:rFonts w:ascii="Times New Roman" w:hAnsi="Times New Roman" w:cs="Times New Roman"/>
          <w:sz w:val="24"/>
        </w:rPr>
        <w:t>-</w:t>
      </w:r>
      <w:r w:rsidRPr="00BD5E73">
        <w:rPr>
          <w:rFonts w:ascii="Times New Roman" w:hAnsi="Times New Roman" w:cs="Times New Roman"/>
          <w:sz w:val="24"/>
        </w:rPr>
        <w:t>exposed</w:t>
      </w:r>
      <w:r w:rsidR="008D043D">
        <w:rPr>
          <w:rFonts w:ascii="Times New Roman" w:hAnsi="Times New Roman" w:cs="Times New Roman"/>
          <w:sz w:val="24"/>
        </w:rPr>
        <w:t xml:space="preserve"> uninfected</w:t>
      </w:r>
      <w:r w:rsidRPr="00BD5E73">
        <w:rPr>
          <w:rFonts w:ascii="Times New Roman" w:hAnsi="Times New Roman" w:cs="Times New Roman"/>
          <w:sz w:val="24"/>
        </w:rPr>
        <w:t xml:space="preserve"> infants</w:t>
      </w:r>
      <w:r>
        <w:rPr>
          <w:rFonts w:ascii="Times New Roman" w:hAnsi="Times New Roman" w:cs="Times New Roman"/>
          <w:sz w:val="24"/>
        </w:rPr>
        <w:t xml:space="preserve"> </w:t>
      </w:r>
      <w:r w:rsidRPr="00BD5E73">
        <w:rPr>
          <w:rFonts w:ascii="Times New Roman" w:hAnsi="Times New Roman" w:cs="Times New Roman"/>
          <w:sz w:val="24"/>
        </w:rPr>
        <w:t xml:space="preserve"> (HEU) </w:t>
      </w:r>
      <w:r w:rsidRPr="00BD5E73">
        <w:rPr>
          <w:rFonts w:ascii="Times New Roman" w:hAnsi="Times New Roman" w:cs="Times New Roman"/>
          <w:sz w:val="24"/>
        </w:rPr>
        <w:fldChar w:fldCharType="begin">
          <w:fldData xml:space="preserve">PEVuZE5vdGU+PENpdGU+PEF1dGhvcj5CbGFuY2hldHRlPC9BdXRob3I+PFllYXI+MjAwMTwvWWVh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=
</w:fldData>
        </w:fldChar>
      </w:r>
      <w:r w:rsidR="006052F5">
        <w:rPr>
          <w:rFonts w:ascii="Times New Roman" w:hAnsi="Times New Roman" w:cs="Times New Roman"/>
          <w:sz w:val="24"/>
        </w:rPr>
        <w:instrText xml:space="preserve"> ADDIN EN.CITE </w:instrText>
      </w:r>
      <w:r w:rsidR="006052F5">
        <w:rPr>
          <w:rFonts w:ascii="Times New Roman" w:hAnsi="Times New Roman" w:cs="Times New Roman"/>
          <w:sz w:val="24"/>
        </w:rPr>
        <w:fldChar w:fldCharType="begin">
          <w:fldData xml:space="preserve">PEVuZE5vdGU+PENpdGU+PEF1dGhvcj5CbGFuY2hldHRlPC9BdXRob3I+PFllYXI+MjAwMTwvWWVh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=
</w:fldData>
        </w:fldChar>
      </w:r>
      <w:r w:rsidR="006052F5">
        <w:rPr>
          <w:rFonts w:ascii="Times New Roman" w:hAnsi="Times New Roman" w:cs="Times New Roman"/>
          <w:sz w:val="24"/>
        </w:rPr>
        <w:instrText xml:space="preserve"> ADDIN EN.CITE.DATA </w:instrText>
      </w:r>
      <w:r w:rsidR="006052F5">
        <w:rPr>
          <w:rFonts w:ascii="Times New Roman" w:hAnsi="Times New Roman" w:cs="Times New Roman"/>
          <w:sz w:val="24"/>
        </w:rPr>
      </w:r>
      <w:r w:rsidR="006052F5">
        <w:rPr>
          <w:rFonts w:ascii="Times New Roman" w:hAnsi="Times New Roman" w:cs="Times New Roman"/>
          <w:sz w:val="24"/>
        </w:rPr>
        <w:fldChar w:fldCharType="end"/>
      </w:r>
      <w:r w:rsidRPr="00BD5E73">
        <w:rPr>
          <w:rFonts w:ascii="Times New Roman" w:hAnsi="Times New Roman" w:cs="Times New Roman"/>
          <w:sz w:val="24"/>
        </w:rPr>
      </w:r>
      <w:r w:rsidRPr="00BD5E73">
        <w:rPr>
          <w:rFonts w:ascii="Times New Roman" w:hAnsi="Times New Roman" w:cs="Times New Roman"/>
          <w:sz w:val="24"/>
        </w:rPr>
        <w:fldChar w:fldCharType="separate"/>
      </w:r>
      <w:r w:rsidR="006052F5">
        <w:rPr>
          <w:rFonts w:ascii="Times New Roman" w:hAnsi="Times New Roman" w:cs="Times New Roman"/>
          <w:noProof/>
          <w:sz w:val="24"/>
        </w:rPr>
        <w:t>(</w:t>
      </w:r>
      <w:hyperlink w:anchor="_ENREF_6" w:tooltip="Blanchette, 2001 #25" w:history="1">
        <w:r w:rsidR="006052F5">
          <w:rPr>
            <w:rFonts w:ascii="Times New Roman" w:hAnsi="Times New Roman" w:cs="Times New Roman"/>
            <w:noProof/>
            <w:sz w:val="24"/>
          </w:rPr>
          <w:t>Blanchette, Smith, Fernandes-Penney, King, &amp; Read, 2001</w:t>
        </w:r>
      </w:hyperlink>
      <w:r w:rsidR="006052F5">
        <w:rPr>
          <w:rFonts w:ascii="Times New Roman" w:hAnsi="Times New Roman" w:cs="Times New Roman"/>
          <w:noProof/>
          <w:sz w:val="24"/>
        </w:rPr>
        <w:t xml:space="preserve">; </w:t>
      </w:r>
      <w:hyperlink w:anchor="_ENREF_8" w:tooltip="C, 1995 #16" w:history="1">
        <w:r w:rsidR="006052F5">
          <w:rPr>
            <w:rFonts w:ascii="Times New Roman" w:hAnsi="Times New Roman" w:cs="Times New Roman"/>
            <w:noProof/>
            <w:sz w:val="24"/>
          </w:rPr>
          <w:t>C et al., 1995</w:t>
        </w:r>
      </w:hyperlink>
      <w:r w:rsidR="006052F5">
        <w:rPr>
          <w:rFonts w:ascii="Times New Roman" w:hAnsi="Times New Roman" w:cs="Times New Roman"/>
          <w:noProof/>
          <w:sz w:val="24"/>
        </w:rPr>
        <w:t xml:space="preserve">; </w:t>
      </w:r>
      <w:hyperlink w:anchor="_ENREF_18" w:tooltip="Hutchings, 2013 #1" w:history="1">
        <w:r w:rsidR="006052F5">
          <w:rPr>
            <w:rFonts w:ascii="Times New Roman" w:hAnsi="Times New Roman" w:cs="Times New Roman"/>
            <w:noProof/>
            <w:sz w:val="24"/>
          </w:rPr>
          <w:t>Hutchings &amp; Potterton, 2013</w:t>
        </w:r>
      </w:hyperlink>
      <w:r w:rsidR="006052F5">
        <w:rPr>
          <w:rFonts w:ascii="Times New Roman" w:hAnsi="Times New Roman" w:cs="Times New Roman"/>
          <w:noProof/>
          <w:sz w:val="24"/>
        </w:rPr>
        <w:t xml:space="preserve">; </w:t>
      </w:r>
      <w:hyperlink w:anchor="_ENREF_19" w:tooltip="Knight, 2000 #249" w:history="1">
        <w:r w:rsidR="006052F5">
          <w:rPr>
            <w:rFonts w:ascii="Times New Roman" w:hAnsi="Times New Roman" w:cs="Times New Roman"/>
            <w:noProof/>
            <w:sz w:val="24"/>
          </w:rPr>
          <w:t>Knight, Mellins, Levenson, Arpadi, &amp; Kairam, 2000</w:t>
        </w:r>
      </w:hyperlink>
      <w:r w:rsidR="006052F5">
        <w:rPr>
          <w:rFonts w:ascii="Times New Roman" w:hAnsi="Times New Roman" w:cs="Times New Roman"/>
          <w:noProof/>
          <w:sz w:val="24"/>
        </w:rPr>
        <w:t>)</w:t>
      </w:r>
      <w:r w:rsidRPr="00BD5E73">
        <w:rPr>
          <w:rFonts w:ascii="Times New Roman" w:hAnsi="Times New Roman" w:cs="Times New Roman"/>
          <w:sz w:val="24"/>
        </w:rPr>
        <w:fldChar w:fldCharType="end"/>
      </w:r>
      <w:r w:rsidRPr="00BD5E73">
        <w:rPr>
          <w:rFonts w:ascii="Times New Roman" w:hAnsi="Times New Roman" w:cs="Times New Roman"/>
          <w:sz w:val="24"/>
        </w:rPr>
        <w:t xml:space="preserve"> compared to healthy control infants </w:t>
      </w:r>
      <w:r w:rsidRPr="00BD5E73">
        <w:rPr>
          <w:rFonts w:ascii="Times New Roman" w:hAnsi="Times New Roman" w:cs="Times New Roman"/>
          <w:sz w:val="24"/>
        </w:rPr>
        <w:fldChar w:fldCharType="begin"/>
      </w:r>
      <w:r w:rsidR="006052F5">
        <w:rPr>
          <w:rFonts w:ascii="Times New Roman" w:hAnsi="Times New Roman" w:cs="Times New Roman"/>
          <w:sz w:val="24"/>
        </w:rPr>
        <w:instrText xml:space="preserve"> ADDIN EN.CITE &lt;EndNote&gt;&lt;Cite&gt;&lt;Author&gt;Van Rie&lt;/Author&gt;&lt;Year&gt;2008&lt;/Year&gt;&lt;RecNum&gt;169&lt;/RecNum&gt;&lt;DisplayText&gt;(Van Rie, Mupuala, &amp;amp; Dow, 2008)&lt;/DisplayText&gt;&lt;record&gt;&lt;rec-number&gt;169&lt;/rec-number&gt;&lt;foreign-keys&gt;&lt;key app="EN" db-id="a5es9sevoerzvietrpq5e90wsv95ar20xptz"&gt;169&lt;/key&gt;&lt;/foreign-keys&gt;&lt;ref-type name="Journal Article"&gt;17&lt;/ref-type&gt;&lt;contributors&gt;&lt;authors&gt;&lt;author&gt;Van Rie, Annelies&lt;/author&gt;&lt;author&gt;Mupuala, Aimee&lt;/author&gt;&lt;author&gt;Dow, Anna&lt;/author&gt;&lt;/authors&gt;&lt;/contributors&gt;&lt;titles&gt;&lt;title&gt;Impact of the HIV/AIDS Epidemic on the Neurodevelopment of Preschool-Aged Children in Kinshasa, Democratic Republic of the Congo&lt;/title&gt;&lt;secondary-title&gt;Pediatrics&lt;/secondary-title&gt;&lt;/titles&gt;&lt;periodical&gt;&lt;full-title&gt;Pediatrics&lt;/full-title&gt;&lt;abbr-1&gt;Pediatrics&lt;/abbr-1&gt;&lt;/periodical&gt;&lt;pages&gt;e123-e128&lt;/pages&gt;&lt;volume&gt;122&lt;/volume&gt;&lt;number&gt;1&lt;/number&gt;&lt;dates&gt;&lt;year&gt;2008&lt;/year&gt;&lt;/dates&gt;&lt;urls&gt;&lt;/urls&gt;&lt;electronic-resource-num&gt;10.1542/peds.2007-2558&lt;/electronic-resource-num&gt;&lt;/record&gt;&lt;/Cite&gt;&lt;/EndNote&gt;</w:instrText>
      </w:r>
      <w:r w:rsidRPr="00BD5E73">
        <w:rPr>
          <w:rFonts w:ascii="Times New Roman" w:hAnsi="Times New Roman" w:cs="Times New Roman"/>
          <w:sz w:val="24"/>
        </w:rPr>
        <w:fldChar w:fldCharType="separate"/>
      </w:r>
      <w:r w:rsidR="006052F5">
        <w:rPr>
          <w:rFonts w:ascii="Times New Roman" w:hAnsi="Times New Roman" w:cs="Times New Roman"/>
          <w:noProof/>
          <w:sz w:val="24"/>
        </w:rPr>
        <w:t>(</w:t>
      </w:r>
      <w:hyperlink w:anchor="_ENREF_43" w:tooltip="Van Rie, 2008 #169" w:history="1">
        <w:r w:rsidR="006052F5">
          <w:rPr>
            <w:rFonts w:ascii="Times New Roman" w:hAnsi="Times New Roman" w:cs="Times New Roman"/>
            <w:noProof/>
            <w:sz w:val="24"/>
          </w:rPr>
          <w:t>Van Rie, Mupuala, &amp; Dow, 2008</w:t>
        </w:r>
      </w:hyperlink>
      <w:r w:rsidR="006052F5">
        <w:rPr>
          <w:rFonts w:ascii="Times New Roman" w:hAnsi="Times New Roman" w:cs="Times New Roman"/>
          <w:noProof/>
          <w:sz w:val="24"/>
        </w:rPr>
        <w:t>)</w:t>
      </w:r>
      <w:r w:rsidRPr="00BD5E73">
        <w:rPr>
          <w:rFonts w:ascii="Times New Roman" w:hAnsi="Times New Roman" w:cs="Times New Roman"/>
          <w:sz w:val="24"/>
        </w:rPr>
        <w:fldChar w:fldCharType="end"/>
      </w:r>
      <w:r w:rsidRPr="00BD5E73">
        <w:rPr>
          <w:rFonts w:ascii="Times New Roman" w:hAnsi="Times New Roman" w:cs="Times New Roman"/>
          <w:sz w:val="24"/>
        </w:rPr>
        <w:t xml:space="preserve">, particularly </w:t>
      </w:r>
      <w:r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in resource-limited settings </w:t>
      </w:r>
      <w:r w:rsidRPr="00BD5E73">
        <w:rPr>
          <w:rFonts w:ascii="Times New Roman" w:hAnsi="Times New Roman" w:cs="Times New Roman"/>
          <w:sz w:val="24"/>
          <w:shd w:val="clear" w:color="auto" w:fill="FFFFFF"/>
        </w:rPr>
        <w:fldChar w:fldCharType="begin">
          <w:fldData xml:space="preserve">PEVuZE5vdGU+PENpdGU+PEF1dGhvcj5MZSBEb2FyZTwvQXV0aG9yPjxZZWFyPjIwMTI8L1llYXI+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</w:fldData>
        </w:fldChar>
      </w:r>
      <w:r w:rsidR="006052F5">
        <w:rPr>
          <w:rFonts w:ascii="Times New Roman" w:hAnsi="Times New Roman" w:cs="Times New Roman"/>
          <w:sz w:val="24"/>
          <w:shd w:val="clear" w:color="auto" w:fill="FFFFFF"/>
        </w:rPr>
        <w:instrText xml:space="preserve"> ADDIN EN.CITE </w:instrText>
      </w:r>
      <w:r w:rsidR="006052F5">
        <w:rPr>
          <w:rFonts w:ascii="Times New Roman" w:hAnsi="Times New Roman" w:cs="Times New Roman"/>
          <w:sz w:val="24"/>
          <w:shd w:val="clear" w:color="auto" w:fill="FFFFFF"/>
        </w:rPr>
        <w:fldChar w:fldCharType="begin">
          <w:fldData xml:space="preserve">PEVuZE5vdGU+PENpdGU+PEF1dGhvcj5MZSBEb2FyZTwvQXV0aG9yPjxZZWFyPjIwMTI8L1llYXI+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</w:fldData>
        </w:fldChar>
      </w:r>
      <w:r w:rsidR="006052F5">
        <w:rPr>
          <w:rFonts w:ascii="Times New Roman" w:hAnsi="Times New Roman" w:cs="Times New Roman"/>
          <w:sz w:val="24"/>
          <w:shd w:val="clear" w:color="auto" w:fill="FFFFFF"/>
        </w:rPr>
        <w:instrText xml:space="preserve"> ADDIN EN.CITE.DATA </w:instrText>
      </w:r>
      <w:r w:rsidR="006052F5">
        <w:rPr>
          <w:rFonts w:ascii="Times New Roman" w:hAnsi="Times New Roman" w:cs="Times New Roman"/>
          <w:sz w:val="24"/>
          <w:shd w:val="clear" w:color="auto" w:fill="FFFFFF"/>
        </w:rPr>
      </w:r>
      <w:r w:rsidR="006052F5">
        <w:rPr>
          <w:rFonts w:ascii="Times New Roman" w:hAnsi="Times New Roman" w:cs="Times New Roman"/>
          <w:sz w:val="24"/>
          <w:shd w:val="clear" w:color="auto" w:fill="FFFFFF"/>
        </w:rPr>
        <w:fldChar w:fldCharType="end"/>
      </w:r>
      <w:r w:rsidRPr="00BD5E73">
        <w:rPr>
          <w:rFonts w:ascii="Times New Roman" w:hAnsi="Times New Roman" w:cs="Times New Roman"/>
          <w:sz w:val="24"/>
          <w:shd w:val="clear" w:color="auto" w:fill="FFFFFF"/>
        </w:rPr>
      </w:r>
      <w:r w:rsidRPr="00BD5E73">
        <w:rPr>
          <w:rFonts w:ascii="Times New Roman" w:hAnsi="Times New Roman" w:cs="Times New Roman"/>
          <w:sz w:val="24"/>
          <w:shd w:val="clear" w:color="auto" w:fill="FFFFFF"/>
        </w:rPr>
        <w:fldChar w:fldCharType="separate"/>
      </w:r>
      <w:r w:rsidR="006052F5">
        <w:rPr>
          <w:rFonts w:ascii="Times New Roman" w:hAnsi="Times New Roman" w:cs="Times New Roman"/>
          <w:noProof/>
          <w:sz w:val="24"/>
          <w:shd w:val="clear" w:color="auto" w:fill="FFFFFF"/>
        </w:rPr>
        <w:t>(</w:t>
      </w:r>
      <w:hyperlink w:anchor="_ENREF_22" w:tooltip="Le Doare, 2012 #13" w:history="1">
        <w:r w:rsidR="006052F5">
          <w:rPr>
            <w:rFonts w:ascii="Times New Roman" w:hAnsi="Times New Roman" w:cs="Times New Roman"/>
            <w:noProof/>
            <w:sz w:val="24"/>
            <w:shd w:val="clear" w:color="auto" w:fill="FFFFFF"/>
          </w:rPr>
          <w:t>Le Doare, Bland, &amp; Newell, 2012</w:t>
        </w:r>
      </w:hyperlink>
      <w:r w:rsidR="006052F5">
        <w:rPr>
          <w:rFonts w:ascii="Times New Roman" w:hAnsi="Times New Roman" w:cs="Times New Roman"/>
          <w:noProof/>
          <w:sz w:val="24"/>
          <w:shd w:val="clear" w:color="auto" w:fill="FFFFFF"/>
        </w:rPr>
        <w:t xml:space="preserve">; </w:t>
      </w:r>
      <w:hyperlink w:anchor="_ENREF_35" w:tooltip="Sherr, 2014 #28" w:history="1">
        <w:r w:rsidR="006052F5">
          <w:rPr>
            <w:rFonts w:ascii="Times New Roman" w:hAnsi="Times New Roman" w:cs="Times New Roman"/>
            <w:noProof/>
            <w:sz w:val="24"/>
            <w:shd w:val="clear" w:color="auto" w:fill="FFFFFF"/>
          </w:rPr>
          <w:t>Sherr, Croome, Parra Castaneda, Bradshaw, &amp; Herrero Romero, 2014</w:t>
        </w:r>
      </w:hyperlink>
      <w:r w:rsidR="006052F5">
        <w:rPr>
          <w:rFonts w:ascii="Times New Roman" w:hAnsi="Times New Roman" w:cs="Times New Roman"/>
          <w:noProof/>
          <w:sz w:val="24"/>
          <w:shd w:val="clear" w:color="auto" w:fill="FFFFFF"/>
        </w:rPr>
        <w:t xml:space="preserve">; </w:t>
      </w:r>
      <w:hyperlink w:anchor="_ENREF_36" w:tooltip="Smith, 2012 #161" w:history="1">
        <w:r w:rsidR="006052F5">
          <w:rPr>
            <w:rFonts w:ascii="Times New Roman" w:hAnsi="Times New Roman" w:cs="Times New Roman"/>
            <w:noProof/>
            <w:sz w:val="24"/>
            <w:shd w:val="clear" w:color="auto" w:fill="FFFFFF"/>
          </w:rPr>
          <w:t>Smith et al., 2012</w:t>
        </w:r>
      </w:hyperlink>
      <w:r w:rsidR="006052F5">
        <w:rPr>
          <w:rFonts w:ascii="Times New Roman" w:hAnsi="Times New Roman" w:cs="Times New Roman"/>
          <w:noProof/>
          <w:sz w:val="24"/>
          <w:shd w:val="clear" w:color="auto" w:fill="FFFFFF"/>
        </w:rPr>
        <w:t>)</w:t>
      </w:r>
      <w:r w:rsidRPr="00BD5E73">
        <w:rPr>
          <w:rFonts w:ascii="Times New Roman" w:hAnsi="Times New Roman" w:cs="Times New Roman"/>
          <w:sz w:val="24"/>
          <w:shd w:val="clear" w:color="auto" w:fill="FFFFFF"/>
        </w:rPr>
        <w:fldChar w:fldCharType="end"/>
      </w:r>
      <w:r>
        <w:rPr>
          <w:rFonts w:ascii="Times New Roman" w:hAnsi="Times New Roman" w:cs="Times New Roman"/>
          <w:sz w:val="24"/>
          <w:shd w:val="clear" w:color="auto" w:fill="FFFFFF"/>
        </w:rPr>
        <w:t xml:space="preserve">. Furthermore, </w:t>
      </w:r>
      <w:r>
        <w:rPr>
          <w:rFonts w:ascii="Times New Roman" w:hAnsi="Times New Roman" w:cs="Times New Roman"/>
          <w:sz w:val="24"/>
        </w:rPr>
        <w:t>p</w:t>
      </w:r>
      <w:r w:rsidR="00B34309" w:rsidRPr="00BD5E73">
        <w:rPr>
          <w:rFonts w:ascii="Times New Roman" w:hAnsi="Times New Roman" w:cs="Times New Roman"/>
          <w:sz w:val="24"/>
        </w:rPr>
        <w:t xml:space="preserve">erinatally-infected children face greater risk of </w:t>
      </w:r>
      <w:r w:rsidR="00B34309"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neurological and neuropsychological deficits </w:t>
      </w:r>
      <w:r w:rsidR="00B34309" w:rsidRPr="00BD5E73">
        <w:rPr>
          <w:rFonts w:ascii="Times New Roman" w:hAnsi="Times New Roman" w:cs="Times New Roman"/>
          <w:sz w:val="24"/>
        </w:rPr>
        <w:t>compared to</w:t>
      </w:r>
      <w:r w:rsidR="008D043D">
        <w:rPr>
          <w:rFonts w:ascii="Times New Roman" w:hAnsi="Times New Roman" w:cs="Times New Roman"/>
          <w:sz w:val="24"/>
        </w:rPr>
        <w:t xml:space="preserve"> </w:t>
      </w:r>
      <w:r w:rsidR="00312205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HEU </w:t>
      </w:r>
      <w:r w:rsidR="00B34309" w:rsidRPr="00BD5E73">
        <w:rPr>
          <w:rFonts w:ascii="Times New Roman" w:hAnsi="Times New Roman" w:cs="Times New Roman"/>
          <w:sz w:val="24"/>
        </w:rPr>
        <w:t>infants</w:t>
      </w:r>
      <w:r w:rsidR="00680C64">
        <w:rPr>
          <w:rFonts w:ascii="Times New Roman" w:hAnsi="Times New Roman" w:cs="Times New Roman"/>
          <w:sz w:val="24"/>
        </w:rPr>
        <w:t>. This may be</w:t>
      </w:r>
      <w:r w:rsidR="00B34309" w:rsidRPr="00BD5E73">
        <w:rPr>
          <w:rFonts w:ascii="Times New Roman" w:hAnsi="Times New Roman" w:cs="Times New Roman"/>
          <w:sz w:val="24"/>
        </w:rPr>
        <w:t xml:space="preserve"> due to direct effects of HIV on the central nervous system and the brain structures involved in the regulation of emotion, behaviour, and cognition </w:t>
      </w:r>
      <w:r w:rsidR="00B34309" w:rsidRPr="00BD5E73">
        <w:rPr>
          <w:rFonts w:ascii="Times New Roman" w:hAnsi="Times New Roman" w:cs="Times New Roman"/>
          <w:sz w:val="24"/>
        </w:rPr>
        <w:fldChar w:fldCharType="begin">
          <w:fldData xml:space="preserve">PEVuZE5vdGU+PENpdGU+PEF1dGhvcj5BbGJyaWdodDwvQXV0aG9yPjxZZWFyPjIwMDM8L1llYXI+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</w:fldData>
        </w:fldChar>
      </w:r>
      <w:r w:rsidR="006052F5">
        <w:rPr>
          <w:rFonts w:ascii="Times New Roman" w:hAnsi="Times New Roman" w:cs="Times New Roman"/>
          <w:sz w:val="24"/>
        </w:rPr>
        <w:instrText xml:space="preserve"> ADDIN EN.CITE </w:instrText>
      </w:r>
      <w:r w:rsidR="006052F5">
        <w:rPr>
          <w:rFonts w:ascii="Times New Roman" w:hAnsi="Times New Roman" w:cs="Times New Roman"/>
          <w:sz w:val="24"/>
        </w:rPr>
        <w:fldChar w:fldCharType="begin">
          <w:fldData xml:space="preserve">PEVuZE5vdGU+PENpdGU+PEF1dGhvcj5BbGJyaWdodDwvQXV0aG9yPjxZZWFyPjIwMDM8L1llYXI+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</w:fldData>
        </w:fldChar>
      </w:r>
      <w:r w:rsidR="006052F5">
        <w:rPr>
          <w:rFonts w:ascii="Times New Roman" w:hAnsi="Times New Roman" w:cs="Times New Roman"/>
          <w:sz w:val="24"/>
        </w:rPr>
        <w:instrText xml:space="preserve"> ADDIN EN.CITE.DATA </w:instrText>
      </w:r>
      <w:r w:rsidR="006052F5">
        <w:rPr>
          <w:rFonts w:ascii="Times New Roman" w:hAnsi="Times New Roman" w:cs="Times New Roman"/>
          <w:sz w:val="24"/>
        </w:rPr>
      </w:r>
      <w:r w:rsidR="006052F5">
        <w:rPr>
          <w:rFonts w:ascii="Times New Roman" w:hAnsi="Times New Roman" w:cs="Times New Roman"/>
          <w:sz w:val="24"/>
        </w:rPr>
        <w:fldChar w:fldCharType="end"/>
      </w:r>
      <w:r w:rsidR="00B34309" w:rsidRPr="00BD5E73">
        <w:rPr>
          <w:rFonts w:ascii="Times New Roman" w:hAnsi="Times New Roman" w:cs="Times New Roman"/>
          <w:sz w:val="24"/>
        </w:rPr>
      </w:r>
      <w:r w:rsidR="00B34309" w:rsidRPr="00BD5E73">
        <w:rPr>
          <w:rFonts w:ascii="Times New Roman" w:hAnsi="Times New Roman" w:cs="Times New Roman"/>
          <w:sz w:val="24"/>
        </w:rPr>
        <w:fldChar w:fldCharType="separate"/>
      </w:r>
      <w:r w:rsidR="006052F5">
        <w:rPr>
          <w:rFonts w:ascii="Times New Roman" w:hAnsi="Times New Roman" w:cs="Times New Roman"/>
          <w:noProof/>
          <w:sz w:val="24"/>
        </w:rPr>
        <w:t>(</w:t>
      </w:r>
      <w:hyperlink w:anchor="_ENREF_3" w:tooltip="AV, 2003 #155" w:history="1">
        <w:r w:rsidR="006052F5">
          <w:rPr>
            <w:rFonts w:ascii="Times New Roman" w:hAnsi="Times New Roman" w:cs="Times New Roman"/>
            <w:noProof/>
            <w:sz w:val="24"/>
          </w:rPr>
          <w:t>AV, SS, &amp; F, 2003</w:t>
        </w:r>
      </w:hyperlink>
      <w:r w:rsidR="006052F5">
        <w:rPr>
          <w:rFonts w:ascii="Times New Roman" w:hAnsi="Times New Roman" w:cs="Times New Roman"/>
          <w:noProof/>
          <w:sz w:val="24"/>
        </w:rPr>
        <w:t xml:space="preserve">; </w:t>
      </w:r>
      <w:hyperlink w:anchor="_ENREF_6" w:tooltip="Blanchette, 2001 #25" w:history="1">
        <w:r w:rsidR="006052F5">
          <w:rPr>
            <w:rFonts w:ascii="Times New Roman" w:hAnsi="Times New Roman" w:cs="Times New Roman"/>
            <w:noProof/>
            <w:sz w:val="24"/>
          </w:rPr>
          <w:t>Blanchette et al., 2001</w:t>
        </w:r>
      </w:hyperlink>
      <w:r w:rsidR="006052F5">
        <w:rPr>
          <w:rFonts w:ascii="Times New Roman" w:hAnsi="Times New Roman" w:cs="Times New Roman"/>
          <w:noProof/>
          <w:sz w:val="24"/>
        </w:rPr>
        <w:t xml:space="preserve">; </w:t>
      </w:r>
      <w:hyperlink w:anchor="_ENREF_8" w:tooltip="C, 1995 #16" w:history="1">
        <w:r w:rsidR="006052F5">
          <w:rPr>
            <w:rFonts w:ascii="Times New Roman" w:hAnsi="Times New Roman" w:cs="Times New Roman"/>
            <w:noProof/>
            <w:sz w:val="24"/>
          </w:rPr>
          <w:t>C et al., 1995</w:t>
        </w:r>
      </w:hyperlink>
      <w:r w:rsidR="006052F5">
        <w:rPr>
          <w:rFonts w:ascii="Times New Roman" w:hAnsi="Times New Roman" w:cs="Times New Roman"/>
          <w:noProof/>
          <w:sz w:val="24"/>
        </w:rPr>
        <w:t xml:space="preserve">; </w:t>
      </w:r>
      <w:hyperlink w:anchor="_ENREF_15" w:tooltip="G, 1999 #164" w:history="1">
        <w:r w:rsidR="006052F5">
          <w:rPr>
            <w:rFonts w:ascii="Times New Roman" w:hAnsi="Times New Roman" w:cs="Times New Roman"/>
            <w:noProof/>
            <w:sz w:val="24"/>
          </w:rPr>
          <w:t>G &amp; HA, 1999</w:t>
        </w:r>
      </w:hyperlink>
      <w:r w:rsidR="006052F5">
        <w:rPr>
          <w:rFonts w:ascii="Times New Roman" w:hAnsi="Times New Roman" w:cs="Times New Roman"/>
          <w:noProof/>
          <w:sz w:val="24"/>
        </w:rPr>
        <w:t xml:space="preserve">; </w:t>
      </w:r>
      <w:hyperlink w:anchor="_ENREF_31" w:tooltip="Revicki, 1998 #21" w:history="1">
        <w:r w:rsidR="006052F5">
          <w:rPr>
            <w:rFonts w:ascii="Times New Roman" w:hAnsi="Times New Roman" w:cs="Times New Roman"/>
            <w:noProof/>
            <w:sz w:val="24"/>
          </w:rPr>
          <w:t>Revicki, Chan, &amp; Gevirtz, 1998</w:t>
        </w:r>
      </w:hyperlink>
      <w:r w:rsidR="006052F5">
        <w:rPr>
          <w:rFonts w:ascii="Times New Roman" w:hAnsi="Times New Roman" w:cs="Times New Roman"/>
          <w:noProof/>
          <w:sz w:val="24"/>
        </w:rPr>
        <w:t>)</w:t>
      </w:r>
      <w:r w:rsidR="00B34309" w:rsidRPr="00BD5E73">
        <w:rPr>
          <w:rFonts w:ascii="Times New Roman" w:hAnsi="Times New Roman" w:cs="Times New Roman"/>
          <w:sz w:val="24"/>
        </w:rPr>
        <w:fldChar w:fldCharType="end"/>
      </w:r>
      <w:r w:rsidR="00680C64">
        <w:rPr>
          <w:rFonts w:ascii="Times New Roman" w:hAnsi="Times New Roman" w:cs="Times New Roman"/>
          <w:sz w:val="24"/>
        </w:rPr>
        <w:t>, exposure to treatment or other HIV related factors</w:t>
      </w:r>
      <w:r w:rsidR="00B34309" w:rsidRPr="00BD5E73">
        <w:rPr>
          <w:rFonts w:ascii="Times New Roman" w:hAnsi="Times New Roman" w:cs="Times New Roman"/>
          <w:sz w:val="24"/>
        </w:rPr>
        <w:t>.</w:t>
      </w:r>
      <w:r w:rsidR="00B34309"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 HIV can also impact the neurodevelopment of children indirectly through its negative influences on the child's living environment </w:t>
      </w:r>
      <w:r w:rsidR="00B34309" w:rsidRPr="00BD5E73">
        <w:rPr>
          <w:rFonts w:ascii="Times New Roman" w:hAnsi="Times New Roman" w:cs="Times New Roman"/>
          <w:sz w:val="24"/>
          <w:shd w:val="clear" w:color="auto" w:fill="FFFFFF"/>
        </w:rPr>
        <w:fldChar w:fldCharType="begin"/>
      </w:r>
      <w:r w:rsidR="006052F5">
        <w:rPr>
          <w:rFonts w:ascii="Times New Roman" w:hAnsi="Times New Roman" w:cs="Times New Roman"/>
          <w:sz w:val="24"/>
          <w:shd w:val="clear" w:color="auto" w:fill="FFFFFF"/>
        </w:rPr>
        <w:instrText xml:space="preserve"> ADDIN EN.CITE &lt;EndNote&gt;&lt;Cite&gt;&lt;Author&gt;Van Rie&lt;/Author&gt;&lt;Year&gt;2008&lt;/Year&gt;&lt;RecNum&gt;169&lt;/RecNum&gt;&lt;DisplayText&gt;(Van Rie et al., 2008)&lt;/DisplayText&gt;&lt;record&gt;&lt;rec-number&gt;169&lt;/rec-number&gt;&lt;foreign-keys&gt;&lt;key app="EN" db-id="a5es9sevoerzvietrpq5e90wsv95ar20xptz"&gt;169&lt;/key&gt;&lt;/foreign-keys&gt;&lt;ref-type name="Journal Article"&gt;17&lt;/ref-type&gt;&lt;contributors&gt;&lt;authors&gt;&lt;author&gt;Van Rie, Annelies&lt;/author&gt;&lt;author&gt;Mupuala, Aimee&lt;/author&gt;&lt;author&gt;Dow, Anna&lt;/author&gt;&lt;/authors&gt;&lt;/contributors&gt;&lt;titles&gt;&lt;title&gt;Impact of the HIV/AIDS Epidemic on the Neurodevelopment of Preschool-Aged Children in Kinshasa, Democratic Republic of the Congo&lt;/title&gt;&lt;secondary-title&gt;Pediatrics&lt;/secondary-title&gt;&lt;/titles&gt;&lt;periodical&gt;&lt;full-title&gt;Pediatrics&lt;/full-title&gt;&lt;abbr-1&gt;Pediatrics&lt;/abbr-1&gt;&lt;/periodical&gt;&lt;pages&gt;e123-e128&lt;/pages&gt;&lt;volume&gt;122&lt;/volume&gt;&lt;number&gt;1&lt;/number&gt;&lt;dates&gt;&lt;year&gt;2008&lt;/year&gt;&lt;/dates&gt;&lt;urls&gt;&lt;/urls&gt;&lt;electronic-resource-num&gt;10.1542/peds.2007-2558&lt;/electronic-resource-num&gt;&lt;/record&gt;&lt;/Cite&gt;&lt;/EndNote&gt;</w:instrText>
      </w:r>
      <w:r w:rsidR="00B34309" w:rsidRPr="00BD5E73">
        <w:rPr>
          <w:rFonts w:ascii="Times New Roman" w:hAnsi="Times New Roman" w:cs="Times New Roman"/>
          <w:sz w:val="24"/>
          <w:shd w:val="clear" w:color="auto" w:fill="FFFFFF"/>
        </w:rPr>
        <w:fldChar w:fldCharType="separate"/>
      </w:r>
      <w:r w:rsidR="006052F5">
        <w:rPr>
          <w:rFonts w:ascii="Times New Roman" w:hAnsi="Times New Roman" w:cs="Times New Roman"/>
          <w:noProof/>
          <w:sz w:val="24"/>
          <w:shd w:val="clear" w:color="auto" w:fill="FFFFFF"/>
        </w:rPr>
        <w:t>(</w:t>
      </w:r>
      <w:hyperlink w:anchor="_ENREF_43" w:tooltip="Van Rie, 2008 #169" w:history="1">
        <w:r w:rsidR="006052F5">
          <w:rPr>
            <w:rFonts w:ascii="Times New Roman" w:hAnsi="Times New Roman" w:cs="Times New Roman"/>
            <w:noProof/>
            <w:sz w:val="24"/>
            <w:shd w:val="clear" w:color="auto" w:fill="FFFFFF"/>
          </w:rPr>
          <w:t>Van Rie et al., 2008</w:t>
        </w:r>
      </w:hyperlink>
      <w:r w:rsidR="006052F5">
        <w:rPr>
          <w:rFonts w:ascii="Times New Roman" w:hAnsi="Times New Roman" w:cs="Times New Roman"/>
          <w:noProof/>
          <w:sz w:val="24"/>
          <w:shd w:val="clear" w:color="auto" w:fill="FFFFFF"/>
        </w:rPr>
        <w:t>)</w:t>
      </w:r>
      <w:r w:rsidR="00B34309" w:rsidRPr="00BD5E73">
        <w:rPr>
          <w:rFonts w:ascii="Times New Roman" w:hAnsi="Times New Roman" w:cs="Times New Roman"/>
          <w:sz w:val="24"/>
          <w:shd w:val="clear" w:color="auto" w:fill="FFFFFF"/>
        </w:rPr>
        <w:fldChar w:fldCharType="end"/>
      </w:r>
      <w:r w:rsidR="00B34309"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, including </w:t>
      </w:r>
      <w:r w:rsidR="00B34309" w:rsidRPr="00BD5E73">
        <w:rPr>
          <w:rFonts w:ascii="Times New Roman" w:hAnsi="Times New Roman" w:cs="Times New Roman"/>
          <w:sz w:val="24"/>
        </w:rPr>
        <w:t xml:space="preserve">poverty, food insufficiency, community stigma and discrimination, caregiver unemployment, caregiver illness and bereavement </w:t>
      </w:r>
      <w:r w:rsidR="00B34309" w:rsidRPr="00BD5E73">
        <w:rPr>
          <w:rFonts w:ascii="Times New Roman" w:hAnsi="Times New Roman" w:cs="Times New Roman"/>
          <w:sz w:val="24"/>
          <w:shd w:val="clear" w:color="auto" w:fill="FFFFFF"/>
        </w:rPr>
        <w:fldChar w:fldCharType="begin">
          <w:fldData xml:space="preserve">PEVuZE5vdGU+PENpdGU+PEF1dGhvcj5TaGVycjwvQXV0aG9yPjxZZWFyPjIwMTQ8L1llYXI+PFJl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</w:fldData>
        </w:fldChar>
      </w:r>
      <w:r w:rsidR="006052F5">
        <w:rPr>
          <w:rFonts w:ascii="Times New Roman" w:hAnsi="Times New Roman" w:cs="Times New Roman"/>
          <w:sz w:val="24"/>
          <w:shd w:val="clear" w:color="auto" w:fill="FFFFFF"/>
        </w:rPr>
        <w:instrText xml:space="preserve"> ADDIN EN.CITE </w:instrText>
      </w:r>
      <w:r w:rsidR="006052F5">
        <w:rPr>
          <w:rFonts w:ascii="Times New Roman" w:hAnsi="Times New Roman" w:cs="Times New Roman"/>
          <w:sz w:val="24"/>
          <w:shd w:val="clear" w:color="auto" w:fill="FFFFFF"/>
        </w:rPr>
        <w:fldChar w:fldCharType="begin">
          <w:fldData xml:space="preserve">PEVuZE5vdGU+PENpdGU+PEF1dGhvcj5TaGVycjwvQXV0aG9yPjxZZWFyPjIwMTQ8L1llYXI+PFJl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</w:fldData>
        </w:fldChar>
      </w:r>
      <w:r w:rsidR="006052F5">
        <w:rPr>
          <w:rFonts w:ascii="Times New Roman" w:hAnsi="Times New Roman" w:cs="Times New Roman"/>
          <w:sz w:val="24"/>
          <w:shd w:val="clear" w:color="auto" w:fill="FFFFFF"/>
        </w:rPr>
        <w:instrText xml:space="preserve"> ADDIN EN.CITE.DATA </w:instrText>
      </w:r>
      <w:r w:rsidR="006052F5">
        <w:rPr>
          <w:rFonts w:ascii="Times New Roman" w:hAnsi="Times New Roman" w:cs="Times New Roman"/>
          <w:sz w:val="24"/>
          <w:shd w:val="clear" w:color="auto" w:fill="FFFFFF"/>
        </w:rPr>
      </w:r>
      <w:r w:rsidR="006052F5">
        <w:rPr>
          <w:rFonts w:ascii="Times New Roman" w:hAnsi="Times New Roman" w:cs="Times New Roman"/>
          <w:sz w:val="24"/>
          <w:shd w:val="clear" w:color="auto" w:fill="FFFFFF"/>
        </w:rPr>
        <w:fldChar w:fldCharType="end"/>
      </w:r>
      <w:r w:rsidR="00B34309" w:rsidRPr="00BD5E73">
        <w:rPr>
          <w:rFonts w:ascii="Times New Roman" w:hAnsi="Times New Roman" w:cs="Times New Roman"/>
          <w:sz w:val="24"/>
          <w:shd w:val="clear" w:color="auto" w:fill="FFFFFF"/>
        </w:rPr>
      </w:r>
      <w:r w:rsidR="00B34309" w:rsidRPr="00BD5E73">
        <w:rPr>
          <w:rFonts w:ascii="Times New Roman" w:hAnsi="Times New Roman" w:cs="Times New Roman"/>
          <w:sz w:val="24"/>
          <w:shd w:val="clear" w:color="auto" w:fill="FFFFFF"/>
        </w:rPr>
        <w:fldChar w:fldCharType="separate"/>
      </w:r>
      <w:r w:rsidR="006052F5">
        <w:rPr>
          <w:rFonts w:ascii="Times New Roman" w:hAnsi="Times New Roman" w:cs="Times New Roman"/>
          <w:noProof/>
          <w:sz w:val="24"/>
          <w:shd w:val="clear" w:color="auto" w:fill="FFFFFF"/>
        </w:rPr>
        <w:t>(</w:t>
      </w:r>
      <w:hyperlink w:anchor="_ENREF_24" w:tooltip="Lowick, 2012 #23" w:history="1">
        <w:r w:rsidR="006052F5">
          <w:rPr>
            <w:rFonts w:ascii="Times New Roman" w:hAnsi="Times New Roman" w:cs="Times New Roman"/>
            <w:noProof/>
            <w:sz w:val="24"/>
            <w:shd w:val="clear" w:color="auto" w:fill="FFFFFF"/>
          </w:rPr>
          <w:t>Lowick, Sawry, &amp; Meyers, 2012</w:t>
        </w:r>
      </w:hyperlink>
      <w:r w:rsidR="006052F5">
        <w:rPr>
          <w:rFonts w:ascii="Times New Roman" w:hAnsi="Times New Roman" w:cs="Times New Roman"/>
          <w:noProof/>
          <w:sz w:val="24"/>
          <w:shd w:val="clear" w:color="auto" w:fill="FFFFFF"/>
        </w:rPr>
        <w:t xml:space="preserve">; </w:t>
      </w:r>
      <w:hyperlink w:anchor="_ENREF_32" w:tooltip="Richter, 2004 #12" w:history="1">
        <w:r w:rsidR="006052F5">
          <w:rPr>
            <w:rFonts w:ascii="Times New Roman" w:hAnsi="Times New Roman" w:cs="Times New Roman"/>
            <w:noProof/>
            <w:sz w:val="24"/>
            <w:shd w:val="clear" w:color="auto" w:fill="FFFFFF"/>
          </w:rPr>
          <w:t>L. Richter, 2004</w:t>
        </w:r>
      </w:hyperlink>
      <w:r w:rsidR="006052F5">
        <w:rPr>
          <w:rFonts w:ascii="Times New Roman" w:hAnsi="Times New Roman" w:cs="Times New Roman"/>
          <w:noProof/>
          <w:sz w:val="24"/>
          <w:shd w:val="clear" w:color="auto" w:fill="FFFFFF"/>
        </w:rPr>
        <w:t xml:space="preserve">; </w:t>
      </w:r>
      <w:hyperlink w:anchor="_ENREF_33" w:tooltip="Richter, 2009 #26" w:history="1">
        <w:r w:rsidR="006052F5">
          <w:rPr>
            <w:rFonts w:ascii="Times New Roman" w:hAnsi="Times New Roman" w:cs="Times New Roman"/>
            <w:noProof/>
            <w:sz w:val="24"/>
            <w:shd w:val="clear" w:color="auto" w:fill="FFFFFF"/>
          </w:rPr>
          <w:t>L. M. Richter et al., 2009</w:t>
        </w:r>
      </w:hyperlink>
      <w:r w:rsidR="006052F5">
        <w:rPr>
          <w:rFonts w:ascii="Times New Roman" w:hAnsi="Times New Roman" w:cs="Times New Roman"/>
          <w:noProof/>
          <w:sz w:val="24"/>
          <w:shd w:val="clear" w:color="auto" w:fill="FFFFFF"/>
        </w:rPr>
        <w:t xml:space="preserve">; </w:t>
      </w:r>
      <w:hyperlink w:anchor="_ENREF_35" w:tooltip="Sherr, 2014 #28" w:history="1">
        <w:r w:rsidR="006052F5">
          <w:rPr>
            <w:rFonts w:ascii="Times New Roman" w:hAnsi="Times New Roman" w:cs="Times New Roman"/>
            <w:noProof/>
            <w:sz w:val="24"/>
            <w:shd w:val="clear" w:color="auto" w:fill="FFFFFF"/>
          </w:rPr>
          <w:t>Sherr et al., 2014</w:t>
        </w:r>
      </w:hyperlink>
      <w:r w:rsidR="006052F5">
        <w:rPr>
          <w:rFonts w:ascii="Times New Roman" w:hAnsi="Times New Roman" w:cs="Times New Roman"/>
          <w:noProof/>
          <w:sz w:val="24"/>
          <w:shd w:val="clear" w:color="auto" w:fill="FFFFFF"/>
        </w:rPr>
        <w:t xml:space="preserve">; </w:t>
      </w:r>
      <w:hyperlink w:anchor="_ENREF_44" w:tooltip="Walker, 2007 #14" w:history="1">
        <w:r w:rsidR="006052F5">
          <w:rPr>
            <w:rFonts w:ascii="Times New Roman" w:hAnsi="Times New Roman" w:cs="Times New Roman"/>
            <w:noProof/>
            <w:sz w:val="24"/>
            <w:shd w:val="clear" w:color="auto" w:fill="FFFFFF"/>
          </w:rPr>
          <w:t>Walker et al., 2007</w:t>
        </w:r>
      </w:hyperlink>
      <w:r w:rsidR="006052F5">
        <w:rPr>
          <w:rFonts w:ascii="Times New Roman" w:hAnsi="Times New Roman" w:cs="Times New Roman"/>
          <w:noProof/>
          <w:sz w:val="24"/>
          <w:shd w:val="clear" w:color="auto" w:fill="FFFFFF"/>
        </w:rPr>
        <w:t>)</w:t>
      </w:r>
      <w:r w:rsidR="00B34309" w:rsidRPr="00BD5E73">
        <w:rPr>
          <w:rFonts w:ascii="Times New Roman" w:hAnsi="Times New Roman" w:cs="Times New Roman"/>
          <w:sz w:val="24"/>
          <w:shd w:val="clear" w:color="auto" w:fill="FFFFFF"/>
        </w:rPr>
        <w:fldChar w:fldCharType="end"/>
      </w:r>
      <w:r w:rsidR="00B34309" w:rsidRPr="00BD5E73">
        <w:rPr>
          <w:rFonts w:ascii="Times New Roman" w:hAnsi="Times New Roman" w:cs="Times New Roman"/>
          <w:sz w:val="24"/>
        </w:rPr>
        <w:t xml:space="preserve">. </w:t>
      </w:r>
      <w:r w:rsidR="00931F2B"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The </w:t>
      </w:r>
      <w:r w:rsidR="007D3313"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developmental outcomes </w:t>
      </w:r>
      <w:r w:rsidR="00844156"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of children </w:t>
      </w:r>
      <w:r w:rsidR="00FA438F" w:rsidRPr="00BD5E73">
        <w:rPr>
          <w:rFonts w:ascii="Times New Roman" w:hAnsi="Times New Roman" w:cs="Times New Roman"/>
          <w:sz w:val="24"/>
          <w:shd w:val="clear" w:color="auto" w:fill="FFFFFF"/>
        </w:rPr>
        <w:t>affected by HIV are</w:t>
      </w:r>
      <w:r w:rsidR="00931F2B"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 further </w:t>
      </w:r>
      <w:r w:rsidR="00FA438F" w:rsidRPr="00BD5E73">
        <w:rPr>
          <w:rFonts w:ascii="Times New Roman" w:hAnsi="Times New Roman" w:cs="Times New Roman"/>
          <w:sz w:val="24"/>
          <w:shd w:val="clear" w:color="auto" w:fill="FFFFFF"/>
        </w:rPr>
        <w:t>influenced</w:t>
      </w:r>
      <w:r w:rsidR="00931F2B"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 by other factors</w:t>
      </w:r>
      <w:r w:rsidR="007D3313"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, </w:t>
      </w:r>
      <w:r w:rsidR="005933AF" w:rsidRPr="00BD5E73">
        <w:rPr>
          <w:rFonts w:ascii="Times New Roman" w:hAnsi="Times New Roman" w:cs="Times New Roman"/>
          <w:sz w:val="24"/>
          <w:shd w:val="clear" w:color="auto" w:fill="FFFFFF"/>
        </w:rPr>
        <w:t>including</w:t>
      </w:r>
      <w:r w:rsidR="00931F2B"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 the</w:t>
      </w:r>
      <w:r w:rsidR="005933AF"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 extent of </w:t>
      </w:r>
      <w:r w:rsidR="007D3313"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early </w:t>
      </w:r>
      <w:r w:rsidR="00461431" w:rsidRPr="00BD5E73">
        <w:rPr>
          <w:rFonts w:ascii="Times New Roman" w:hAnsi="Times New Roman" w:cs="Times New Roman"/>
          <w:sz w:val="24"/>
          <w:shd w:val="clear" w:color="auto" w:fill="FFFFFF"/>
        </w:rPr>
        <w:t>years</w:t>
      </w:r>
      <w:r w:rsidR="007D3313"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 stimulation, </w:t>
      </w:r>
      <w:r w:rsidR="00931F2B"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and </w:t>
      </w:r>
      <w:r w:rsidR="00320ACE" w:rsidRPr="00BD5E73">
        <w:rPr>
          <w:rFonts w:ascii="Times New Roman" w:hAnsi="Times New Roman" w:cs="Times New Roman"/>
          <w:sz w:val="24"/>
          <w:shd w:val="clear" w:color="auto" w:fill="FFFFFF"/>
        </w:rPr>
        <w:t>maternal mental health</w:t>
      </w:r>
      <w:r w:rsidR="002A6C3A"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r w:rsidR="00BC5ED5" w:rsidRPr="00BD5E73">
        <w:rPr>
          <w:rFonts w:ascii="Times New Roman" w:hAnsi="Times New Roman" w:cs="Times New Roman"/>
          <w:sz w:val="24"/>
          <w:shd w:val="clear" w:color="auto" w:fill="FFFFFF"/>
        </w:rPr>
        <w:fldChar w:fldCharType="begin">
          <w:fldData xml:space="preserve">PEVuZE5vdGU+PENpdGU+PEF1dGhvcj5HcmFudGhhbS1NY0dyZWdvcjwvQXV0aG9yPjxSZWNOdW0+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</w:fldData>
        </w:fldChar>
      </w:r>
      <w:r w:rsidR="006052F5">
        <w:rPr>
          <w:rFonts w:ascii="Times New Roman" w:hAnsi="Times New Roman" w:cs="Times New Roman"/>
          <w:sz w:val="24"/>
          <w:shd w:val="clear" w:color="auto" w:fill="FFFFFF"/>
        </w:rPr>
        <w:instrText xml:space="preserve"> ADDIN EN.CITE </w:instrText>
      </w:r>
      <w:r w:rsidR="006052F5">
        <w:rPr>
          <w:rFonts w:ascii="Times New Roman" w:hAnsi="Times New Roman" w:cs="Times New Roman"/>
          <w:sz w:val="24"/>
          <w:shd w:val="clear" w:color="auto" w:fill="FFFFFF"/>
        </w:rPr>
        <w:fldChar w:fldCharType="begin">
          <w:fldData xml:space="preserve">PEVuZE5vdGU+PENpdGU+PEF1dGhvcj5HcmFudGhhbS1NY0dyZWdvcjwvQXV0aG9yPjxSZWNOdW0+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</w:fldData>
        </w:fldChar>
      </w:r>
      <w:r w:rsidR="006052F5">
        <w:rPr>
          <w:rFonts w:ascii="Times New Roman" w:hAnsi="Times New Roman" w:cs="Times New Roman"/>
          <w:sz w:val="24"/>
          <w:shd w:val="clear" w:color="auto" w:fill="FFFFFF"/>
        </w:rPr>
        <w:instrText xml:space="preserve"> ADDIN EN.CITE.DATA </w:instrText>
      </w:r>
      <w:r w:rsidR="006052F5">
        <w:rPr>
          <w:rFonts w:ascii="Times New Roman" w:hAnsi="Times New Roman" w:cs="Times New Roman"/>
          <w:sz w:val="24"/>
          <w:shd w:val="clear" w:color="auto" w:fill="FFFFFF"/>
        </w:rPr>
      </w:r>
      <w:r w:rsidR="006052F5">
        <w:rPr>
          <w:rFonts w:ascii="Times New Roman" w:hAnsi="Times New Roman" w:cs="Times New Roman"/>
          <w:sz w:val="24"/>
          <w:shd w:val="clear" w:color="auto" w:fill="FFFFFF"/>
        </w:rPr>
        <w:fldChar w:fldCharType="end"/>
      </w:r>
      <w:r w:rsidR="00BC5ED5" w:rsidRPr="00BD5E73">
        <w:rPr>
          <w:rFonts w:ascii="Times New Roman" w:hAnsi="Times New Roman" w:cs="Times New Roman"/>
          <w:sz w:val="24"/>
          <w:shd w:val="clear" w:color="auto" w:fill="FFFFFF"/>
        </w:rPr>
      </w:r>
      <w:r w:rsidR="00BC5ED5" w:rsidRPr="00BD5E73">
        <w:rPr>
          <w:rFonts w:ascii="Times New Roman" w:hAnsi="Times New Roman" w:cs="Times New Roman"/>
          <w:sz w:val="24"/>
          <w:shd w:val="clear" w:color="auto" w:fill="FFFFFF"/>
        </w:rPr>
        <w:fldChar w:fldCharType="separate"/>
      </w:r>
      <w:r w:rsidR="006052F5">
        <w:rPr>
          <w:rFonts w:ascii="Times New Roman" w:hAnsi="Times New Roman" w:cs="Times New Roman"/>
          <w:noProof/>
          <w:sz w:val="24"/>
          <w:shd w:val="clear" w:color="auto" w:fill="FFFFFF"/>
        </w:rPr>
        <w:t>(</w:t>
      </w:r>
      <w:hyperlink w:anchor="_ENREF_17" w:tooltip="Grantham-McGregor, 2007 #165" w:history="1">
        <w:r w:rsidR="006052F5">
          <w:rPr>
            <w:rFonts w:ascii="Times New Roman" w:hAnsi="Times New Roman" w:cs="Times New Roman"/>
            <w:noProof/>
            <w:sz w:val="24"/>
            <w:shd w:val="clear" w:color="auto" w:fill="FFFFFF"/>
          </w:rPr>
          <w:t>Grantham-McGregor et al., 2007</w:t>
        </w:r>
      </w:hyperlink>
      <w:r w:rsidR="006052F5">
        <w:rPr>
          <w:rFonts w:ascii="Times New Roman" w:hAnsi="Times New Roman" w:cs="Times New Roman"/>
          <w:noProof/>
          <w:sz w:val="24"/>
          <w:shd w:val="clear" w:color="auto" w:fill="FFFFFF"/>
        </w:rPr>
        <w:t xml:space="preserve">; </w:t>
      </w:r>
      <w:hyperlink w:anchor="_ENREF_28" w:tooltip="Murphy, 2010 #156" w:history="1">
        <w:r w:rsidR="006052F5">
          <w:rPr>
            <w:rFonts w:ascii="Times New Roman" w:hAnsi="Times New Roman" w:cs="Times New Roman"/>
            <w:noProof/>
            <w:sz w:val="24"/>
            <w:shd w:val="clear" w:color="auto" w:fill="FFFFFF"/>
          </w:rPr>
          <w:t>Murphy, Marelich, Armistead, Herbeck, &amp; Payne, 2010</w:t>
        </w:r>
      </w:hyperlink>
      <w:r w:rsidR="006052F5">
        <w:rPr>
          <w:rFonts w:ascii="Times New Roman" w:hAnsi="Times New Roman" w:cs="Times New Roman"/>
          <w:noProof/>
          <w:sz w:val="24"/>
          <w:shd w:val="clear" w:color="auto" w:fill="FFFFFF"/>
        </w:rPr>
        <w:t>)</w:t>
      </w:r>
      <w:r w:rsidR="00BC5ED5" w:rsidRPr="00BD5E73">
        <w:rPr>
          <w:rFonts w:ascii="Times New Roman" w:hAnsi="Times New Roman" w:cs="Times New Roman"/>
          <w:sz w:val="24"/>
          <w:shd w:val="clear" w:color="auto" w:fill="FFFFFF"/>
        </w:rPr>
        <w:fldChar w:fldCharType="end"/>
      </w:r>
      <w:r w:rsidR="007D3313" w:rsidRPr="00BD5E73">
        <w:rPr>
          <w:rFonts w:ascii="Times New Roman" w:hAnsi="Times New Roman" w:cs="Times New Roman"/>
          <w:sz w:val="24"/>
          <w:shd w:val="clear" w:color="auto" w:fill="FFFFFF"/>
        </w:rPr>
        <w:t>.</w:t>
      </w:r>
      <w:r w:rsidR="001742C5" w:rsidRPr="001742C5">
        <w:rPr>
          <w:rFonts w:ascii="Times New Roman" w:hAnsi="Times New Roman" w:cs="Times New Roman"/>
          <w:sz w:val="24"/>
        </w:rPr>
        <w:t xml:space="preserve"> </w:t>
      </w:r>
      <w:r w:rsidR="001742C5" w:rsidRPr="00BD5E73">
        <w:rPr>
          <w:rFonts w:ascii="Times New Roman" w:hAnsi="Times New Roman" w:cs="Times New Roman"/>
          <w:sz w:val="24"/>
        </w:rPr>
        <w:t xml:space="preserve">Research suggests that quality of caregiving provided to HIV positive and affected children plays a role in mitigating these negative outcomes </w:t>
      </w:r>
      <w:r w:rsidR="001742C5" w:rsidRPr="00BD5E73">
        <w:rPr>
          <w:rFonts w:ascii="Times New Roman" w:hAnsi="Times New Roman" w:cs="Times New Roman"/>
          <w:sz w:val="24"/>
        </w:rPr>
        <w:fldChar w:fldCharType="begin">
          <w:fldData xml:space="preserve">PEVuZE5vdGU+PENpdGU+PEF1dGhvcj5CYXNzPC9BdXRob3I+PFllYXI+MjAxNjwvWWVhcj48UmVj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</w:fldData>
        </w:fldChar>
      </w:r>
      <w:r w:rsidR="006052F5">
        <w:rPr>
          <w:rFonts w:ascii="Times New Roman" w:hAnsi="Times New Roman" w:cs="Times New Roman"/>
          <w:sz w:val="24"/>
        </w:rPr>
        <w:instrText xml:space="preserve"> ADDIN EN.CITE </w:instrText>
      </w:r>
      <w:r w:rsidR="006052F5">
        <w:rPr>
          <w:rFonts w:ascii="Times New Roman" w:hAnsi="Times New Roman" w:cs="Times New Roman"/>
          <w:sz w:val="24"/>
        </w:rPr>
        <w:fldChar w:fldCharType="begin">
          <w:fldData xml:space="preserve">PEVuZE5vdGU+PENpdGU+PEF1dGhvcj5CYXNzPC9BdXRob3I+PFllYXI+MjAxNjwvWWVhcj48UmVj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</w:fldData>
        </w:fldChar>
      </w:r>
      <w:r w:rsidR="006052F5">
        <w:rPr>
          <w:rFonts w:ascii="Times New Roman" w:hAnsi="Times New Roman" w:cs="Times New Roman"/>
          <w:sz w:val="24"/>
        </w:rPr>
        <w:instrText xml:space="preserve"> ADDIN EN.CITE.DATA </w:instrText>
      </w:r>
      <w:r w:rsidR="006052F5">
        <w:rPr>
          <w:rFonts w:ascii="Times New Roman" w:hAnsi="Times New Roman" w:cs="Times New Roman"/>
          <w:sz w:val="24"/>
        </w:rPr>
      </w:r>
      <w:r w:rsidR="006052F5">
        <w:rPr>
          <w:rFonts w:ascii="Times New Roman" w:hAnsi="Times New Roman" w:cs="Times New Roman"/>
          <w:sz w:val="24"/>
        </w:rPr>
        <w:fldChar w:fldCharType="end"/>
      </w:r>
      <w:r w:rsidR="001742C5" w:rsidRPr="00BD5E73">
        <w:rPr>
          <w:rFonts w:ascii="Times New Roman" w:hAnsi="Times New Roman" w:cs="Times New Roman"/>
          <w:sz w:val="24"/>
        </w:rPr>
      </w:r>
      <w:r w:rsidR="001742C5" w:rsidRPr="00BD5E73">
        <w:rPr>
          <w:rFonts w:ascii="Times New Roman" w:hAnsi="Times New Roman" w:cs="Times New Roman"/>
          <w:sz w:val="24"/>
        </w:rPr>
        <w:fldChar w:fldCharType="separate"/>
      </w:r>
      <w:r w:rsidR="006052F5">
        <w:rPr>
          <w:rFonts w:ascii="Times New Roman" w:hAnsi="Times New Roman" w:cs="Times New Roman"/>
          <w:noProof/>
          <w:sz w:val="24"/>
        </w:rPr>
        <w:t>(</w:t>
      </w:r>
      <w:hyperlink w:anchor="_ENREF_4" w:tooltip="Bass, 2016 #237" w:history="1">
        <w:r w:rsidR="006052F5">
          <w:rPr>
            <w:rFonts w:ascii="Times New Roman" w:hAnsi="Times New Roman" w:cs="Times New Roman"/>
            <w:noProof/>
            <w:sz w:val="24"/>
          </w:rPr>
          <w:t>Bass et al., 2016</w:t>
        </w:r>
      </w:hyperlink>
      <w:r w:rsidR="006052F5">
        <w:rPr>
          <w:rFonts w:ascii="Times New Roman" w:hAnsi="Times New Roman" w:cs="Times New Roman"/>
          <w:noProof/>
          <w:sz w:val="24"/>
        </w:rPr>
        <w:t>)</w:t>
      </w:r>
      <w:r w:rsidR="001742C5" w:rsidRPr="00BD5E73">
        <w:rPr>
          <w:rFonts w:ascii="Times New Roman" w:hAnsi="Times New Roman" w:cs="Times New Roman"/>
          <w:sz w:val="24"/>
        </w:rPr>
        <w:fldChar w:fldCharType="end"/>
      </w:r>
      <w:r w:rsidR="001742C5" w:rsidRPr="00BD5E73">
        <w:rPr>
          <w:rFonts w:ascii="Times New Roman" w:hAnsi="Times New Roman" w:cs="Times New Roman"/>
          <w:sz w:val="24"/>
        </w:rPr>
        <w:t>.</w:t>
      </w:r>
    </w:p>
    <w:p w14:paraId="741FAB8A" w14:textId="1F680427" w:rsidR="00B34309" w:rsidRPr="00BD5E73" w:rsidRDefault="00BF3676" w:rsidP="00CF7C9A">
      <w:pPr>
        <w:spacing w:after="120" w:line="360" w:lineRule="auto"/>
        <w:rPr>
          <w:rFonts w:ascii="Times New Roman" w:hAnsi="Times New Roman" w:cs="Times New Roman"/>
          <w:sz w:val="24"/>
        </w:rPr>
      </w:pPr>
      <w:r w:rsidRPr="00BD5E73">
        <w:rPr>
          <w:rFonts w:ascii="Times New Roman" w:hAnsi="Times New Roman" w:cs="Times New Roman"/>
          <w:sz w:val="24"/>
        </w:rPr>
        <w:t xml:space="preserve">Current literature has established </w:t>
      </w:r>
      <w:r w:rsidR="00CC6DB5" w:rsidRPr="00BD5E73">
        <w:rPr>
          <w:rFonts w:ascii="Times New Roman" w:hAnsi="Times New Roman" w:cs="Times New Roman"/>
          <w:sz w:val="24"/>
        </w:rPr>
        <w:t xml:space="preserve">that </w:t>
      </w:r>
      <w:r w:rsidR="00C751F3" w:rsidRPr="00BD5E73">
        <w:rPr>
          <w:rFonts w:ascii="Times New Roman" w:hAnsi="Times New Roman" w:cs="Times New Roman"/>
          <w:sz w:val="24"/>
        </w:rPr>
        <w:t>maternal</w:t>
      </w:r>
      <w:r w:rsidR="00837FA8" w:rsidRPr="00BD5E73">
        <w:rPr>
          <w:rFonts w:ascii="Times New Roman" w:hAnsi="Times New Roman" w:cs="Times New Roman"/>
          <w:sz w:val="24"/>
        </w:rPr>
        <w:t xml:space="preserve"> stress and </w:t>
      </w:r>
      <w:r w:rsidR="00CC6DB5" w:rsidRPr="00BD5E73">
        <w:rPr>
          <w:rFonts w:ascii="Times New Roman" w:hAnsi="Times New Roman" w:cs="Times New Roman"/>
          <w:sz w:val="24"/>
        </w:rPr>
        <w:t>anxiety</w:t>
      </w:r>
      <w:r w:rsidR="00931F2B" w:rsidRPr="00BD5E73">
        <w:rPr>
          <w:rFonts w:ascii="Times New Roman" w:hAnsi="Times New Roman" w:cs="Times New Roman"/>
          <w:sz w:val="24"/>
        </w:rPr>
        <w:t xml:space="preserve"> </w:t>
      </w:r>
      <w:r w:rsidR="00CC6DB5" w:rsidRPr="00BD5E73">
        <w:rPr>
          <w:rFonts w:ascii="Times New Roman" w:hAnsi="Times New Roman" w:cs="Times New Roman"/>
          <w:sz w:val="24"/>
        </w:rPr>
        <w:t>are</w:t>
      </w:r>
      <w:r w:rsidR="004429C3" w:rsidRPr="00BD5E73">
        <w:rPr>
          <w:rFonts w:ascii="Times New Roman" w:hAnsi="Times New Roman" w:cs="Times New Roman"/>
          <w:sz w:val="24"/>
        </w:rPr>
        <w:t xml:space="preserve"> negatively associated</w:t>
      </w:r>
      <w:r w:rsidR="00CC6DB5" w:rsidRPr="00BD5E73">
        <w:rPr>
          <w:rFonts w:ascii="Times New Roman" w:hAnsi="Times New Roman" w:cs="Times New Roman"/>
          <w:sz w:val="24"/>
        </w:rPr>
        <w:t xml:space="preserve"> with </w:t>
      </w:r>
      <w:r w:rsidR="004429C3" w:rsidRPr="00BD5E73">
        <w:rPr>
          <w:rFonts w:ascii="Times New Roman" w:hAnsi="Times New Roman" w:cs="Times New Roman"/>
          <w:sz w:val="24"/>
        </w:rPr>
        <w:t>child d</w:t>
      </w:r>
      <w:r w:rsidR="005933AF" w:rsidRPr="00BD5E73">
        <w:rPr>
          <w:rFonts w:ascii="Times New Roman" w:hAnsi="Times New Roman" w:cs="Times New Roman"/>
          <w:sz w:val="24"/>
        </w:rPr>
        <w:t xml:space="preserve">evelopmental </w:t>
      </w:r>
      <w:r w:rsidR="00CC6DB5" w:rsidRPr="00BD5E73">
        <w:rPr>
          <w:rFonts w:ascii="Times New Roman" w:hAnsi="Times New Roman" w:cs="Times New Roman"/>
          <w:sz w:val="24"/>
        </w:rPr>
        <w:t>outcomes</w:t>
      </w:r>
      <w:r w:rsidR="000B6712" w:rsidRPr="00BD5E73">
        <w:rPr>
          <w:rFonts w:ascii="Times New Roman" w:hAnsi="Times New Roman" w:cs="Times New Roman"/>
          <w:sz w:val="24"/>
        </w:rPr>
        <w:t xml:space="preserve"> </w:t>
      </w:r>
      <w:r w:rsidR="00BC5ED5" w:rsidRPr="00BD5E73">
        <w:rPr>
          <w:rFonts w:ascii="Times New Roman" w:hAnsi="Times New Roman" w:cs="Times New Roman"/>
          <w:sz w:val="24"/>
        </w:rPr>
        <w:fldChar w:fldCharType="begin">
          <w:fldData xml:space="preserve">PEVuZE5vdGU+PENpdGU+PEF1dGhvcj5NdXJwaHk8L0F1dGhvcj48WWVhcj4yMDEwPC9ZZWFyPjxS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</w:fldData>
        </w:fldChar>
      </w:r>
      <w:r w:rsidR="006052F5">
        <w:rPr>
          <w:rFonts w:ascii="Times New Roman" w:hAnsi="Times New Roman" w:cs="Times New Roman"/>
          <w:sz w:val="24"/>
        </w:rPr>
        <w:instrText xml:space="preserve"> ADDIN EN.CITE </w:instrText>
      </w:r>
      <w:r w:rsidR="006052F5">
        <w:rPr>
          <w:rFonts w:ascii="Times New Roman" w:hAnsi="Times New Roman" w:cs="Times New Roman"/>
          <w:sz w:val="24"/>
        </w:rPr>
        <w:fldChar w:fldCharType="begin">
          <w:fldData xml:space="preserve">PEVuZE5vdGU+PENpdGU+PEF1dGhvcj5NdXJwaHk8L0F1dGhvcj48WWVhcj4yMDEwPC9ZZWFyPjxS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</w:fldData>
        </w:fldChar>
      </w:r>
      <w:r w:rsidR="006052F5">
        <w:rPr>
          <w:rFonts w:ascii="Times New Roman" w:hAnsi="Times New Roman" w:cs="Times New Roman"/>
          <w:sz w:val="24"/>
        </w:rPr>
        <w:instrText xml:space="preserve"> ADDIN EN.CITE.DATA </w:instrText>
      </w:r>
      <w:r w:rsidR="006052F5">
        <w:rPr>
          <w:rFonts w:ascii="Times New Roman" w:hAnsi="Times New Roman" w:cs="Times New Roman"/>
          <w:sz w:val="24"/>
        </w:rPr>
      </w:r>
      <w:r w:rsidR="006052F5">
        <w:rPr>
          <w:rFonts w:ascii="Times New Roman" w:hAnsi="Times New Roman" w:cs="Times New Roman"/>
          <w:sz w:val="24"/>
        </w:rPr>
        <w:fldChar w:fldCharType="end"/>
      </w:r>
      <w:r w:rsidR="00BC5ED5" w:rsidRPr="00BD5E73">
        <w:rPr>
          <w:rFonts w:ascii="Times New Roman" w:hAnsi="Times New Roman" w:cs="Times New Roman"/>
          <w:sz w:val="24"/>
        </w:rPr>
      </w:r>
      <w:r w:rsidR="00BC5ED5" w:rsidRPr="00BD5E73">
        <w:rPr>
          <w:rFonts w:ascii="Times New Roman" w:hAnsi="Times New Roman" w:cs="Times New Roman"/>
          <w:sz w:val="24"/>
        </w:rPr>
        <w:fldChar w:fldCharType="separate"/>
      </w:r>
      <w:r w:rsidR="006052F5">
        <w:rPr>
          <w:rFonts w:ascii="Times New Roman" w:hAnsi="Times New Roman" w:cs="Times New Roman"/>
          <w:noProof/>
          <w:sz w:val="24"/>
        </w:rPr>
        <w:t>(</w:t>
      </w:r>
      <w:hyperlink w:anchor="_ENREF_28" w:tooltip="Murphy, 2010 #156" w:history="1">
        <w:r w:rsidR="006052F5">
          <w:rPr>
            <w:rFonts w:ascii="Times New Roman" w:hAnsi="Times New Roman" w:cs="Times New Roman"/>
            <w:noProof/>
            <w:sz w:val="24"/>
          </w:rPr>
          <w:t>Murphy et al., 2010</w:t>
        </w:r>
      </w:hyperlink>
      <w:r w:rsidR="006052F5">
        <w:rPr>
          <w:rFonts w:ascii="Times New Roman" w:hAnsi="Times New Roman" w:cs="Times New Roman"/>
          <w:noProof/>
          <w:sz w:val="24"/>
        </w:rPr>
        <w:t xml:space="preserve">; </w:t>
      </w:r>
      <w:hyperlink w:anchor="_ENREF_29" w:tooltip="Murray, 2017 #166" w:history="1">
        <w:r w:rsidR="006052F5">
          <w:rPr>
            <w:rFonts w:ascii="Times New Roman" w:hAnsi="Times New Roman" w:cs="Times New Roman"/>
            <w:noProof/>
            <w:sz w:val="24"/>
          </w:rPr>
          <w:t>Murray et al., 2017</w:t>
        </w:r>
      </w:hyperlink>
      <w:r w:rsidR="006052F5">
        <w:rPr>
          <w:rFonts w:ascii="Times New Roman" w:hAnsi="Times New Roman" w:cs="Times New Roman"/>
          <w:noProof/>
          <w:sz w:val="24"/>
        </w:rPr>
        <w:t>)</w:t>
      </w:r>
      <w:r w:rsidR="00BC5ED5" w:rsidRPr="00BD5E73">
        <w:rPr>
          <w:rFonts w:ascii="Times New Roman" w:hAnsi="Times New Roman" w:cs="Times New Roman"/>
          <w:sz w:val="24"/>
        </w:rPr>
        <w:fldChar w:fldCharType="end"/>
      </w:r>
      <w:r w:rsidR="00EB3DEA" w:rsidRPr="00BD5E73">
        <w:rPr>
          <w:rFonts w:ascii="Times New Roman" w:hAnsi="Times New Roman" w:cs="Times New Roman"/>
          <w:sz w:val="24"/>
        </w:rPr>
        <w:t xml:space="preserve"> </w:t>
      </w:r>
      <w:r w:rsidR="00804560" w:rsidRPr="00BD5E73">
        <w:rPr>
          <w:rFonts w:ascii="Times New Roman" w:hAnsi="Times New Roman" w:cs="Times New Roman"/>
          <w:sz w:val="24"/>
        </w:rPr>
        <w:t xml:space="preserve">in the general population </w:t>
      </w:r>
      <w:r w:rsidR="00EB3DEA" w:rsidRPr="00BD5E73">
        <w:rPr>
          <w:rFonts w:ascii="Times New Roman" w:hAnsi="Times New Roman" w:cs="Times New Roman"/>
          <w:sz w:val="24"/>
        </w:rPr>
        <w:t xml:space="preserve">and </w:t>
      </w:r>
      <w:r w:rsidR="00053561" w:rsidRPr="00BD5E73">
        <w:rPr>
          <w:rFonts w:ascii="Times New Roman" w:hAnsi="Times New Roman" w:cs="Times New Roman"/>
          <w:sz w:val="24"/>
          <w:shd w:val="clear" w:color="auto" w:fill="FFFFFF"/>
        </w:rPr>
        <w:t>affect</w:t>
      </w:r>
      <w:r w:rsidR="008D0E42"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 a broad range of parenting skills, which are negatively associated </w:t>
      </w:r>
      <w:r w:rsidR="00377CBD" w:rsidRPr="00BD5E73">
        <w:rPr>
          <w:rFonts w:ascii="Times New Roman" w:hAnsi="Times New Roman" w:cs="Times New Roman"/>
          <w:sz w:val="24"/>
          <w:shd w:val="clear" w:color="auto" w:fill="FFFFFF"/>
        </w:rPr>
        <w:t>with poorer parent-child communication, poorer and less consistent parenting discipline leading to </w:t>
      </w:r>
      <w:r w:rsidR="008D0E42"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child problem </w:t>
      </w:r>
      <w:r w:rsidR="008D0E42" w:rsidRPr="00BD5E73">
        <w:rPr>
          <w:rFonts w:ascii="Times New Roman" w:hAnsi="Times New Roman" w:cs="Times New Roman"/>
          <w:sz w:val="24"/>
          <w:shd w:val="clear" w:color="auto" w:fill="FFFFFF"/>
        </w:rPr>
        <w:lastRenderedPageBreak/>
        <w:t>behaviours</w:t>
      </w:r>
      <w:r w:rsidR="000B6712"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r w:rsidR="00BC5ED5" w:rsidRPr="00BD5E73">
        <w:rPr>
          <w:rFonts w:ascii="Times New Roman" w:hAnsi="Times New Roman" w:cs="Times New Roman"/>
          <w:sz w:val="24"/>
        </w:rPr>
        <w:fldChar w:fldCharType="begin"/>
      </w:r>
      <w:r w:rsidR="006052F5">
        <w:rPr>
          <w:rFonts w:ascii="Times New Roman" w:hAnsi="Times New Roman" w:cs="Times New Roman"/>
          <w:sz w:val="24"/>
        </w:rPr>
        <w:instrText xml:space="preserve"> ADDIN EN.CITE &lt;EndNote&gt;&lt;Cite&gt;&lt;Author&gt;Murphy&lt;/Author&gt;&lt;Year&gt;2010&lt;/Year&gt;&lt;RecNum&gt;156&lt;/RecNum&gt;&lt;DisplayText&gt;(Murphy et al., 2010)&lt;/DisplayText&gt;&lt;record&gt;&lt;rec-number&gt;156&lt;/rec-number&gt;&lt;foreign-keys&gt;&lt;key app="EN" db-id="a5es9sevoerzvietrpq5e90wsv95ar20xptz"&gt;156&lt;/key&gt;&lt;/foreign-keys&gt;&lt;ref-type name="Journal Article"&gt;17&lt;/ref-type&gt;&lt;contributors&gt;&lt;authors&gt;&lt;author&gt;Murphy, Debra A.&lt;/author&gt;&lt;author&gt;Marelich, William D.&lt;/author&gt;&lt;author&gt;Armistead, Lisa&lt;/author&gt;&lt;author&gt;Herbeck, Diane M.&lt;/author&gt;&lt;author&gt;Payne, Diana L.&lt;/author&gt;&lt;/authors&gt;&lt;/contributors&gt;&lt;titles&gt;&lt;title&gt;Anxiety/stress among mothers living with HIV: effects on parenting skills and child outcomes&lt;/title&gt;&lt;secondary-title&gt;AIDS Care&lt;/secondary-title&gt;&lt;/titles&gt;&lt;periodical&gt;&lt;full-title&gt;AIDS Care&lt;/full-title&gt;&lt;abbr-1&gt;AIDS care&lt;/abbr-1&gt;&lt;/periodical&gt;&lt;pages&gt;1449-1458&lt;/pages&gt;&lt;volume&gt;22&lt;/volume&gt;&lt;number&gt;12&lt;/number&gt;&lt;dates&gt;&lt;year&gt;2010&lt;/year&gt;&lt;pub-dates&gt;&lt;date&gt;2010/12/01&lt;/date&gt;&lt;/pub-dates&gt;&lt;/dates&gt;&lt;publisher&gt;Taylor &amp;amp; Francis&lt;/publisher&gt;&lt;isbn&gt;0954-0121&lt;/isbn&gt;&lt;urls&gt;&lt;related-urls&gt;&lt;url&gt;http://dx.doi.org/10.1080/09540121.2010.487085&lt;/url&gt;&lt;/related-urls&gt;&lt;/urls&gt;&lt;electronic-resource-num&gt;10.1080/09540121.2010.487085&lt;/electronic-resource-num&gt;&lt;/record&gt;&lt;/Cite&gt;&lt;/EndNote&gt;</w:instrText>
      </w:r>
      <w:r w:rsidR="00BC5ED5" w:rsidRPr="00BD5E73">
        <w:rPr>
          <w:rFonts w:ascii="Times New Roman" w:hAnsi="Times New Roman" w:cs="Times New Roman"/>
          <w:sz w:val="24"/>
        </w:rPr>
        <w:fldChar w:fldCharType="separate"/>
      </w:r>
      <w:r w:rsidR="006052F5">
        <w:rPr>
          <w:rFonts w:ascii="Times New Roman" w:hAnsi="Times New Roman" w:cs="Times New Roman"/>
          <w:noProof/>
          <w:sz w:val="24"/>
        </w:rPr>
        <w:t>(</w:t>
      </w:r>
      <w:hyperlink w:anchor="_ENREF_28" w:tooltip="Murphy, 2010 #156" w:history="1">
        <w:r w:rsidR="006052F5">
          <w:rPr>
            <w:rFonts w:ascii="Times New Roman" w:hAnsi="Times New Roman" w:cs="Times New Roman"/>
            <w:noProof/>
            <w:sz w:val="24"/>
          </w:rPr>
          <w:t>Murphy et al., 2010</w:t>
        </w:r>
      </w:hyperlink>
      <w:r w:rsidR="006052F5">
        <w:rPr>
          <w:rFonts w:ascii="Times New Roman" w:hAnsi="Times New Roman" w:cs="Times New Roman"/>
          <w:noProof/>
          <w:sz w:val="24"/>
        </w:rPr>
        <w:t>)</w:t>
      </w:r>
      <w:r w:rsidR="00BC5ED5" w:rsidRPr="00BD5E73">
        <w:rPr>
          <w:rFonts w:ascii="Times New Roman" w:hAnsi="Times New Roman" w:cs="Times New Roman"/>
          <w:sz w:val="24"/>
        </w:rPr>
        <w:fldChar w:fldCharType="end"/>
      </w:r>
      <w:r w:rsidR="008D0E42" w:rsidRPr="00BD5E73">
        <w:rPr>
          <w:rFonts w:ascii="Times New Roman" w:hAnsi="Times New Roman" w:cs="Times New Roman"/>
          <w:sz w:val="24"/>
          <w:shd w:val="clear" w:color="auto" w:fill="FFFFFF"/>
        </w:rPr>
        <w:t>.</w:t>
      </w:r>
      <w:r w:rsidR="001742C5">
        <w:rPr>
          <w:rFonts w:ascii="Times New Roman" w:hAnsi="Times New Roman" w:cs="Times New Roman"/>
          <w:sz w:val="24"/>
        </w:rPr>
        <w:t xml:space="preserve"> </w:t>
      </w:r>
      <w:r w:rsidR="0038276A" w:rsidRPr="00BD5E73">
        <w:rPr>
          <w:rFonts w:ascii="Times New Roman" w:hAnsi="Times New Roman" w:cs="Times New Roman"/>
          <w:sz w:val="24"/>
        </w:rPr>
        <w:t>E</w:t>
      </w:r>
      <w:r w:rsidR="00794672" w:rsidRPr="00BD5E73">
        <w:rPr>
          <w:rFonts w:ascii="Times New Roman" w:hAnsi="Times New Roman" w:cs="Times New Roman"/>
          <w:sz w:val="24"/>
        </w:rPr>
        <w:t>xposure</w:t>
      </w:r>
      <w:r w:rsidR="009C2272" w:rsidRPr="00BD5E73">
        <w:rPr>
          <w:rFonts w:ascii="Times New Roman" w:hAnsi="Times New Roman" w:cs="Times New Roman"/>
          <w:sz w:val="24"/>
        </w:rPr>
        <w:t xml:space="preserve"> to </w:t>
      </w:r>
      <w:r w:rsidR="00740D78"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maternal depression </w:t>
      </w:r>
      <w:r w:rsidR="00794672"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in particular </w:t>
      </w:r>
      <w:r w:rsidR="00597E13" w:rsidRPr="00BD5E73">
        <w:rPr>
          <w:rFonts w:ascii="Times New Roman" w:hAnsi="Times New Roman" w:cs="Times New Roman"/>
          <w:sz w:val="24"/>
          <w:shd w:val="clear" w:color="auto" w:fill="FFFFFF"/>
        </w:rPr>
        <w:t>has</w:t>
      </w:r>
      <w:r w:rsidR="00740D78"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 a negative influence on child development in infancy</w:t>
      </w:r>
      <w:r w:rsidR="005933AF"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 and</w:t>
      </w:r>
      <w:r w:rsidR="009C2272"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 early childhood, </w:t>
      </w:r>
      <w:r w:rsidR="00740D78"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and </w:t>
      </w:r>
      <w:r w:rsidR="009C2272"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is associated with </w:t>
      </w:r>
      <w:r w:rsidR="00740D78"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impaired cognitive </w:t>
      </w:r>
      <w:r w:rsidR="009C2272"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performance leading to social, behavioural problems and compromised physical health </w:t>
      </w:r>
      <w:r w:rsidR="00BC5ED5" w:rsidRPr="00BD5E73">
        <w:rPr>
          <w:rFonts w:ascii="Times New Roman" w:hAnsi="Times New Roman" w:cs="Times New Roman"/>
          <w:sz w:val="24"/>
        </w:rPr>
        <w:fldChar w:fldCharType="begin">
          <w:fldData xml:space="preserve">PEVuZE5vdGU+PENpdGU+PEF1dGhvcj5FTTwvQXV0aG9yPjxZZWFyPjE5OTQ8L1llYXI+PFJlY051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</w:fldData>
        </w:fldChar>
      </w:r>
      <w:r w:rsidR="006052F5">
        <w:rPr>
          <w:rFonts w:ascii="Times New Roman" w:hAnsi="Times New Roman" w:cs="Times New Roman"/>
          <w:sz w:val="24"/>
        </w:rPr>
        <w:instrText xml:space="preserve"> ADDIN EN.CITE </w:instrText>
      </w:r>
      <w:r w:rsidR="006052F5">
        <w:rPr>
          <w:rFonts w:ascii="Times New Roman" w:hAnsi="Times New Roman" w:cs="Times New Roman"/>
          <w:sz w:val="24"/>
        </w:rPr>
        <w:fldChar w:fldCharType="begin">
          <w:fldData xml:space="preserve">PEVuZE5vdGU+PENpdGU+PEF1dGhvcj5FTTwvQXV0aG9yPjxZZWFyPjE5OTQ8L1llYXI+PFJlY051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</w:fldData>
        </w:fldChar>
      </w:r>
      <w:r w:rsidR="006052F5">
        <w:rPr>
          <w:rFonts w:ascii="Times New Roman" w:hAnsi="Times New Roman" w:cs="Times New Roman"/>
          <w:sz w:val="24"/>
        </w:rPr>
        <w:instrText xml:space="preserve"> ADDIN EN.CITE.DATA </w:instrText>
      </w:r>
      <w:r w:rsidR="006052F5">
        <w:rPr>
          <w:rFonts w:ascii="Times New Roman" w:hAnsi="Times New Roman" w:cs="Times New Roman"/>
          <w:sz w:val="24"/>
        </w:rPr>
      </w:r>
      <w:r w:rsidR="006052F5">
        <w:rPr>
          <w:rFonts w:ascii="Times New Roman" w:hAnsi="Times New Roman" w:cs="Times New Roman"/>
          <w:sz w:val="24"/>
        </w:rPr>
        <w:fldChar w:fldCharType="end"/>
      </w:r>
      <w:r w:rsidR="00BC5ED5" w:rsidRPr="00BD5E73">
        <w:rPr>
          <w:rFonts w:ascii="Times New Roman" w:hAnsi="Times New Roman" w:cs="Times New Roman"/>
          <w:sz w:val="24"/>
        </w:rPr>
      </w:r>
      <w:r w:rsidR="00BC5ED5" w:rsidRPr="00BD5E73">
        <w:rPr>
          <w:rFonts w:ascii="Times New Roman" w:hAnsi="Times New Roman" w:cs="Times New Roman"/>
          <w:sz w:val="24"/>
        </w:rPr>
        <w:fldChar w:fldCharType="separate"/>
      </w:r>
      <w:r w:rsidR="006052F5">
        <w:rPr>
          <w:rFonts w:ascii="Times New Roman" w:hAnsi="Times New Roman" w:cs="Times New Roman"/>
          <w:noProof/>
          <w:sz w:val="24"/>
        </w:rPr>
        <w:t>(</w:t>
      </w:r>
      <w:hyperlink w:anchor="_ENREF_5" w:tooltip="Black, 2007 #241" w:history="1">
        <w:r w:rsidR="006052F5">
          <w:rPr>
            <w:rFonts w:ascii="Times New Roman" w:hAnsi="Times New Roman" w:cs="Times New Roman"/>
            <w:noProof/>
            <w:sz w:val="24"/>
          </w:rPr>
          <w:t>Black et al., 2007</w:t>
        </w:r>
      </w:hyperlink>
      <w:r w:rsidR="006052F5">
        <w:rPr>
          <w:rFonts w:ascii="Times New Roman" w:hAnsi="Times New Roman" w:cs="Times New Roman"/>
          <w:noProof/>
          <w:sz w:val="24"/>
        </w:rPr>
        <w:t xml:space="preserve">; </w:t>
      </w:r>
      <w:hyperlink w:anchor="_ENREF_11" w:tooltip="Comaskey, 2017 #159" w:history="1">
        <w:r w:rsidR="006052F5">
          <w:rPr>
            <w:rFonts w:ascii="Times New Roman" w:hAnsi="Times New Roman" w:cs="Times New Roman"/>
            <w:noProof/>
            <w:sz w:val="24"/>
          </w:rPr>
          <w:t>Comaskey et al., 2017</w:t>
        </w:r>
      </w:hyperlink>
      <w:r w:rsidR="006052F5">
        <w:rPr>
          <w:rFonts w:ascii="Times New Roman" w:hAnsi="Times New Roman" w:cs="Times New Roman"/>
          <w:noProof/>
          <w:sz w:val="24"/>
        </w:rPr>
        <w:t xml:space="preserve">; </w:t>
      </w:r>
      <w:hyperlink w:anchor="_ENREF_13" w:tooltip="EM, 1994 #157" w:history="1">
        <w:r w:rsidR="006052F5">
          <w:rPr>
            <w:rFonts w:ascii="Times New Roman" w:hAnsi="Times New Roman" w:cs="Times New Roman"/>
            <w:noProof/>
            <w:sz w:val="24"/>
          </w:rPr>
          <w:t>EM &amp; PT, 1994</w:t>
        </w:r>
      </w:hyperlink>
      <w:r w:rsidR="006052F5">
        <w:rPr>
          <w:rFonts w:ascii="Times New Roman" w:hAnsi="Times New Roman" w:cs="Times New Roman"/>
          <w:noProof/>
          <w:sz w:val="24"/>
        </w:rPr>
        <w:t xml:space="preserve">; </w:t>
      </w:r>
      <w:hyperlink w:anchor="_ENREF_23" w:tooltip="LeWinn, 2009 #158" w:history="1">
        <w:r w:rsidR="006052F5">
          <w:rPr>
            <w:rFonts w:ascii="Times New Roman" w:hAnsi="Times New Roman" w:cs="Times New Roman"/>
            <w:noProof/>
            <w:sz w:val="24"/>
          </w:rPr>
          <w:t>LeWinn et al., 2009</w:t>
        </w:r>
      </w:hyperlink>
      <w:r w:rsidR="006052F5">
        <w:rPr>
          <w:rFonts w:ascii="Times New Roman" w:hAnsi="Times New Roman" w:cs="Times New Roman"/>
          <w:noProof/>
          <w:sz w:val="24"/>
        </w:rPr>
        <w:t>)</w:t>
      </w:r>
      <w:r w:rsidR="00BC5ED5" w:rsidRPr="00BD5E73">
        <w:rPr>
          <w:rFonts w:ascii="Times New Roman" w:hAnsi="Times New Roman" w:cs="Times New Roman"/>
          <w:sz w:val="24"/>
        </w:rPr>
        <w:fldChar w:fldCharType="end"/>
      </w:r>
      <w:r w:rsidR="0039045A" w:rsidRPr="00BD5E73">
        <w:rPr>
          <w:rFonts w:ascii="Times New Roman" w:hAnsi="Times New Roman" w:cs="Times New Roman"/>
          <w:sz w:val="24"/>
        </w:rPr>
        <w:t>.</w:t>
      </w:r>
      <w:r w:rsidR="007F76EA" w:rsidRPr="00BD5E73">
        <w:rPr>
          <w:rFonts w:ascii="Times New Roman" w:hAnsi="Times New Roman" w:cs="Times New Roman"/>
          <w:sz w:val="24"/>
        </w:rPr>
        <w:t xml:space="preserve"> </w:t>
      </w:r>
      <w:r w:rsidR="00597E13" w:rsidRPr="00BD5E73">
        <w:rPr>
          <w:rFonts w:ascii="Times New Roman" w:hAnsi="Times New Roman" w:cs="Times New Roman"/>
          <w:sz w:val="24"/>
        </w:rPr>
        <w:t xml:space="preserve">A South African study found that maternal depression was related to increased parenting stress and parent–child dysfunction which was </w:t>
      </w:r>
      <w:r w:rsidR="00960B23" w:rsidRPr="00BD5E73">
        <w:rPr>
          <w:rFonts w:ascii="Times New Roman" w:hAnsi="Times New Roman" w:cs="Times New Roman"/>
          <w:sz w:val="24"/>
        </w:rPr>
        <w:t xml:space="preserve">again </w:t>
      </w:r>
      <w:r w:rsidR="00597E13" w:rsidRPr="00BD5E73">
        <w:rPr>
          <w:rFonts w:ascii="Times New Roman" w:hAnsi="Times New Roman" w:cs="Times New Roman"/>
          <w:sz w:val="24"/>
        </w:rPr>
        <w:t xml:space="preserve">associated with children’s behaviour and functioning </w:t>
      </w:r>
      <w:r w:rsidR="00597E13" w:rsidRPr="00BD5E73">
        <w:rPr>
          <w:rFonts w:ascii="Times New Roman" w:hAnsi="Times New Roman" w:cs="Times New Roman"/>
          <w:sz w:val="24"/>
        </w:rPr>
        <w:fldChar w:fldCharType="begin"/>
      </w:r>
      <w:r w:rsidR="006052F5">
        <w:rPr>
          <w:rFonts w:ascii="Times New Roman" w:hAnsi="Times New Roman" w:cs="Times New Roman"/>
          <w:sz w:val="24"/>
        </w:rPr>
        <w:instrText xml:space="preserve"> ADDIN EN.CITE &lt;EndNote&gt;&lt;Cite&gt;&lt;Author&gt;Allen&lt;/Author&gt;&lt;Year&gt;2014&lt;/Year&gt;&lt;RecNum&gt;239&lt;/RecNum&gt;&lt;DisplayText&gt;(Allen et al., 2014)&lt;/DisplayText&gt;&lt;record&gt;&lt;rec-number&gt;239&lt;/rec-number&gt;&lt;foreign-keys&gt;&lt;key app="EN" db-id="a5es9sevoerzvietrpq5e90wsv95ar20xptz"&gt;239&lt;/key&gt;&lt;/foreign-keys&gt;&lt;ref-type name="Journal Article"&gt;17&lt;/ref-type&gt;&lt;contributors&gt;&lt;authors&gt;&lt;author&gt;Alexandra Boeving Allen&lt;/author&gt;&lt;author&gt; Michelle Finestone&lt;/author&gt;&lt;author&gt;Irma Eloff&lt;/author&gt;&lt;author&gt;Heather Sipsma&lt;/author&gt;&lt;author&gt;Jennifer Makin&lt;/author&gt;&lt;author&gt;Kelli Triplett &lt;/author&gt;&lt;author&gt;Liesel Ebersöhn&lt;/author&gt;&lt;author&gt;Kathleen Sikkema &lt;/author&gt;&lt;author&gt;Margaret Briggs-Gowan &lt;/author&gt;&lt;author&gt;Maretha Visser &lt;/author&gt;&lt;author&gt;Ronél Ferreira &lt;/author&gt;&lt;author&gt;Brian WC Forsyth&lt;/author&gt;&lt;/authors&gt;&lt;/contributors&gt;&lt;titles&gt;&lt;title&gt;The Role of Parenting in Affecting the Behavior and Adaptive Functioning of Young Children of HIV-Infected Mothers in South Africa&lt;/title&gt;&lt;secondary-title&gt;AIDS and Behavior&lt;/secondary-title&gt;&lt;/titles&gt;&lt;periodical&gt;&lt;full-title&gt;AIDS and Behavior&lt;/full-title&gt;&lt;/periodical&gt;&lt;pages&gt;605-616&lt;/pages&gt;&lt;volume&gt;18&lt;/volume&gt;&lt;number&gt;3&lt;/number&gt;&lt;dates&gt;&lt;year&gt;2014&lt;/year&gt;&lt;pub-dates&gt;&lt;date&gt;March 01&lt;/date&gt;&lt;/pub-dates&gt;&lt;/dates&gt;&lt;isbn&gt;1573-3254&lt;/isbn&gt;&lt;label&gt;Allen2014&lt;/label&gt;&lt;work-type&gt;journal article&lt;/work-type&gt;&lt;urls&gt;&lt;related-urls&gt;&lt;url&gt;&lt;style face="underline" font="default" size="100%"&gt;https://doi.org/10.1007/s10461-013-0544-7&lt;/style&gt;&lt;/url&gt;&lt;/related-urls&gt;&lt;/urls&gt;&lt;electronic-resource-num&gt;10.1007/s10461-013-0544-7&lt;/electronic-resource-num&gt;&lt;/record&gt;&lt;/Cite&gt;&lt;/EndNote&gt;</w:instrText>
      </w:r>
      <w:r w:rsidR="00597E13" w:rsidRPr="00BD5E73">
        <w:rPr>
          <w:rFonts w:ascii="Times New Roman" w:hAnsi="Times New Roman" w:cs="Times New Roman"/>
          <w:sz w:val="24"/>
        </w:rPr>
        <w:fldChar w:fldCharType="separate"/>
      </w:r>
      <w:r w:rsidR="006052F5">
        <w:rPr>
          <w:rFonts w:ascii="Times New Roman" w:hAnsi="Times New Roman" w:cs="Times New Roman"/>
          <w:noProof/>
          <w:sz w:val="24"/>
        </w:rPr>
        <w:t>(</w:t>
      </w:r>
      <w:hyperlink w:anchor="_ENREF_2" w:tooltip="Allen, 2014 #239" w:history="1">
        <w:r w:rsidR="006052F5">
          <w:rPr>
            <w:rFonts w:ascii="Times New Roman" w:hAnsi="Times New Roman" w:cs="Times New Roman"/>
            <w:noProof/>
            <w:sz w:val="24"/>
          </w:rPr>
          <w:t>Allen et al., 2014</w:t>
        </w:r>
      </w:hyperlink>
      <w:r w:rsidR="006052F5">
        <w:rPr>
          <w:rFonts w:ascii="Times New Roman" w:hAnsi="Times New Roman" w:cs="Times New Roman"/>
          <w:noProof/>
          <w:sz w:val="24"/>
        </w:rPr>
        <w:t>)</w:t>
      </w:r>
      <w:r w:rsidR="00597E13" w:rsidRPr="00BD5E73">
        <w:rPr>
          <w:rFonts w:ascii="Times New Roman" w:hAnsi="Times New Roman" w:cs="Times New Roman"/>
          <w:sz w:val="24"/>
        </w:rPr>
        <w:fldChar w:fldCharType="end"/>
      </w:r>
      <w:r w:rsidR="00597E13" w:rsidRPr="00BD5E73">
        <w:rPr>
          <w:rFonts w:ascii="Times New Roman" w:hAnsi="Times New Roman" w:cs="Times New Roman"/>
          <w:sz w:val="24"/>
        </w:rPr>
        <w:t xml:space="preserve">. </w:t>
      </w:r>
    </w:p>
    <w:p w14:paraId="43E31B9A" w14:textId="65B6DB46" w:rsidR="00B22A81" w:rsidRPr="00BD5E73" w:rsidRDefault="00EB3DEA" w:rsidP="00CF7C9A">
      <w:pPr>
        <w:spacing w:after="120" w:line="360" w:lineRule="auto"/>
        <w:rPr>
          <w:rFonts w:ascii="Times New Roman" w:hAnsi="Times New Roman" w:cs="Times New Roman"/>
          <w:sz w:val="24"/>
        </w:rPr>
      </w:pPr>
      <w:r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Understanding the </w:t>
      </w:r>
      <w:r w:rsidR="00337227" w:rsidRPr="00BD5E73">
        <w:rPr>
          <w:rFonts w:ascii="Times New Roman" w:hAnsi="Times New Roman" w:cs="Times New Roman"/>
          <w:sz w:val="24"/>
          <w:shd w:val="clear" w:color="auto" w:fill="FFFFFF"/>
        </w:rPr>
        <w:t>role of</w:t>
      </w:r>
      <w:r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 HIV and </w:t>
      </w:r>
      <w:r w:rsidR="00CC659E" w:rsidRPr="00BD5E73">
        <w:rPr>
          <w:rFonts w:ascii="Times New Roman" w:hAnsi="Times New Roman" w:cs="Times New Roman"/>
          <w:sz w:val="24"/>
          <w:shd w:val="clear" w:color="auto" w:fill="FFFFFF"/>
        </w:rPr>
        <w:t>maternal</w:t>
      </w:r>
      <w:r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 mental health in child development is critical. </w:t>
      </w:r>
      <w:r w:rsidR="00337227" w:rsidRPr="00BD5E73">
        <w:rPr>
          <w:rFonts w:ascii="Times New Roman" w:hAnsi="Times New Roman" w:cs="Times New Roman"/>
          <w:sz w:val="24"/>
          <w:shd w:val="clear" w:color="auto" w:fill="FFFFFF"/>
        </w:rPr>
        <w:t>A study has shown that l</w:t>
      </w:r>
      <w:r w:rsidR="00B22A81"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iving with HIV and caring for </w:t>
      </w:r>
      <w:r w:rsidR="00673E28"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AIDS orphaned </w:t>
      </w:r>
      <w:r w:rsidR="007A1551"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children </w:t>
      </w:r>
      <w:r w:rsidR="00B22A81"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increased the odds of clinically relevant anxiety symptoms among South African caregivers </w:t>
      </w:r>
      <w:r w:rsidR="00B22A81" w:rsidRPr="00BD5E73">
        <w:rPr>
          <w:rFonts w:ascii="Times New Roman" w:hAnsi="Times New Roman" w:cs="Times New Roman"/>
          <w:sz w:val="24"/>
          <w:shd w:val="clear" w:color="auto" w:fill="FFFFFF"/>
        </w:rPr>
        <w:fldChar w:fldCharType="begin">
          <w:fldData xml:space="preserve">PEVuZE5vdGU+PENpdGU+PEF1dGhvcj5LdW88L0F1dGhvcj48WWVhcj4yMDE0PC9ZZWFyPjxSZWNO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</w:fldData>
        </w:fldChar>
      </w:r>
      <w:r w:rsidR="006052F5">
        <w:rPr>
          <w:rFonts w:ascii="Times New Roman" w:hAnsi="Times New Roman" w:cs="Times New Roman"/>
          <w:sz w:val="24"/>
          <w:shd w:val="clear" w:color="auto" w:fill="FFFFFF"/>
        </w:rPr>
        <w:instrText xml:space="preserve"> ADDIN EN.CITE </w:instrText>
      </w:r>
      <w:r w:rsidR="006052F5">
        <w:rPr>
          <w:rFonts w:ascii="Times New Roman" w:hAnsi="Times New Roman" w:cs="Times New Roman"/>
          <w:sz w:val="24"/>
          <w:shd w:val="clear" w:color="auto" w:fill="FFFFFF"/>
        </w:rPr>
        <w:fldChar w:fldCharType="begin">
          <w:fldData xml:space="preserve">PEVuZE5vdGU+PENpdGU+PEF1dGhvcj5LdW88L0F1dGhvcj48WWVhcj4yMDE0PC9ZZWFyPjxSZWNO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</w:fldData>
        </w:fldChar>
      </w:r>
      <w:r w:rsidR="006052F5">
        <w:rPr>
          <w:rFonts w:ascii="Times New Roman" w:hAnsi="Times New Roman" w:cs="Times New Roman"/>
          <w:sz w:val="24"/>
          <w:shd w:val="clear" w:color="auto" w:fill="FFFFFF"/>
        </w:rPr>
        <w:instrText xml:space="preserve"> ADDIN EN.CITE.DATA </w:instrText>
      </w:r>
      <w:r w:rsidR="006052F5">
        <w:rPr>
          <w:rFonts w:ascii="Times New Roman" w:hAnsi="Times New Roman" w:cs="Times New Roman"/>
          <w:sz w:val="24"/>
          <w:shd w:val="clear" w:color="auto" w:fill="FFFFFF"/>
        </w:rPr>
      </w:r>
      <w:r w:rsidR="006052F5">
        <w:rPr>
          <w:rFonts w:ascii="Times New Roman" w:hAnsi="Times New Roman" w:cs="Times New Roman"/>
          <w:sz w:val="24"/>
          <w:shd w:val="clear" w:color="auto" w:fill="FFFFFF"/>
        </w:rPr>
        <w:fldChar w:fldCharType="end"/>
      </w:r>
      <w:r w:rsidR="00B22A81" w:rsidRPr="00BD5E73">
        <w:rPr>
          <w:rFonts w:ascii="Times New Roman" w:hAnsi="Times New Roman" w:cs="Times New Roman"/>
          <w:sz w:val="24"/>
          <w:shd w:val="clear" w:color="auto" w:fill="FFFFFF"/>
        </w:rPr>
      </w:r>
      <w:r w:rsidR="00B22A81" w:rsidRPr="00BD5E73">
        <w:rPr>
          <w:rFonts w:ascii="Times New Roman" w:hAnsi="Times New Roman" w:cs="Times New Roman"/>
          <w:sz w:val="24"/>
          <w:shd w:val="clear" w:color="auto" w:fill="FFFFFF"/>
        </w:rPr>
        <w:fldChar w:fldCharType="separate"/>
      </w:r>
      <w:r w:rsidR="006052F5">
        <w:rPr>
          <w:rFonts w:ascii="Times New Roman" w:hAnsi="Times New Roman" w:cs="Times New Roman"/>
          <w:noProof/>
          <w:sz w:val="24"/>
          <w:shd w:val="clear" w:color="auto" w:fill="FFFFFF"/>
        </w:rPr>
        <w:t>(</w:t>
      </w:r>
      <w:hyperlink w:anchor="_ENREF_20" w:tooltip="Kuo, 2014 #238" w:history="1">
        <w:r w:rsidR="006052F5">
          <w:rPr>
            <w:rFonts w:ascii="Times New Roman" w:hAnsi="Times New Roman" w:cs="Times New Roman"/>
            <w:noProof/>
            <w:sz w:val="24"/>
            <w:shd w:val="clear" w:color="auto" w:fill="FFFFFF"/>
          </w:rPr>
          <w:t>Kuo, Cluver, Casale, &amp; Lane, 2014</w:t>
        </w:r>
      </w:hyperlink>
      <w:r w:rsidR="006052F5">
        <w:rPr>
          <w:rFonts w:ascii="Times New Roman" w:hAnsi="Times New Roman" w:cs="Times New Roman"/>
          <w:noProof/>
          <w:sz w:val="24"/>
          <w:shd w:val="clear" w:color="auto" w:fill="FFFFFF"/>
        </w:rPr>
        <w:t>)</w:t>
      </w:r>
      <w:r w:rsidR="00B22A81" w:rsidRPr="00BD5E73">
        <w:rPr>
          <w:rFonts w:ascii="Times New Roman" w:hAnsi="Times New Roman" w:cs="Times New Roman"/>
          <w:sz w:val="24"/>
          <w:shd w:val="clear" w:color="auto" w:fill="FFFFFF"/>
        </w:rPr>
        <w:fldChar w:fldCharType="end"/>
      </w:r>
      <w:r w:rsidR="00B22A81" w:rsidRPr="00BD5E73">
        <w:rPr>
          <w:rFonts w:ascii="Times New Roman" w:hAnsi="Times New Roman" w:cs="Times New Roman"/>
          <w:sz w:val="24"/>
          <w:shd w:val="clear" w:color="auto" w:fill="FFFFFF"/>
        </w:rPr>
        <w:t>.</w:t>
      </w:r>
      <w:r w:rsidR="0084464A"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 It is understandable that m</w:t>
      </w:r>
      <w:r w:rsidR="00BF3676"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aternal stress is exacerbated when living with a chronic condition such as HIV, where caregiving duties </w:t>
      </w:r>
      <w:r w:rsidR="0084464A"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and coping </w:t>
      </w:r>
      <w:r w:rsidR="00BF3676" w:rsidRPr="00BD5E73">
        <w:rPr>
          <w:rFonts w:ascii="Times New Roman" w:hAnsi="Times New Roman" w:cs="Times New Roman"/>
          <w:sz w:val="24"/>
          <w:shd w:val="clear" w:color="auto" w:fill="FFFFFF"/>
        </w:rPr>
        <w:t>with psychological and medical demands of dealing with life-threatening condition</w:t>
      </w:r>
      <w:r w:rsidR="0084464A"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 are difficult</w:t>
      </w:r>
      <w:r w:rsidR="00C07DD6"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r w:rsidR="00C07DD6" w:rsidRPr="00BD5E73">
        <w:rPr>
          <w:rFonts w:ascii="Times New Roman" w:hAnsi="Times New Roman" w:cs="Times New Roman"/>
          <w:sz w:val="24"/>
          <w:shd w:val="clear" w:color="auto" w:fill="FFFFFF"/>
        </w:rPr>
        <w:fldChar w:fldCharType="begin"/>
      </w:r>
      <w:r w:rsidR="006052F5">
        <w:rPr>
          <w:rFonts w:ascii="Times New Roman" w:hAnsi="Times New Roman" w:cs="Times New Roman"/>
          <w:sz w:val="24"/>
          <w:shd w:val="clear" w:color="auto" w:fill="FFFFFF"/>
        </w:rPr>
        <w:instrText xml:space="preserve"> ADDIN EN.CITE &lt;EndNote&gt;&lt;Cite&gt;&lt;Author&gt;Murphy&lt;/Author&gt;&lt;Year&gt;2010&lt;/Year&gt;&lt;RecNum&gt;156&lt;/RecNum&gt;&lt;DisplayText&gt;(Murphy et al., 2010)&lt;/DisplayText&gt;&lt;record&gt;&lt;rec-number&gt;156&lt;/rec-number&gt;&lt;foreign-keys&gt;&lt;key app="EN" db-id="a5es9sevoerzvietrpq5e90wsv95ar20xptz"&gt;156&lt;/key&gt;&lt;/foreign-keys&gt;&lt;ref-type name="Journal Article"&gt;17&lt;/ref-type&gt;&lt;contributors&gt;&lt;authors&gt;&lt;author&gt;Murphy, Debra A.&lt;/author&gt;&lt;author&gt;Marelich, William D.&lt;/author&gt;&lt;author&gt;Armistead, Lisa&lt;/author&gt;&lt;author&gt;Herbeck, Diane M.&lt;/author&gt;&lt;author&gt;Payne, Diana L.&lt;/author&gt;&lt;/authors&gt;&lt;/contributors&gt;&lt;titles&gt;&lt;title&gt;Anxiety/stress among mothers living with HIV: effects on parenting skills and child outcomes&lt;/title&gt;&lt;secondary-title&gt;AIDS Care&lt;/secondary-title&gt;&lt;/titles&gt;&lt;periodical&gt;&lt;full-title&gt;AIDS Care&lt;/full-title&gt;&lt;abbr-1&gt;AIDS care&lt;/abbr-1&gt;&lt;/periodical&gt;&lt;pages&gt;1449-1458&lt;/pages&gt;&lt;volume&gt;22&lt;/volume&gt;&lt;number&gt;12&lt;/number&gt;&lt;dates&gt;&lt;year&gt;2010&lt;/year&gt;&lt;pub-dates&gt;&lt;date&gt;2010/12/01&lt;/date&gt;&lt;/pub-dates&gt;&lt;/dates&gt;&lt;publisher&gt;Taylor &amp;amp; Francis&lt;/publisher&gt;&lt;isbn&gt;0954-0121&lt;/isbn&gt;&lt;urls&gt;&lt;related-urls&gt;&lt;url&gt;http://dx.doi.org/10.1080/09540121.2010.487085&lt;/url&gt;&lt;/related-urls&gt;&lt;/urls&gt;&lt;electronic-resource-num&gt;10.1080/09540121.2010.487085&lt;/electronic-resource-num&gt;&lt;/record&gt;&lt;/Cite&gt;&lt;/EndNote&gt;</w:instrText>
      </w:r>
      <w:r w:rsidR="00C07DD6" w:rsidRPr="00BD5E73">
        <w:rPr>
          <w:rFonts w:ascii="Times New Roman" w:hAnsi="Times New Roman" w:cs="Times New Roman"/>
          <w:sz w:val="24"/>
          <w:shd w:val="clear" w:color="auto" w:fill="FFFFFF"/>
        </w:rPr>
        <w:fldChar w:fldCharType="separate"/>
      </w:r>
      <w:r w:rsidR="006052F5">
        <w:rPr>
          <w:rFonts w:ascii="Times New Roman" w:hAnsi="Times New Roman" w:cs="Times New Roman"/>
          <w:noProof/>
          <w:sz w:val="24"/>
          <w:shd w:val="clear" w:color="auto" w:fill="FFFFFF"/>
        </w:rPr>
        <w:t>(</w:t>
      </w:r>
      <w:hyperlink w:anchor="_ENREF_28" w:tooltip="Murphy, 2010 #156" w:history="1">
        <w:r w:rsidR="006052F5">
          <w:rPr>
            <w:rFonts w:ascii="Times New Roman" w:hAnsi="Times New Roman" w:cs="Times New Roman"/>
            <w:noProof/>
            <w:sz w:val="24"/>
            <w:shd w:val="clear" w:color="auto" w:fill="FFFFFF"/>
          </w:rPr>
          <w:t>Murphy et al., 2010</w:t>
        </w:r>
      </w:hyperlink>
      <w:r w:rsidR="006052F5">
        <w:rPr>
          <w:rFonts w:ascii="Times New Roman" w:hAnsi="Times New Roman" w:cs="Times New Roman"/>
          <w:noProof/>
          <w:sz w:val="24"/>
          <w:shd w:val="clear" w:color="auto" w:fill="FFFFFF"/>
        </w:rPr>
        <w:t>)</w:t>
      </w:r>
      <w:r w:rsidR="00C07DD6" w:rsidRPr="00BD5E73">
        <w:rPr>
          <w:rFonts w:ascii="Times New Roman" w:hAnsi="Times New Roman" w:cs="Times New Roman"/>
          <w:sz w:val="24"/>
          <w:shd w:val="clear" w:color="auto" w:fill="FFFFFF"/>
        </w:rPr>
        <w:fldChar w:fldCharType="end"/>
      </w:r>
      <w:r w:rsidR="00BF3676"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. </w:t>
      </w:r>
      <w:r w:rsidR="00597E13" w:rsidRPr="00BD5E73">
        <w:rPr>
          <w:rFonts w:ascii="Times New Roman" w:hAnsi="Times New Roman" w:cs="Times New Roman"/>
          <w:sz w:val="24"/>
          <w:shd w:val="clear" w:color="auto" w:fill="FFFFFF"/>
        </w:rPr>
        <w:t>However, there is a circular pattern observed between parenting stress and children dysfunctional behaviour, where parenting stress and children’s behavioural problems exacerbate one another.</w:t>
      </w:r>
    </w:p>
    <w:p w14:paraId="6AD5EEFB" w14:textId="2D5AF57E" w:rsidR="00D00D33" w:rsidRDefault="00F13583" w:rsidP="00CF7C9A">
      <w:pPr>
        <w:spacing w:after="120" w:line="360" w:lineRule="auto"/>
        <w:rPr>
          <w:rFonts w:ascii="Times New Roman" w:hAnsi="Times New Roman" w:cs="Times New Roman"/>
          <w:sz w:val="24"/>
        </w:rPr>
      </w:pPr>
      <w:r w:rsidRPr="00BD5E73">
        <w:rPr>
          <w:rFonts w:ascii="Times New Roman" w:hAnsi="Times New Roman" w:cs="Times New Roman"/>
          <w:sz w:val="24"/>
          <w:shd w:val="clear" w:color="auto" w:fill="FFFFFF"/>
        </w:rPr>
        <w:t>T</w:t>
      </w:r>
      <w:r w:rsidR="003369EB" w:rsidRPr="00BD5E73">
        <w:rPr>
          <w:rFonts w:ascii="Times New Roman" w:hAnsi="Times New Roman" w:cs="Times New Roman"/>
          <w:sz w:val="24"/>
          <w:shd w:val="clear" w:color="auto" w:fill="FFFFFF"/>
        </w:rPr>
        <w:t>he relationship of maternal mental health and cognitive functioning of children</w:t>
      </w:r>
      <w:r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 needs further exploring</w:t>
      </w:r>
      <w:r w:rsidR="00A92F91"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, with a need for studies in other </w:t>
      </w:r>
      <w:r w:rsidR="00736517">
        <w:rPr>
          <w:rFonts w:ascii="Times New Roman" w:hAnsi="Times New Roman" w:cs="Times New Roman"/>
          <w:sz w:val="24"/>
          <w:shd w:val="clear" w:color="auto" w:fill="FFFFFF"/>
        </w:rPr>
        <w:t>S</w:t>
      </w:r>
      <w:r w:rsidR="00A92F91" w:rsidRPr="00BD5E73">
        <w:rPr>
          <w:rFonts w:ascii="Times New Roman" w:hAnsi="Times New Roman" w:cs="Times New Roman"/>
          <w:sz w:val="24"/>
          <w:shd w:val="clear" w:color="auto" w:fill="FFFFFF"/>
        </w:rPr>
        <w:t>ub-Saharan African countries</w:t>
      </w:r>
      <w:r w:rsidR="003369EB" w:rsidRPr="00BD5E73">
        <w:rPr>
          <w:rFonts w:ascii="Times New Roman" w:hAnsi="Times New Roman" w:cs="Times New Roman"/>
          <w:sz w:val="24"/>
          <w:shd w:val="clear" w:color="auto" w:fill="FFFFFF"/>
        </w:rPr>
        <w:t xml:space="preserve">. </w:t>
      </w:r>
      <w:r w:rsidR="00B80960" w:rsidRPr="00BD5E73">
        <w:rPr>
          <w:rFonts w:ascii="Times New Roman" w:hAnsi="Times New Roman" w:cs="Times New Roman"/>
          <w:sz w:val="24"/>
        </w:rPr>
        <w:t>This study aim</w:t>
      </w:r>
      <w:r w:rsidR="00696A5D" w:rsidRPr="00BD5E73">
        <w:rPr>
          <w:rFonts w:ascii="Times New Roman" w:hAnsi="Times New Roman" w:cs="Times New Roman"/>
          <w:sz w:val="24"/>
        </w:rPr>
        <w:t>ed</w:t>
      </w:r>
      <w:r w:rsidR="00CF5C29" w:rsidRPr="00BD5E73">
        <w:rPr>
          <w:rFonts w:ascii="Times New Roman" w:hAnsi="Times New Roman" w:cs="Times New Roman"/>
          <w:sz w:val="24"/>
        </w:rPr>
        <w:t xml:space="preserve"> to investigate </w:t>
      </w:r>
      <w:r w:rsidR="00865A6D" w:rsidRPr="00BD5E73">
        <w:rPr>
          <w:rFonts w:ascii="Times New Roman" w:hAnsi="Times New Roman" w:cs="Times New Roman"/>
          <w:sz w:val="24"/>
        </w:rPr>
        <w:t xml:space="preserve">cognitive differences </w:t>
      </w:r>
      <w:r w:rsidR="00210C9D" w:rsidRPr="00BD5E73">
        <w:rPr>
          <w:rFonts w:ascii="Times New Roman" w:hAnsi="Times New Roman" w:cs="Times New Roman"/>
          <w:sz w:val="24"/>
        </w:rPr>
        <w:t>in</w:t>
      </w:r>
      <w:r w:rsidR="00460461" w:rsidRPr="00BD5E73">
        <w:rPr>
          <w:rFonts w:ascii="Times New Roman" w:hAnsi="Times New Roman" w:cs="Times New Roman"/>
          <w:sz w:val="24"/>
        </w:rPr>
        <w:t xml:space="preserve"> children infected and affected by HIV </w:t>
      </w:r>
      <w:r w:rsidR="00865A6D" w:rsidRPr="00BD5E73">
        <w:rPr>
          <w:rFonts w:ascii="Times New Roman" w:hAnsi="Times New Roman" w:cs="Times New Roman"/>
          <w:sz w:val="24"/>
        </w:rPr>
        <w:t xml:space="preserve">and </w:t>
      </w:r>
      <w:r w:rsidR="00460461" w:rsidRPr="00BD5E73">
        <w:rPr>
          <w:rFonts w:ascii="Times New Roman" w:hAnsi="Times New Roman" w:cs="Times New Roman"/>
          <w:sz w:val="24"/>
        </w:rPr>
        <w:t>the relationship between</w:t>
      </w:r>
      <w:r w:rsidR="000B6712" w:rsidRPr="00BD5E73">
        <w:rPr>
          <w:rFonts w:ascii="Times New Roman" w:hAnsi="Times New Roman" w:cs="Times New Roman"/>
          <w:sz w:val="24"/>
        </w:rPr>
        <w:t xml:space="preserve"> </w:t>
      </w:r>
      <w:r w:rsidR="001322DE" w:rsidRPr="00BD5E73">
        <w:rPr>
          <w:rFonts w:ascii="Times New Roman" w:hAnsi="Times New Roman" w:cs="Times New Roman"/>
          <w:sz w:val="24"/>
        </w:rPr>
        <w:t xml:space="preserve">maternal </w:t>
      </w:r>
      <w:r w:rsidR="00C941A1" w:rsidRPr="00BD5E73">
        <w:rPr>
          <w:rFonts w:ascii="Times New Roman" w:hAnsi="Times New Roman" w:cs="Times New Roman"/>
          <w:sz w:val="24"/>
        </w:rPr>
        <w:t xml:space="preserve">stress and </w:t>
      </w:r>
      <w:r w:rsidR="001322DE" w:rsidRPr="00BD5E73">
        <w:rPr>
          <w:rFonts w:ascii="Times New Roman" w:hAnsi="Times New Roman" w:cs="Times New Roman"/>
          <w:sz w:val="24"/>
        </w:rPr>
        <w:t>depression scores</w:t>
      </w:r>
      <w:r w:rsidR="00865A6D" w:rsidRPr="00BD5E73">
        <w:rPr>
          <w:rFonts w:ascii="Times New Roman" w:hAnsi="Times New Roman" w:cs="Times New Roman"/>
          <w:sz w:val="24"/>
        </w:rPr>
        <w:t>,</w:t>
      </w:r>
      <w:r w:rsidR="000B6712" w:rsidRPr="00BD5E73">
        <w:rPr>
          <w:rFonts w:ascii="Times New Roman" w:hAnsi="Times New Roman" w:cs="Times New Roman"/>
          <w:sz w:val="24"/>
        </w:rPr>
        <w:t xml:space="preserve"> </w:t>
      </w:r>
      <w:r w:rsidR="00460461" w:rsidRPr="00BD5E73">
        <w:rPr>
          <w:rFonts w:ascii="Times New Roman" w:hAnsi="Times New Roman" w:cs="Times New Roman"/>
          <w:sz w:val="24"/>
        </w:rPr>
        <w:t xml:space="preserve">and child cognitive performance in </w:t>
      </w:r>
      <w:r w:rsidR="00CF5C29" w:rsidRPr="00BD5E73">
        <w:rPr>
          <w:rFonts w:ascii="Times New Roman" w:hAnsi="Times New Roman" w:cs="Times New Roman"/>
          <w:sz w:val="24"/>
        </w:rPr>
        <w:t>Zimbabwe.</w:t>
      </w:r>
    </w:p>
    <w:p w14:paraId="1308BD8B" w14:textId="77777777" w:rsidR="00A433D2" w:rsidRPr="00BD5E73" w:rsidRDefault="00A433D2" w:rsidP="00CF7C9A">
      <w:pPr>
        <w:spacing w:after="120" w:line="360" w:lineRule="auto"/>
        <w:rPr>
          <w:rFonts w:ascii="Times New Roman" w:hAnsi="Times New Roman" w:cs="Times New Roman"/>
          <w:sz w:val="24"/>
        </w:rPr>
      </w:pPr>
    </w:p>
    <w:p w14:paraId="2C3E041A" w14:textId="77777777" w:rsidR="00BE1182" w:rsidRPr="00CF7C9A" w:rsidRDefault="006453AB" w:rsidP="00CF7C9A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8"/>
        </w:rPr>
      </w:pPr>
      <w:r w:rsidRPr="00CF7C9A">
        <w:rPr>
          <w:rFonts w:ascii="Times New Roman" w:hAnsi="Times New Roman" w:cs="Times New Roman"/>
          <w:b/>
          <w:sz w:val="28"/>
        </w:rPr>
        <w:t>Methods</w:t>
      </w:r>
    </w:p>
    <w:p w14:paraId="62302918" w14:textId="77777777" w:rsidR="00FB0B6E" w:rsidRPr="00BD5E73" w:rsidRDefault="00236215" w:rsidP="00CF7C9A">
      <w:pPr>
        <w:spacing w:after="120" w:line="360" w:lineRule="auto"/>
        <w:rPr>
          <w:rFonts w:ascii="Times New Roman" w:hAnsi="Times New Roman" w:cs="Times New Roman"/>
          <w:i/>
          <w:sz w:val="24"/>
          <w:szCs w:val="24"/>
        </w:rPr>
      </w:pPr>
      <w:r w:rsidRPr="00BD5E73">
        <w:rPr>
          <w:rFonts w:ascii="Times New Roman" w:hAnsi="Times New Roman" w:cs="Times New Roman"/>
          <w:b/>
          <w:i/>
          <w:sz w:val="24"/>
          <w:szCs w:val="24"/>
        </w:rPr>
        <w:t xml:space="preserve">Study </w:t>
      </w:r>
      <w:r w:rsidR="002A5D50" w:rsidRPr="00BD5E73">
        <w:rPr>
          <w:rFonts w:ascii="Times New Roman" w:hAnsi="Times New Roman" w:cs="Times New Roman"/>
          <w:b/>
          <w:i/>
          <w:sz w:val="24"/>
          <w:szCs w:val="24"/>
        </w:rPr>
        <w:t>D</w:t>
      </w:r>
      <w:r w:rsidRPr="00BD5E73">
        <w:rPr>
          <w:rFonts w:ascii="Times New Roman" w:hAnsi="Times New Roman" w:cs="Times New Roman"/>
          <w:b/>
          <w:i/>
          <w:sz w:val="24"/>
          <w:szCs w:val="24"/>
        </w:rPr>
        <w:t>esign</w:t>
      </w:r>
    </w:p>
    <w:p w14:paraId="6CA55AC7" w14:textId="7F33A391" w:rsidR="00F951BC" w:rsidRPr="00BD5E73" w:rsidRDefault="00DB639D" w:rsidP="00CF7C9A">
      <w:pPr>
        <w:spacing w:after="120" w:line="360" w:lineRule="auto"/>
        <w:rPr>
          <w:rFonts w:ascii="Times New Roman" w:hAnsi="Times New Roman" w:cs="Times New Roman"/>
          <w:sz w:val="24"/>
          <w:szCs w:val="24"/>
        </w:rPr>
      </w:pPr>
      <w:r w:rsidRPr="00BD5E73">
        <w:rPr>
          <w:rFonts w:ascii="Times New Roman" w:hAnsi="Times New Roman" w:cs="Times New Roman"/>
          <w:sz w:val="24"/>
          <w:szCs w:val="24"/>
        </w:rPr>
        <w:t xml:space="preserve">This is a </w:t>
      </w:r>
      <w:r w:rsidR="00696A5D" w:rsidRPr="00BD5E73">
        <w:rPr>
          <w:rFonts w:ascii="Times New Roman" w:hAnsi="Times New Roman" w:cs="Times New Roman"/>
          <w:sz w:val="24"/>
          <w:szCs w:val="24"/>
        </w:rPr>
        <w:t>cross-</w:t>
      </w:r>
      <w:r w:rsidR="002C6F0A" w:rsidRPr="00BD5E73">
        <w:rPr>
          <w:rFonts w:ascii="Times New Roman" w:hAnsi="Times New Roman" w:cs="Times New Roman"/>
          <w:sz w:val="24"/>
          <w:szCs w:val="24"/>
        </w:rPr>
        <w:t>sectional analysis</w:t>
      </w:r>
      <w:r w:rsidRPr="00BD5E73">
        <w:rPr>
          <w:rFonts w:ascii="Times New Roman" w:hAnsi="Times New Roman" w:cs="Times New Roman"/>
          <w:sz w:val="24"/>
          <w:szCs w:val="24"/>
        </w:rPr>
        <w:t xml:space="preserve"> of baseline data collected </w:t>
      </w:r>
      <w:r w:rsidR="00883F95" w:rsidRPr="00BD5E73">
        <w:rPr>
          <w:rFonts w:ascii="Times New Roman" w:hAnsi="Times New Roman" w:cs="Times New Roman"/>
          <w:sz w:val="24"/>
          <w:szCs w:val="24"/>
        </w:rPr>
        <w:t xml:space="preserve">as part of </w:t>
      </w:r>
      <w:r w:rsidR="00F3575F" w:rsidRPr="00BD5E73">
        <w:rPr>
          <w:rFonts w:ascii="Times New Roman" w:hAnsi="Times New Roman" w:cs="Times New Roman"/>
          <w:sz w:val="24"/>
          <w:szCs w:val="24"/>
        </w:rPr>
        <w:t xml:space="preserve">a </w:t>
      </w:r>
      <w:r w:rsidR="00883F95" w:rsidRPr="00BD5E73">
        <w:rPr>
          <w:rFonts w:ascii="Times New Roman" w:hAnsi="Times New Roman" w:cs="Times New Roman"/>
          <w:sz w:val="24"/>
          <w:szCs w:val="24"/>
        </w:rPr>
        <w:t>cluster</w:t>
      </w:r>
      <w:r w:rsidR="00821EC5" w:rsidRPr="00BD5E73">
        <w:rPr>
          <w:rFonts w:ascii="Times New Roman" w:hAnsi="Times New Roman" w:cs="Times New Roman"/>
          <w:sz w:val="24"/>
          <w:szCs w:val="24"/>
        </w:rPr>
        <w:t>-</w:t>
      </w:r>
      <w:r w:rsidR="00DA75C6" w:rsidRPr="00BD5E73">
        <w:rPr>
          <w:rFonts w:ascii="Times New Roman" w:hAnsi="Times New Roman" w:cs="Times New Roman"/>
          <w:sz w:val="24"/>
          <w:szCs w:val="24"/>
        </w:rPr>
        <w:t>randomized</w:t>
      </w:r>
      <w:r w:rsidR="00F3575F" w:rsidRPr="00BD5E73">
        <w:rPr>
          <w:rFonts w:ascii="Times New Roman" w:hAnsi="Times New Roman" w:cs="Times New Roman"/>
          <w:sz w:val="24"/>
          <w:szCs w:val="24"/>
        </w:rPr>
        <w:t xml:space="preserve"> controlled trial</w:t>
      </w:r>
      <w:r w:rsidR="000B6712" w:rsidRPr="00BD5E73">
        <w:rPr>
          <w:rFonts w:ascii="Times New Roman" w:hAnsi="Times New Roman" w:cs="Times New Roman"/>
          <w:sz w:val="24"/>
          <w:szCs w:val="24"/>
        </w:rPr>
        <w:t xml:space="preserve"> </w:t>
      </w:r>
      <w:r w:rsidR="00C92368" w:rsidRPr="00BD5E73">
        <w:rPr>
          <w:rFonts w:ascii="Times New Roman" w:hAnsi="Times New Roman" w:cs="Times New Roman"/>
          <w:sz w:val="24"/>
          <w:szCs w:val="24"/>
        </w:rPr>
        <w:t>(</w:t>
      </w:r>
      <w:r w:rsidR="008103CA" w:rsidRPr="00BD5E73">
        <w:rPr>
          <w:rFonts w:ascii="Times New Roman" w:hAnsi="Times New Roman" w:cs="Times New Roman"/>
          <w:sz w:val="24"/>
          <w:szCs w:val="24"/>
        </w:rPr>
        <w:t>The Child Health Initiative for Developmental Outc</w:t>
      </w:r>
      <w:r w:rsidR="00C92368" w:rsidRPr="00BD5E73">
        <w:rPr>
          <w:rFonts w:ascii="Times New Roman" w:hAnsi="Times New Roman" w:cs="Times New Roman"/>
          <w:sz w:val="24"/>
          <w:szCs w:val="24"/>
        </w:rPr>
        <w:t>omes [</w:t>
      </w:r>
      <w:r w:rsidR="000E4204" w:rsidRPr="00BD5E73">
        <w:rPr>
          <w:rFonts w:ascii="Times New Roman" w:eastAsia="Times New Roman" w:hAnsi="Times New Roman" w:cs="Times New Roman"/>
          <w:sz w:val="24"/>
          <w:szCs w:val="24"/>
          <w:lang w:eastAsia="cy-GB"/>
        </w:rPr>
        <w:t>PACTR201701001387209</w:t>
      </w:r>
      <w:r w:rsidR="00C92368" w:rsidRPr="00BD5E73">
        <w:rPr>
          <w:rFonts w:ascii="Times New Roman" w:eastAsia="Times New Roman" w:hAnsi="Times New Roman" w:cs="Times New Roman"/>
          <w:sz w:val="24"/>
          <w:szCs w:val="24"/>
          <w:lang w:eastAsia="cy-GB"/>
        </w:rPr>
        <w:t>]</w:t>
      </w:r>
      <w:r w:rsidR="00C92368" w:rsidRPr="00BD5E73">
        <w:rPr>
          <w:rFonts w:ascii="Times New Roman" w:hAnsi="Times New Roman" w:cs="Times New Roman"/>
          <w:sz w:val="24"/>
          <w:szCs w:val="24"/>
        </w:rPr>
        <w:t>)</w:t>
      </w:r>
      <w:r w:rsidR="000B6712" w:rsidRPr="00BD5E73">
        <w:rPr>
          <w:rFonts w:ascii="Times New Roman" w:hAnsi="Times New Roman" w:cs="Times New Roman"/>
          <w:sz w:val="24"/>
          <w:szCs w:val="24"/>
        </w:rPr>
        <w:t xml:space="preserve"> </w:t>
      </w:r>
      <w:r w:rsidR="00FF26F5" w:rsidRPr="00BD5E73">
        <w:rPr>
          <w:rFonts w:ascii="Times New Roman" w:hAnsi="Times New Roman" w:cs="Times New Roman"/>
          <w:sz w:val="24"/>
          <w:szCs w:val="24"/>
        </w:rPr>
        <w:t xml:space="preserve">prior to implementation of the </w:t>
      </w:r>
      <w:r w:rsidR="002C6F0A" w:rsidRPr="00BD5E73">
        <w:rPr>
          <w:rFonts w:ascii="Times New Roman" w:hAnsi="Times New Roman" w:cs="Times New Roman"/>
          <w:sz w:val="24"/>
          <w:szCs w:val="24"/>
        </w:rPr>
        <w:t>intervention. Participants</w:t>
      </w:r>
      <w:r w:rsidR="006739B0" w:rsidRPr="00BD5E73">
        <w:rPr>
          <w:rFonts w:ascii="Times New Roman" w:hAnsi="Times New Roman" w:cs="Times New Roman"/>
          <w:sz w:val="24"/>
          <w:szCs w:val="24"/>
        </w:rPr>
        <w:t xml:space="preserve"> were recruited from </w:t>
      </w:r>
      <w:r w:rsidR="000A26A7" w:rsidRPr="00BD5E73">
        <w:rPr>
          <w:rFonts w:ascii="Times New Roman" w:hAnsi="Times New Roman" w:cs="Times New Roman"/>
          <w:sz w:val="24"/>
          <w:szCs w:val="24"/>
        </w:rPr>
        <w:t xml:space="preserve">catchment areas surrounding </w:t>
      </w:r>
      <w:r w:rsidR="006739B0" w:rsidRPr="00BD5E73">
        <w:rPr>
          <w:rFonts w:ascii="Times New Roman" w:hAnsi="Times New Roman" w:cs="Times New Roman"/>
          <w:sz w:val="24"/>
          <w:szCs w:val="24"/>
        </w:rPr>
        <w:t xml:space="preserve">30 clinics </w:t>
      </w:r>
      <w:r w:rsidR="004B68E7" w:rsidRPr="00BD5E73">
        <w:rPr>
          <w:rFonts w:ascii="Times New Roman" w:hAnsi="Times New Roman" w:cs="Times New Roman"/>
          <w:sz w:val="24"/>
          <w:szCs w:val="24"/>
        </w:rPr>
        <w:t>in</w:t>
      </w:r>
      <w:r w:rsidR="00B73E27" w:rsidRPr="00BD5E73">
        <w:rPr>
          <w:rFonts w:ascii="Times New Roman" w:hAnsi="Times New Roman" w:cs="Times New Roman"/>
          <w:sz w:val="24"/>
          <w:szCs w:val="24"/>
        </w:rPr>
        <w:t xml:space="preserve"> </w:t>
      </w:r>
      <w:r w:rsidR="00A64272" w:rsidRPr="00BD5E73">
        <w:rPr>
          <w:rFonts w:ascii="Times New Roman" w:hAnsi="Times New Roman" w:cs="Times New Roman"/>
          <w:sz w:val="24"/>
          <w:szCs w:val="24"/>
        </w:rPr>
        <w:t xml:space="preserve">2 </w:t>
      </w:r>
      <w:r w:rsidR="006739B0" w:rsidRPr="00BD5E73">
        <w:rPr>
          <w:rFonts w:ascii="Times New Roman" w:hAnsi="Times New Roman" w:cs="Times New Roman"/>
          <w:sz w:val="24"/>
          <w:szCs w:val="24"/>
        </w:rPr>
        <w:t xml:space="preserve">rural districts </w:t>
      </w:r>
      <w:r w:rsidR="00CB201A" w:rsidRPr="00BD5E73">
        <w:rPr>
          <w:rFonts w:ascii="Times New Roman" w:hAnsi="Times New Roman" w:cs="Times New Roman"/>
          <w:sz w:val="24"/>
          <w:szCs w:val="24"/>
        </w:rPr>
        <w:t>of Zimbabwe</w:t>
      </w:r>
      <w:r w:rsidR="00FF26F5" w:rsidRPr="00BD5E73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E987510" w14:textId="77777777" w:rsidR="00FB0B6E" w:rsidRPr="00BD5E73" w:rsidRDefault="00236215" w:rsidP="00CF7C9A">
      <w:pPr>
        <w:spacing w:after="120" w:line="360" w:lineRule="auto"/>
        <w:rPr>
          <w:rFonts w:ascii="Times New Roman" w:hAnsi="Times New Roman" w:cs="Times New Roman"/>
          <w:sz w:val="24"/>
          <w:szCs w:val="24"/>
        </w:rPr>
      </w:pPr>
      <w:r w:rsidRPr="00BD5E73">
        <w:rPr>
          <w:rFonts w:ascii="Times New Roman" w:hAnsi="Times New Roman" w:cs="Times New Roman"/>
          <w:b/>
          <w:i/>
          <w:sz w:val="24"/>
          <w:szCs w:val="24"/>
        </w:rPr>
        <w:t>Participants</w:t>
      </w:r>
    </w:p>
    <w:p w14:paraId="29AEC98D" w14:textId="33A1BC25" w:rsidR="00F146AE" w:rsidRPr="00BD5E73" w:rsidRDefault="00694886" w:rsidP="00CF7C9A">
      <w:pPr>
        <w:tabs>
          <w:tab w:val="left" w:pos="7797"/>
        </w:tabs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ll m</w:t>
      </w:r>
      <w:r w:rsidR="00A92F91" w:rsidRPr="00BD5E73">
        <w:rPr>
          <w:rFonts w:ascii="Times New Roman" w:hAnsi="Times New Roman" w:cs="Times New Roman"/>
          <w:sz w:val="24"/>
          <w:szCs w:val="24"/>
        </w:rPr>
        <w:t>others with confirmed HIV status during pregnancy were recruited to the trial</w:t>
      </w:r>
      <w:r w:rsidR="00321172" w:rsidRPr="00BD5E73">
        <w:rPr>
          <w:rFonts w:ascii="Times New Roman" w:hAnsi="Times New Roman" w:cs="Times New Roman"/>
          <w:sz w:val="24"/>
          <w:szCs w:val="24"/>
        </w:rPr>
        <w:t xml:space="preserve">, via the </w:t>
      </w:r>
      <w:r w:rsidR="00146B12" w:rsidRPr="00BD5E73">
        <w:rPr>
          <w:rFonts w:ascii="Times New Roman" w:hAnsi="Times New Roman" w:cs="Times New Roman"/>
          <w:sz w:val="24"/>
          <w:szCs w:val="24"/>
        </w:rPr>
        <w:t>Exposed Infant Registers, held</w:t>
      </w:r>
      <w:r w:rsidR="00321172" w:rsidRPr="00BD5E73">
        <w:rPr>
          <w:rFonts w:ascii="Times New Roman" w:hAnsi="Times New Roman" w:cs="Times New Roman"/>
          <w:sz w:val="24"/>
          <w:szCs w:val="24"/>
        </w:rPr>
        <w:t xml:space="preserve"> at clinics</w:t>
      </w:r>
      <w:r w:rsidR="000B616A" w:rsidRPr="00BD5E73">
        <w:rPr>
          <w:rFonts w:ascii="Times New Roman" w:hAnsi="Times New Roman" w:cs="Times New Roman"/>
          <w:sz w:val="24"/>
          <w:szCs w:val="24"/>
        </w:rPr>
        <w:t xml:space="preserve">. </w:t>
      </w:r>
      <w:r w:rsidR="00A92F91" w:rsidRPr="00BD5E73">
        <w:rPr>
          <w:rFonts w:ascii="Times New Roman" w:hAnsi="Times New Roman" w:cs="Times New Roman"/>
          <w:sz w:val="24"/>
          <w:szCs w:val="24"/>
        </w:rPr>
        <w:t xml:space="preserve">For infants to </w:t>
      </w:r>
      <w:r w:rsidR="00696A5D" w:rsidRPr="00BD5E73">
        <w:rPr>
          <w:rFonts w:ascii="Times New Roman" w:hAnsi="Times New Roman" w:cs="Times New Roman"/>
          <w:sz w:val="24"/>
          <w:szCs w:val="24"/>
        </w:rPr>
        <w:t xml:space="preserve">be eligible for </w:t>
      </w:r>
      <w:r w:rsidR="00FF26F5" w:rsidRPr="00BD5E73">
        <w:rPr>
          <w:rFonts w:ascii="Times New Roman" w:hAnsi="Times New Roman" w:cs="Times New Roman"/>
          <w:sz w:val="24"/>
          <w:szCs w:val="24"/>
        </w:rPr>
        <w:t>inclusion</w:t>
      </w:r>
      <w:r w:rsidR="00593711" w:rsidRPr="00BD5E73">
        <w:rPr>
          <w:rFonts w:ascii="Times New Roman" w:hAnsi="Times New Roman" w:cs="Times New Roman"/>
          <w:sz w:val="24"/>
          <w:szCs w:val="24"/>
        </w:rPr>
        <w:t xml:space="preserve">, </w:t>
      </w:r>
      <w:r w:rsidR="00A92F91" w:rsidRPr="00BD5E73">
        <w:rPr>
          <w:rFonts w:ascii="Times New Roman" w:hAnsi="Times New Roman" w:cs="Times New Roman"/>
          <w:sz w:val="24"/>
          <w:szCs w:val="24"/>
        </w:rPr>
        <w:t xml:space="preserve">they </w:t>
      </w:r>
      <w:r w:rsidR="00593711" w:rsidRPr="00BD5E73">
        <w:rPr>
          <w:rFonts w:ascii="Times New Roman" w:hAnsi="Times New Roman" w:cs="Times New Roman"/>
          <w:sz w:val="24"/>
          <w:szCs w:val="24"/>
        </w:rPr>
        <w:t>had to be singleton births</w:t>
      </w:r>
      <w:r w:rsidR="00146B12" w:rsidRPr="00BD5E73">
        <w:rPr>
          <w:rFonts w:ascii="Times New Roman" w:hAnsi="Times New Roman" w:cs="Times New Roman"/>
          <w:sz w:val="24"/>
          <w:szCs w:val="24"/>
        </w:rPr>
        <w:t>,</w:t>
      </w:r>
      <w:r w:rsidR="00A77922" w:rsidRPr="00BD5E73">
        <w:rPr>
          <w:rFonts w:ascii="Times New Roman" w:hAnsi="Times New Roman" w:cs="Times New Roman"/>
          <w:sz w:val="24"/>
          <w:szCs w:val="24"/>
        </w:rPr>
        <w:t xml:space="preserve"> aged 0 to </w:t>
      </w:r>
      <w:r w:rsidR="00A86583" w:rsidRPr="00BD5E73">
        <w:rPr>
          <w:rFonts w:ascii="Times New Roman" w:hAnsi="Times New Roman" w:cs="Times New Roman"/>
          <w:sz w:val="24"/>
          <w:szCs w:val="24"/>
        </w:rPr>
        <w:t xml:space="preserve">24 </w:t>
      </w:r>
      <w:r w:rsidR="002C6F0A" w:rsidRPr="00BD5E73">
        <w:rPr>
          <w:rFonts w:ascii="Times New Roman" w:hAnsi="Times New Roman" w:cs="Times New Roman"/>
          <w:sz w:val="24"/>
          <w:szCs w:val="24"/>
        </w:rPr>
        <w:t>months</w:t>
      </w:r>
      <w:r w:rsidR="001158A8" w:rsidRPr="00BD5E73">
        <w:rPr>
          <w:rFonts w:ascii="Times New Roman" w:hAnsi="Times New Roman" w:cs="Times New Roman"/>
          <w:sz w:val="24"/>
          <w:szCs w:val="24"/>
        </w:rPr>
        <w:t>,</w:t>
      </w:r>
      <w:r w:rsidR="00F146AE" w:rsidRPr="00BD5E73">
        <w:rPr>
          <w:rFonts w:ascii="Times New Roman" w:hAnsi="Times New Roman" w:cs="Times New Roman"/>
          <w:sz w:val="24"/>
          <w:szCs w:val="24"/>
        </w:rPr>
        <w:t xml:space="preserve"> and</w:t>
      </w:r>
      <w:r w:rsidR="001158A8" w:rsidRPr="00BD5E73">
        <w:rPr>
          <w:rFonts w:ascii="Times New Roman" w:hAnsi="Times New Roman" w:cs="Times New Roman"/>
          <w:sz w:val="24"/>
          <w:szCs w:val="24"/>
        </w:rPr>
        <w:t xml:space="preserve"> not suffering from other </w:t>
      </w:r>
      <w:r w:rsidR="00081561" w:rsidRPr="00BD5E73">
        <w:rPr>
          <w:rFonts w:ascii="Times New Roman" w:hAnsi="Times New Roman" w:cs="Times New Roman"/>
          <w:sz w:val="24"/>
          <w:szCs w:val="24"/>
        </w:rPr>
        <w:t>chronic illness (not including HIV</w:t>
      </w:r>
      <w:r w:rsidR="00F146AE" w:rsidRPr="00BD5E73">
        <w:rPr>
          <w:rFonts w:ascii="Times New Roman" w:hAnsi="Times New Roman" w:cs="Times New Roman"/>
          <w:sz w:val="24"/>
          <w:szCs w:val="24"/>
        </w:rPr>
        <w:t>)</w:t>
      </w:r>
      <w:r w:rsidR="000B616A" w:rsidRPr="00BD5E73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E8101FC" w14:textId="77777777" w:rsidR="00FB0B6E" w:rsidRPr="00BD5E73" w:rsidRDefault="00FF26F5" w:rsidP="00CF7C9A">
      <w:pPr>
        <w:spacing w:after="120" w:line="360" w:lineRule="auto"/>
        <w:rPr>
          <w:rFonts w:ascii="Times New Roman" w:hAnsi="Times New Roman" w:cs="Times New Roman"/>
          <w:sz w:val="24"/>
          <w:szCs w:val="24"/>
        </w:rPr>
      </w:pPr>
      <w:r w:rsidRPr="00BD5E73">
        <w:rPr>
          <w:rFonts w:ascii="Times New Roman" w:hAnsi="Times New Roman" w:cs="Times New Roman"/>
          <w:b/>
          <w:i/>
          <w:sz w:val="24"/>
          <w:szCs w:val="24"/>
        </w:rPr>
        <w:t xml:space="preserve">Enrolment </w:t>
      </w:r>
      <w:r w:rsidR="002B137E" w:rsidRPr="00BD5E73">
        <w:rPr>
          <w:rFonts w:ascii="Times New Roman" w:hAnsi="Times New Roman" w:cs="Times New Roman"/>
          <w:b/>
          <w:i/>
          <w:sz w:val="24"/>
          <w:szCs w:val="24"/>
        </w:rPr>
        <w:t>Procedures</w:t>
      </w:r>
    </w:p>
    <w:p w14:paraId="0635EA35" w14:textId="082D96A2" w:rsidR="009B4E82" w:rsidRPr="00BD5E73" w:rsidRDefault="0066112E" w:rsidP="00CF7C9A">
      <w:pPr>
        <w:spacing w:after="120" w:line="360" w:lineRule="auto"/>
        <w:rPr>
          <w:rFonts w:ascii="Times New Roman" w:hAnsi="Times New Roman" w:cs="Times New Roman"/>
          <w:color w:val="FF0000"/>
          <w:sz w:val="24"/>
          <w:szCs w:val="24"/>
        </w:rPr>
      </w:pPr>
      <w:r w:rsidRPr="00BD5E73">
        <w:rPr>
          <w:rFonts w:ascii="Times New Roman" w:hAnsi="Times New Roman" w:cs="Times New Roman"/>
          <w:sz w:val="24"/>
          <w:szCs w:val="24"/>
        </w:rPr>
        <w:lastRenderedPageBreak/>
        <w:t>E</w:t>
      </w:r>
      <w:r w:rsidR="00EF314A" w:rsidRPr="00BD5E73">
        <w:rPr>
          <w:rFonts w:ascii="Times New Roman" w:hAnsi="Times New Roman" w:cs="Times New Roman"/>
          <w:sz w:val="24"/>
          <w:szCs w:val="24"/>
        </w:rPr>
        <w:t>ligible participants</w:t>
      </w:r>
      <w:r w:rsidR="000B6712" w:rsidRPr="00BD5E73">
        <w:rPr>
          <w:rFonts w:ascii="Times New Roman" w:hAnsi="Times New Roman" w:cs="Times New Roman"/>
          <w:sz w:val="24"/>
          <w:szCs w:val="24"/>
        </w:rPr>
        <w:t xml:space="preserve"> </w:t>
      </w:r>
      <w:r w:rsidR="00EF314A" w:rsidRPr="00BD5E73">
        <w:rPr>
          <w:rFonts w:ascii="Times New Roman" w:hAnsi="Times New Roman" w:cs="Times New Roman"/>
          <w:sz w:val="24"/>
          <w:szCs w:val="24"/>
        </w:rPr>
        <w:t xml:space="preserve">were invited to attend an orientation meeting to learn about the trial. After orientation, </w:t>
      </w:r>
      <w:r w:rsidR="000A26A7" w:rsidRPr="00BD5E73">
        <w:rPr>
          <w:rFonts w:ascii="Times New Roman" w:hAnsi="Times New Roman" w:cs="Times New Roman"/>
          <w:sz w:val="24"/>
          <w:szCs w:val="24"/>
        </w:rPr>
        <w:t xml:space="preserve">eligible </w:t>
      </w:r>
      <w:r w:rsidR="00EF314A" w:rsidRPr="00BD5E73">
        <w:rPr>
          <w:rFonts w:ascii="Times New Roman" w:hAnsi="Times New Roman" w:cs="Times New Roman"/>
          <w:sz w:val="24"/>
          <w:szCs w:val="24"/>
        </w:rPr>
        <w:t>caregivers who provide</w:t>
      </w:r>
      <w:r w:rsidR="00714C45" w:rsidRPr="00BD5E73">
        <w:rPr>
          <w:rFonts w:ascii="Times New Roman" w:hAnsi="Times New Roman" w:cs="Times New Roman"/>
          <w:sz w:val="24"/>
          <w:szCs w:val="24"/>
        </w:rPr>
        <w:t>d</w:t>
      </w:r>
      <w:r w:rsidR="00EF314A" w:rsidRPr="00BD5E73">
        <w:rPr>
          <w:rFonts w:ascii="Times New Roman" w:hAnsi="Times New Roman" w:cs="Times New Roman"/>
          <w:sz w:val="24"/>
          <w:szCs w:val="24"/>
        </w:rPr>
        <w:t xml:space="preserve"> verbal consent to enrol were booked for enrolment procedures and baseline assessments.</w:t>
      </w:r>
      <w:r w:rsidR="000B6712" w:rsidRPr="00BD5E73">
        <w:rPr>
          <w:rFonts w:ascii="Times New Roman" w:hAnsi="Times New Roman" w:cs="Times New Roman"/>
          <w:sz w:val="24"/>
          <w:szCs w:val="24"/>
        </w:rPr>
        <w:t xml:space="preserve"> </w:t>
      </w:r>
      <w:r w:rsidR="00AB7BF6" w:rsidRPr="00BD5E73">
        <w:rPr>
          <w:rFonts w:ascii="Times New Roman" w:hAnsi="Times New Roman" w:cs="Times New Roman"/>
          <w:sz w:val="24"/>
          <w:szCs w:val="24"/>
        </w:rPr>
        <w:t>A</w:t>
      </w:r>
      <w:r w:rsidR="001D4D6D" w:rsidRPr="00BD5E73">
        <w:rPr>
          <w:rFonts w:ascii="Times New Roman" w:hAnsi="Times New Roman" w:cs="Times New Roman"/>
          <w:sz w:val="24"/>
          <w:szCs w:val="24"/>
        </w:rPr>
        <w:t>t enrolment</w:t>
      </w:r>
      <w:r w:rsidR="00615A5B" w:rsidRPr="00BD5E73">
        <w:rPr>
          <w:rFonts w:ascii="Times New Roman" w:hAnsi="Times New Roman" w:cs="Times New Roman"/>
          <w:sz w:val="24"/>
          <w:szCs w:val="24"/>
        </w:rPr>
        <w:t>,</w:t>
      </w:r>
      <w:r w:rsidR="001D4D6D" w:rsidRPr="00BD5E73">
        <w:rPr>
          <w:rFonts w:ascii="Times New Roman" w:hAnsi="Times New Roman" w:cs="Times New Roman"/>
          <w:sz w:val="24"/>
          <w:szCs w:val="24"/>
        </w:rPr>
        <w:t xml:space="preserve"> a</w:t>
      </w:r>
      <w:r w:rsidR="00AB7BF6" w:rsidRPr="00BD5E73">
        <w:rPr>
          <w:rFonts w:ascii="Times New Roman" w:hAnsi="Times New Roman" w:cs="Times New Roman"/>
          <w:sz w:val="24"/>
          <w:szCs w:val="24"/>
        </w:rPr>
        <w:t xml:space="preserve"> questionnaire</w:t>
      </w:r>
      <w:r w:rsidR="000B6712" w:rsidRPr="00BD5E73">
        <w:rPr>
          <w:rFonts w:ascii="Times New Roman" w:hAnsi="Times New Roman" w:cs="Times New Roman"/>
          <w:sz w:val="24"/>
          <w:szCs w:val="24"/>
        </w:rPr>
        <w:t xml:space="preserve"> </w:t>
      </w:r>
      <w:r w:rsidRPr="00BD5E73">
        <w:rPr>
          <w:rFonts w:ascii="Times New Roman" w:hAnsi="Times New Roman" w:cs="Times New Roman"/>
          <w:sz w:val="24"/>
          <w:szCs w:val="24"/>
        </w:rPr>
        <w:t xml:space="preserve">was </w:t>
      </w:r>
      <w:r w:rsidR="00696A5D" w:rsidRPr="00BD5E73">
        <w:rPr>
          <w:rFonts w:ascii="Times New Roman" w:hAnsi="Times New Roman" w:cs="Times New Roman"/>
          <w:sz w:val="24"/>
          <w:szCs w:val="24"/>
        </w:rPr>
        <w:t>administered</w:t>
      </w:r>
      <w:r w:rsidR="000B6712" w:rsidRPr="00BD5E73">
        <w:rPr>
          <w:rFonts w:ascii="Times New Roman" w:hAnsi="Times New Roman" w:cs="Times New Roman"/>
          <w:sz w:val="24"/>
          <w:szCs w:val="24"/>
        </w:rPr>
        <w:t xml:space="preserve"> </w:t>
      </w:r>
      <w:r w:rsidR="00FF26F5" w:rsidRPr="00BD5E73">
        <w:rPr>
          <w:rFonts w:ascii="Times New Roman" w:hAnsi="Times New Roman" w:cs="Times New Roman"/>
          <w:sz w:val="24"/>
          <w:szCs w:val="24"/>
        </w:rPr>
        <w:t xml:space="preserve">to </w:t>
      </w:r>
      <w:r w:rsidRPr="00BD5E73">
        <w:rPr>
          <w:rFonts w:ascii="Times New Roman" w:hAnsi="Times New Roman" w:cs="Times New Roman"/>
          <w:sz w:val="24"/>
          <w:szCs w:val="24"/>
        </w:rPr>
        <w:t>partic</w:t>
      </w:r>
      <w:r w:rsidR="0088140C" w:rsidRPr="00BD5E73">
        <w:rPr>
          <w:rFonts w:ascii="Times New Roman" w:hAnsi="Times New Roman" w:cs="Times New Roman"/>
          <w:sz w:val="24"/>
          <w:szCs w:val="24"/>
        </w:rPr>
        <w:t>ipating caregiver</w:t>
      </w:r>
      <w:r w:rsidR="002B3AA9" w:rsidRPr="00BD5E73">
        <w:rPr>
          <w:rFonts w:ascii="Times New Roman" w:hAnsi="Times New Roman" w:cs="Times New Roman"/>
          <w:sz w:val="24"/>
          <w:szCs w:val="24"/>
        </w:rPr>
        <w:t>s</w:t>
      </w:r>
      <w:r w:rsidR="000A26A7" w:rsidRPr="00BD5E73">
        <w:rPr>
          <w:rFonts w:ascii="Times New Roman" w:hAnsi="Times New Roman" w:cs="Times New Roman"/>
          <w:sz w:val="24"/>
          <w:szCs w:val="24"/>
        </w:rPr>
        <w:t xml:space="preserve"> by a trained interviewer with more sensitive</w:t>
      </w:r>
      <w:r w:rsidR="000B6712" w:rsidRPr="00BD5E73">
        <w:rPr>
          <w:rFonts w:ascii="Times New Roman" w:hAnsi="Times New Roman" w:cs="Times New Roman"/>
          <w:sz w:val="24"/>
          <w:szCs w:val="24"/>
        </w:rPr>
        <w:t xml:space="preserve"> </w:t>
      </w:r>
      <w:r w:rsidR="00FA0137" w:rsidRPr="00BD5E73">
        <w:rPr>
          <w:rFonts w:ascii="Times New Roman" w:hAnsi="Times New Roman" w:cs="Times New Roman"/>
          <w:sz w:val="24"/>
          <w:szCs w:val="24"/>
        </w:rPr>
        <w:t xml:space="preserve">information being </w:t>
      </w:r>
      <w:r w:rsidR="000A26A7" w:rsidRPr="00BD5E73">
        <w:rPr>
          <w:rFonts w:ascii="Times New Roman" w:hAnsi="Times New Roman" w:cs="Times New Roman"/>
          <w:sz w:val="24"/>
          <w:szCs w:val="24"/>
        </w:rPr>
        <w:t xml:space="preserve">collected using </w:t>
      </w:r>
      <w:r w:rsidR="00FF26F5" w:rsidRPr="00BD5E73">
        <w:rPr>
          <w:rFonts w:ascii="Times New Roman" w:hAnsi="Times New Roman" w:cs="Times New Roman"/>
          <w:sz w:val="24"/>
          <w:szCs w:val="24"/>
        </w:rPr>
        <w:t>audio computer</w:t>
      </w:r>
      <w:r w:rsidR="00360DBF" w:rsidRPr="00BD5E73">
        <w:rPr>
          <w:rFonts w:ascii="Times New Roman" w:hAnsi="Times New Roman" w:cs="Times New Roman"/>
          <w:sz w:val="24"/>
          <w:szCs w:val="24"/>
        </w:rPr>
        <w:t>-</w:t>
      </w:r>
      <w:r w:rsidR="00FF26F5" w:rsidRPr="00BD5E73">
        <w:rPr>
          <w:rFonts w:ascii="Times New Roman" w:hAnsi="Times New Roman" w:cs="Times New Roman"/>
          <w:sz w:val="24"/>
          <w:szCs w:val="24"/>
        </w:rPr>
        <w:t>assisted survey instrument</w:t>
      </w:r>
      <w:r w:rsidR="000B6712" w:rsidRPr="00BD5E73">
        <w:rPr>
          <w:rFonts w:ascii="Times New Roman" w:hAnsi="Times New Roman" w:cs="Times New Roman"/>
          <w:sz w:val="24"/>
          <w:szCs w:val="24"/>
        </w:rPr>
        <w:t xml:space="preserve"> </w:t>
      </w:r>
      <w:r w:rsidR="00BC5ED5" w:rsidRPr="00BD5E73">
        <w:rPr>
          <w:rFonts w:ascii="Times New Roman" w:hAnsi="Times New Roman" w:cs="Times New Roman"/>
          <w:sz w:val="24"/>
          <w:szCs w:val="24"/>
        </w:rPr>
        <w:fldChar w:fldCharType="begin"/>
      </w:r>
      <w:r w:rsidR="006052F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anghaug&lt;/Author&gt;&lt;Year&gt;2011&lt;/Year&gt;&lt;RecNum&gt;232&lt;/RecNum&gt;&lt;DisplayText&gt;(Langhaug et al., 2011)&lt;/DisplayText&gt;&lt;record&gt;&lt;rec-number&gt;232&lt;/rec-number&gt;&lt;foreign-keys&gt;&lt;key app="EN" db-id="a5es9sevoerzvietrpq5e90wsv95ar20xptz"&gt;232&lt;/key&gt;&lt;/foreign-keys&gt;&lt;ref-type name="Journal Article"&gt;17&lt;/ref-type&gt;&lt;contributors&gt;&lt;authors&gt;&lt;author&gt;Langhaug, Lisa F &lt;/author&gt;&lt;author&gt;Cheung, Yin Bun &lt;/author&gt;&lt;author&gt;Pascoe, Sophie &lt;/author&gt;&lt;author&gt;Chirawu, Petronella &lt;/author&gt;&lt;author&gt;Woelk, Godfrey &lt;/author&gt;&lt;author&gt;Hayes, Richard J&lt;/author&gt;&lt;author&gt;Cowan, Frances M &lt;/author&gt;&lt;/authors&gt;&lt;/contributors&gt;&lt;titles&gt;&lt;title&gt;How you ask the question really matters: a randomized comparison of four questionnaire delivery modes to assess validity and reliability of self-reported data on sexual behaviour in young people in rural Zimbabwe&lt;/title&gt;&lt;secondary-title&gt;Sexually Transmitted Infections &lt;/secondary-title&gt;&lt;/titles&gt;&lt;periodical&gt;&lt;full-title&gt;Sexually Transmitted Infections&lt;/full-title&gt;&lt;/periodical&gt;&lt;pages&gt;165-173&lt;/pages&gt;&lt;number&gt;87&lt;/number&gt;&lt;dates&gt;&lt;year&gt;2011&lt;/year&gt;&lt;/dates&gt;&lt;urls&gt;&lt;/urls&gt;&lt;/record&gt;&lt;/Cite&gt;&lt;/EndNote&gt;</w:instrText>
      </w:r>
      <w:r w:rsidR="00BC5ED5" w:rsidRPr="00BD5E73">
        <w:rPr>
          <w:rFonts w:ascii="Times New Roman" w:hAnsi="Times New Roman" w:cs="Times New Roman"/>
          <w:sz w:val="24"/>
          <w:szCs w:val="24"/>
        </w:rPr>
        <w:fldChar w:fldCharType="separate"/>
      </w:r>
      <w:r w:rsidR="006052F5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1" w:tooltip="Langhaug, 2011 #232" w:history="1">
        <w:r w:rsidR="006052F5">
          <w:rPr>
            <w:rFonts w:ascii="Times New Roman" w:hAnsi="Times New Roman" w:cs="Times New Roman"/>
            <w:noProof/>
            <w:sz w:val="24"/>
            <w:szCs w:val="24"/>
          </w:rPr>
          <w:t>Langhaug et al., 2011</w:t>
        </w:r>
      </w:hyperlink>
      <w:r w:rsidR="006052F5">
        <w:rPr>
          <w:rFonts w:ascii="Times New Roman" w:hAnsi="Times New Roman" w:cs="Times New Roman"/>
          <w:noProof/>
          <w:sz w:val="24"/>
          <w:szCs w:val="24"/>
        </w:rPr>
        <w:t>)</w:t>
      </w:r>
      <w:r w:rsidR="00BC5ED5" w:rsidRPr="00BD5E73">
        <w:rPr>
          <w:rFonts w:ascii="Times New Roman" w:hAnsi="Times New Roman" w:cs="Times New Roman"/>
          <w:sz w:val="24"/>
          <w:szCs w:val="24"/>
        </w:rPr>
        <w:fldChar w:fldCharType="end"/>
      </w:r>
      <w:r w:rsidR="000A26A7" w:rsidRPr="00BD5E73">
        <w:rPr>
          <w:rFonts w:ascii="Times New Roman" w:hAnsi="Times New Roman" w:cs="Times New Roman"/>
          <w:sz w:val="24"/>
          <w:szCs w:val="24"/>
        </w:rPr>
        <w:t>.</w:t>
      </w:r>
      <w:r w:rsidR="00FF26F5" w:rsidRPr="00BD5E7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384E339" w14:textId="6A917E20" w:rsidR="003434FF" w:rsidRPr="00BD5E73" w:rsidRDefault="00F24A73" w:rsidP="00CF7C9A">
      <w:pPr>
        <w:pStyle w:val="Default"/>
        <w:spacing w:after="120" w:line="360" w:lineRule="auto"/>
        <w:jc w:val="left"/>
        <w:rPr>
          <w:color w:val="auto"/>
        </w:rPr>
      </w:pPr>
      <w:r w:rsidRPr="00BD5E73">
        <w:rPr>
          <w:color w:val="auto"/>
        </w:rPr>
        <w:t>T</w:t>
      </w:r>
      <w:r w:rsidR="000A26A7" w:rsidRPr="00BD5E73">
        <w:rPr>
          <w:color w:val="auto"/>
        </w:rPr>
        <w:t>wo t</w:t>
      </w:r>
      <w:r w:rsidRPr="00BD5E73">
        <w:rPr>
          <w:color w:val="auto"/>
        </w:rPr>
        <w:t xml:space="preserve">rained nurses who were blind to the </w:t>
      </w:r>
      <w:r w:rsidR="00367DAB" w:rsidRPr="00BD5E73">
        <w:rPr>
          <w:color w:val="auto"/>
        </w:rPr>
        <w:t xml:space="preserve">infant’s </w:t>
      </w:r>
      <w:r w:rsidRPr="00BD5E73">
        <w:rPr>
          <w:color w:val="auto"/>
        </w:rPr>
        <w:t xml:space="preserve">HIV status carried out the developmental assessments using the Mullen Scale of Early Learning </w:t>
      </w:r>
      <w:r w:rsidRPr="00BD5E73">
        <w:t>(MSEL)</w:t>
      </w:r>
      <w:r w:rsidRPr="00BD5E73">
        <w:rPr>
          <w:color w:val="auto"/>
        </w:rPr>
        <w:t xml:space="preserve">. </w:t>
      </w:r>
      <w:r w:rsidR="00A4751F" w:rsidRPr="00BD5E73">
        <w:rPr>
          <w:color w:val="auto"/>
        </w:rPr>
        <w:t xml:space="preserve">Data on the developmental assessment of the </w:t>
      </w:r>
      <w:r w:rsidR="00367DAB" w:rsidRPr="00BD5E73">
        <w:rPr>
          <w:color w:val="auto"/>
        </w:rPr>
        <w:t xml:space="preserve">infants </w:t>
      </w:r>
      <w:r w:rsidR="00A4751F" w:rsidRPr="00BD5E73">
        <w:rPr>
          <w:color w:val="auto"/>
        </w:rPr>
        <w:t xml:space="preserve">were collected </w:t>
      </w:r>
      <w:r w:rsidR="001612C0" w:rsidRPr="00BD5E73">
        <w:rPr>
          <w:color w:val="auto"/>
        </w:rPr>
        <w:t xml:space="preserve">and </w:t>
      </w:r>
      <w:r w:rsidR="0094520F" w:rsidRPr="00BD5E73">
        <w:rPr>
          <w:color w:val="auto"/>
        </w:rPr>
        <w:t>double</w:t>
      </w:r>
      <w:r w:rsidR="00360DBF" w:rsidRPr="00BD5E73">
        <w:rPr>
          <w:color w:val="auto"/>
        </w:rPr>
        <w:t>-</w:t>
      </w:r>
      <w:r w:rsidR="0046646A" w:rsidRPr="00BD5E73">
        <w:rPr>
          <w:color w:val="auto"/>
        </w:rPr>
        <w:t>entered onto</w:t>
      </w:r>
      <w:r w:rsidR="00D82B6F" w:rsidRPr="00BD5E73">
        <w:rPr>
          <w:color w:val="auto"/>
        </w:rPr>
        <w:t xml:space="preserve"> a specialized database </w:t>
      </w:r>
      <w:r w:rsidR="00852DFF" w:rsidRPr="00BD5E73">
        <w:rPr>
          <w:color w:val="auto"/>
        </w:rPr>
        <w:t xml:space="preserve">by </w:t>
      </w:r>
      <w:r w:rsidR="00C836AE" w:rsidRPr="00BD5E73">
        <w:rPr>
          <w:color w:val="auto"/>
        </w:rPr>
        <w:t xml:space="preserve">the </w:t>
      </w:r>
      <w:r w:rsidR="00852DFF" w:rsidRPr="00BD5E73">
        <w:rPr>
          <w:color w:val="auto"/>
        </w:rPr>
        <w:t>research team</w:t>
      </w:r>
      <w:r w:rsidR="000B616A" w:rsidRPr="00BD5E73">
        <w:rPr>
          <w:color w:val="auto"/>
        </w:rPr>
        <w:t xml:space="preserve">. </w:t>
      </w:r>
      <w:r w:rsidR="00B56D9B" w:rsidRPr="00BD5E73">
        <w:rPr>
          <w:color w:val="auto"/>
        </w:rPr>
        <w:t>The developmental assessment</w:t>
      </w:r>
      <w:r w:rsidR="000B6712" w:rsidRPr="00BD5E73">
        <w:rPr>
          <w:color w:val="auto"/>
        </w:rPr>
        <w:t xml:space="preserve"> </w:t>
      </w:r>
      <w:r w:rsidR="00B52349" w:rsidRPr="00BD5E73">
        <w:rPr>
          <w:color w:val="auto"/>
        </w:rPr>
        <w:t xml:space="preserve">procedures </w:t>
      </w:r>
      <w:r w:rsidR="00FA271D" w:rsidRPr="00BD5E73">
        <w:rPr>
          <w:color w:val="auto"/>
        </w:rPr>
        <w:t xml:space="preserve">of </w:t>
      </w:r>
      <w:r w:rsidR="00B52349" w:rsidRPr="00BD5E73">
        <w:rPr>
          <w:color w:val="auto"/>
        </w:rPr>
        <w:t xml:space="preserve">the </w:t>
      </w:r>
      <w:r w:rsidR="00367DAB" w:rsidRPr="00BD5E73">
        <w:rPr>
          <w:color w:val="auto"/>
        </w:rPr>
        <w:t xml:space="preserve">infants </w:t>
      </w:r>
      <w:r w:rsidR="00FA271D" w:rsidRPr="00BD5E73">
        <w:rPr>
          <w:color w:val="auto"/>
        </w:rPr>
        <w:t xml:space="preserve">were </w:t>
      </w:r>
      <w:r w:rsidR="00324F15" w:rsidRPr="00BD5E73">
        <w:rPr>
          <w:color w:val="auto"/>
        </w:rPr>
        <w:t>video record</w:t>
      </w:r>
      <w:r w:rsidR="000C3745" w:rsidRPr="00BD5E73">
        <w:rPr>
          <w:color w:val="auto"/>
        </w:rPr>
        <w:t xml:space="preserve">ed and </w:t>
      </w:r>
      <w:r w:rsidR="0069358E" w:rsidRPr="00BD5E73">
        <w:rPr>
          <w:color w:val="auto"/>
        </w:rPr>
        <w:t xml:space="preserve">randomly </w:t>
      </w:r>
      <w:r w:rsidR="00B52349" w:rsidRPr="00BD5E73">
        <w:rPr>
          <w:color w:val="auto"/>
        </w:rPr>
        <w:t>selected</w:t>
      </w:r>
      <w:r w:rsidR="00FA271D" w:rsidRPr="00BD5E73">
        <w:rPr>
          <w:color w:val="auto"/>
        </w:rPr>
        <w:t xml:space="preserve"> sessions</w:t>
      </w:r>
      <w:r w:rsidR="000C3745" w:rsidRPr="00BD5E73">
        <w:rPr>
          <w:color w:val="auto"/>
        </w:rPr>
        <w:t xml:space="preserve"> were reviewed to assess reliability and repeatability of assessments</w:t>
      </w:r>
      <w:r w:rsidR="00155B12" w:rsidRPr="00BD5E73">
        <w:rPr>
          <w:color w:val="auto"/>
        </w:rPr>
        <w:t>.</w:t>
      </w:r>
    </w:p>
    <w:p w14:paraId="5C0DCBBC" w14:textId="77777777" w:rsidR="00916ADE" w:rsidRPr="00BD5E73" w:rsidRDefault="002A5D50" w:rsidP="00CF7C9A">
      <w:pPr>
        <w:spacing w:after="120" w:line="360" w:lineRule="auto"/>
        <w:rPr>
          <w:rFonts w:ascii="Times New Roman" w:hAnsi="Times New Roman" w:cs="Times New Roman"/>
          <w:i/>
          <w:sz w:val="24"/>
          <w:szCs w:val="24"/>
        </w:rPr>
      </w:pPr>
      <w:r w:rsidRPr="00BD5E73">
        <w:rPr>
          <w:rFonts w:ascii="Times New Roman" w:hAnsi="Times New Roman" w:cs="Times New Roman"/>
          <w:b/>
          <w:i/>
          <w:sz w:val="24"/>
          <w:szCs w:val="24"/>
        </w:rPr>
        <w:t>A</w:t>
      </w:r>
      <w:r w:rsidR="006567D0" w:rsidRPr="00BD5E73">
        <w:rPr>
          <w:rFonts w:ascii="Times New Roman" w:hAnsi="Times New Roman" w:cs="Times New Roman"/>
          <w:b/>
          <w:i/>
          <w:sz w:val="24"/>
          <w:szCs w:val="24"/>
        </w:rPr>
        <w:t xml:space="preserve">ssessment </w:t>
      </w:r>
      <w:r w:rsidRPr="00BD5E73">
        <w:rPr>
          <w:rFonts w:ascii="Times New Roman" w:hAnsi="Times New Roman" w:cs="Times New Roman"/>
          <w:b/>
          <w:i/>
          <w:sz w:val="24"/>
          <w:szCs w:val="24"/>
        </w:rPr>
        <w:t>M</w:t>
      </w:r>
      <w:r w:rsidR="00636D6D" w:rsidRPr="00BD5E73">
        <w:rPr>
          <w:rFonts w:ascii="Times New Roman" w:hAnsi="Times New Roman" w:cs="Times New Roman"/>
          <w:b/>
          <w:i/>
          <w:sz w:val="24"/>
          <w:szCs w:val="24"/>
        </w:rPr>
        <w:t>easures</w:t>
      </w:r>
    </w:p>
    <w:p w14:paraId="184DD6D2" w14:textId="77777777" w:rsidR="00436FA5" w:rsidRPr="00BD5E73" w:rsidRDefault="00916ADE" w:rsidP="00CF7C9A">
      <w:pPr>
        <w:pStyle w:val="ListParagraph"/>
        <w:numPr>
          <w:ilvl w:val="0"/>
          <w:numId w:val="11"/>
        </w:numPr>
        <w:spacing w:after="120" w:line="360" w:lineRule="auto"/>
        <w:rPr>
          <w:rFonts w:ascii="Times New Roman" w:hAnsi="Times New Roman" w:cs="Times New Roman"/>
          <w:b/>
          <w:i/>
          <w:sz w:val="24"/>
          <w:szCs w:val="24"/>
        </w:rPr>
      </w:pPr>
      <w:r w:rsidRPr="00BD5E73">
        <w:rPr>
          <w:rFonts w:ascii="Times New Roman" w:hAnsi="Times New Roman" w:cs="Times New Roman"/>
          <w:b/>
          <w:i/>
          <w:sz w:val="24"/>
          <w:szCs w:val="24"/>
        </w:rPr>
        <w:t>I</w:t>
      </w:r>
      <w:r w:rsidR="00436FA5" w:rsidRPr="00BD5E73">
        <w:rPr>
          <w:rFonts w:ascii="Times New Roman" w:hAnsi="Times New Roman" w:cs="Times New Roman"/>
          <w:b/>
          <w:i/>
          <w:sz w:val="24"/>
          <w:szCs w:val="24"/>
        </w:rPr>
        <w:t xml:space="preserve">nfant cognitive measure </w:t>
      </w:r>
    </w:p>
    <w:p w14:paraId="7D3702DD" w14:textId="2545F464" w:rsidR="00AC3CD9" w:rsidRPr="00BD5E73" w:rsidRDefault="0092103B" w:rsidP="00CF7C9A">
      <w:pPr>
        <w:spacing w:after="120" w:line="360" w:lineRule="auto"/>
        <w:rPr>
          <w:rFonts w:ascii="Times New Roman" w:hAnsi="Times New Roman" w:cs="Times New Roman"/>
          <w:sz w:val="24"/>
          <w:szCs w:val="24"/>
        </w:rPr>
      </w:pPr>
      <w:r w:rsidRPr="00BD5E73">
        <w:rPr>
          <w:rFonts w:ascii="Times New Roman" w:hAnsi="Times New Roman" w:cs="Times New Roman"/>
          <w:sz w:val="24"/>
          <w:szCs w:val="24"/>
        </w:rPr>
        <w:t xml:space="preserve">The cognitive </w:t>
      </w:r>
      <w:r w:rsidR="00293189" w:rsidRPr="00BD5E73">
        <w:rPr>
          <w:rFonts w:ascii="Times New Roman" w:hAnsi="Times New Roman" w:cs="Times New Roman"/>
          <w:sz w:val="24"/>
          <w:szCs w:val="24"/>
        </w:rPr>
        <w:t>profiles of the participating infants were</w:t>
      </w:r>
      <w:r w:rsidRPr="00BD5E73">
        <w:rPr>
          <w:rFonts w:ascii="Times New Roman" w:hAnsi="Times New Roman" w:cs="Times New Roman"/>
          <w:sz w:val="24"/>
          <w:szCs w:val="24"/>
        </w:rPr>
        <w:t xml:space="preserve"> assessed using </w:t>
      </w:r>
      <w:r w:rsidR="00360DBF" w:rsidRPr="00BD5E73">
        <w:rPr>
          <w:rFonts w:ascii="Times New Roman" w:hAnsi="Times New Roman" w:cs="Times New Roman"/>
          <w:sz w:val="24"/>
          <w:szCs w:val="24"/>
        </w:rPr>
        <w:t xml:space="preserve">the </w:t>
      </w:r>
      <w:r w:rsidR="006C444A" w:rsidRPr="00BD5E73">
        <w:rPr>
          <w:rFonts w:ascii="Times New Roman" w:hAnsi="Times New Roman" w:cs="Times New Roman"/>
          <w:sz w:val="24"/>
          <w:szCs w:val="24"/>
        </w:rPr>
        <w:t>MSEL</w:t>
      </w:r>
      <w:r w:rsidRPr="00BD5E73">
        <w:rPr>
          <w:rFonts w:ascii="Times New Roman" w:hAnsi="Times New Roman" w:cs="Times New Roman"/>
          <w:sz w:val="24"/>
          <w:szCs w:val="24"/>
        </w:rPr>
        <w:t xml:space="preserve">. </w:t>
      </w:r>
      <w:r w:rsidR="00360DBF" w:rsidRPr="00BD5E73">
        <w:rPr>
          <w:rFonts w:ascii="Times New Roman" w:hAnsi="Times New Roman" w:cs="Times New Roman"/>
          <w:sz w:val="24"/>
          <w:szCs w:val="24"/>
        </w:rPr>
        <w:t>The MSEL</w:t>
      </w:r>
      <w:r w:rsidR="00E352C3" w:rsidRPr="00BD5E73">
        <w:rPr>
          <w:rFonts w:ascii="Times New Roman" w:hAnsi="Times New Roman" w:cs="Times New Roman"/>
          <w:sz w:val="24"/>
          <w:szCs w:val="24"/>
        </w:rPr>
        <w:t xml:space="preserve"> is based on the theory that a child’s</w:t>
      </w:r>
      <w:r w:rsidR="00741ACA" w:rsidRPr="00BD5E73">
        <w:rPr>
          <w:rFonts w:ascii="Times New Roman" w:hAnsi="Times New Roman" w:cs="Times New Roman"/>
          <w:sz w:val="24"/>
          <w:szCs w:val="24"/>
        </w:rPr>
        <w:t xml:space="preserve"> intelligence is most accurately conceptualized as a network of interrelated but functionally distinct cognitive </w:t>
      </w:r>
      <w:r w:rsidR="00940D38" w:rsidRPr="00BD5E73">
        <w:rPr>
          <w:rFonts w:ascii="Times New Roman" w:hAnsi="Times New Roman" w:cs="Times New Roman"/>
          <w:sz w:val="24"/>
          <w:szCs w:val="24"/>
        </w:rPr>
        <w:t xml:space="preserve">skills </w:t>
      </w:r>
      <w:r w:rsidR="00BC5ED5" w:rsidRPr="00BD5E7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dWxsZW48L0F1dGhvcj48WWVhcj4xOTk1PC9ZZWFyPjxS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=
</w:fldData>
        </w:fldChar>
      </w:r>
      <w:r w:rsidR="006052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052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dWxsZW48L0F1dGhvcj48WWVhcj4xOTk1PC9ZZWFyPjxS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=
</w:fldData>
        </w:fldChar>
      </w:r>
      <w:r w:rsidR="006052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052F5">
        <w:rPr>
          <w:rFonts w:ascii="Times New Roman" w:hAnsi="Times New Roman" w:cs="Times New Roman"/>
          <w:sz w:val="24"/>
          <w:szCs w:val="24"/>
        </w:rPr>
      </w:r>
      <w:r w:rsidR="006052F5">
        <w:rPr>
          <w:rFonts w:ascii="Times New Roman" w:hAnsi="Times New Roman" w:cs="Times New Roman"/>
          <w:sz w:val="24"/>
          <w:szCs w:val="24"/>
        </w:rPr>
        <w:fldChar w:fldCharType="end"/>
      </w:r>
      <w:r w:rsidR="00BC5ED5" w:rsidRPr="00BD5E73">
        <w:rPr>
          <w:rFonts w:ascii="Times New Roman" w:hAnsi="Times New Roman" w:cs="Times New Roman"/>
          <w:sz w:val="24"/>
          <w:szCs w:val="24"/>
        </w:rPr>
      </w:r>
      <w:r w:rsidR="00BC5ED5" w:rsidRPr="00BD5E73">
        <w:rPr>
          <w:rFonts w:ascii="Times New Roman" w:hAnsi="Times New Roman" w:cs="Times New Roman"/>
          <w:sz w:val="24"/>
          <w:szCs w:val="24"/>
        </w:rPr>
        <w:fldChar w:fldCharType="separate"/>
      </w:r>
      <w:r w:rsidR="006052F5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7" w:tooltip="Boivin, 2016 #147" w:history="1">
        <w:r w:rsidR="006052F5">
          <w:rPr>
            <w:rFonts w:ascii="Times New Roman" w:hAnsi="Times New Roman" w:cs="Times New Roman"/>
            <w:noProof/>
            <w:sz w:val="24"/>
            <w:szCs w:val="24"/>
          </w:rPr>
          <w:t>Boivin, Nakasujja, Sikorskii, Opoka, &amp; Giordani, 2016</w:t>
        </w:r>
      </w:hyperlink>
      <w:r w:rsidR="006052F5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27" w:tooltip="Mullen, 1995 #1" w:history="1">
        <w:r w:rsidR="006052F5">
          <w:rPr>
            <w:rFonts w:ascii="Times New Roman" w:hAnsi="Times New Roman" w:cs="Times New Roman"/>
            <w:noProof/>
            <w:sz w:val="24"/>
            <w:szCs w:val="24"/>
          </w:rPr>
          <w:t>Mullen, 1995</w:t>
        </w:r>
      </w:hyperlink>
      <w:r w:rsidR="006052F5">
        <w:rPr>
          <w:rFonts w:ascii="Times New Roman" w:hAnsi="Times New Roman" w:cs="Times New Roman"/>
          <w:noProof/>
          <w:sz w:val="24"/>
          <w:szCs w:val="24"/>
        </w:rPr>
        <w:t>)</w:t>
      </w:r>
      <w:r w:rsidR="00BC5ED5" w:rsidRPr="00BD5E73">
        <w:rPr>
          <w:rFonts w:ascii="Times New Roman" w:hAnsi="Times New Roman" w:cs="Times New Roman"/>
          <w:sz w:val="24"/>
          <w:szCs w:val="24"/>
        </w:rPr>
        <w:fldChar w:fldCharType="end"/>
      </w:r>
      <w:r w:rsidR="00741ACA" w:rsidRPr="00BD5E73">
        <w:rPr>
          <w:rFonts w:ascii="Times New Roman" w:hAnsi="Times New Roman" w:cs="Times New Roman"/>
          <w:sz w:val="24"/>
          <w:szCs w:val="24"/>
        </w:rPr>
        <w:t xml:space="preserve">. </w:t>
      </w:r>
      <w:r w:rsidR="00360DBF" w:rsidRPr="00BD5E73">
        <w:rPr>
          <w:rFonts w:ascii="Times New Roman" w:hAnsi="Times New Roman" w:cs="Times New Roman"/>
          <w:sz w:val="24"/>
          <w:szCs w:val="24"/>
        </w:rPr>
        <w:t>It</w:t>
      </w:r>
      <w:r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is an individually administered comprehensive </w:t>
      </w:r>
      <w:r w:rsidR="00810CD1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measure </w:t>
      </w:r>
      <w:r w:rsidR="00940D38" w:rsidRPr="00BD5E73">
        <w:rPr>
          <w:rFonts w:ascii="Times New Roman" w:hAnsi="Times New Roman" w:cs="Times New Roman"/>
          <w:sz w:val="24"/>
          <w:szCs w:val="24"/>
        </w:rPr>
        <w:t>that</w:t>
      </w:r>
      <w:r w:rsidR="00940D38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ssesses</w:t>
      </w:r>
      <w:r w:rsidR="003F10B6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 child's abilities in visual, linguistic, and motor domains, and distinguishes between receptive and expressive processing for</w:t>
      </w:r>
      <w:r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infants and preschool children from birth through 68 months</w:t>
      </w:r>
      <w:r w:rsidR="00741ACA" w:rsidRPr="00BD5E73">
        <w:rPr>
          <w:rFonts w:ascii="Times New Roman" w:hAnsi="Times New Roman" w:cs="Times New Roman"/>
          <w:sz w:val="24"/>
          <w:szCs w:val="24"/>
        </w:rPr>
        <w:t xml:space="preserve">. </w:t>
      </w:r>
      <w:r w:rsidR="003F10B6" w:rsidRPr="00BD5E73">
        <w:rPr>
          <w:rFonts w:ascii="Times New Roman" w:hAnsi="Times New Roman" w:cs="Times New Roman"/>
          <w:sz w:val="24"/>
          <w:szCs w:val="24"/>
        </w:rPr>
        <w:t xml:space="preserve">The five domains assessed here </w:t>
      </w:r>
      <w:r w:rsidR="00037007" w:rsidRPr="00BD5E73">
        <w:rPr>
          <w:rFonts w:ascii="Times New Roman" w:hAnsi="Times New Roman" w:cs="Times New Roman"/>
          <w:sz w:val="24"/>
          <w:szCs w:val="24"/>
        </w:rPr>
        <w:t>were</w:t>
      </w:r>
      <w:r w:rsidR="000B6712" w:rsidRPr="00BD5E73">
        <w:rPr>
          <w:rFonts w:ascii="Times New Roman" w:hAnsi="Times New Roman" w:cs="Times New Roman"/>
          <w:sz w:val="24"/>
          <w:szCs w:val="24"/>
        </w:rPr>
        <w:t xml:space="preserve"> </w:t>
      </w:r>
      <w:r w:rsidR="00037007" w:rsidRPr="00BD5E73">
        <w:rPr>
          <w:rFonts w:ascii="Times New Roman" w:hAnsi="Times New Roman" w:cs="Times New Roman"/>
          <w:sz w:val="24"/>
          <w:szCs w:val="24"/>
        </w:rPr>
        <w:t>g</w:t>
      </w:r>
      <w:r w:rsidR="00741ACA" w:rsidRPr="00BD5E73">
        <w:rPr>
          <w:rFonts w:ascii="Times New Roman" w:hAnsi="Times New Roman" w:cs="Times New Roman"/>
          <w:sz w:val="24"/>
          <w:szCs w:val="24"/>
        </w:rPr>
        <w:t xml:space="preserve">ross </w:t>
      </w:r>
      <w:r w:rsidR="00037007" w:rsidRPr="00BD5E73">
        <w:rPr>
          <w:rFonts w:ascii="Times New Roman" w:hAnsi="Times New Roman" w:cs="Times New Roman"/>
          <w:sz w:val="24"/>
          <w:szCs w:val="24"/>
        </w:rPr>
        <w:t>m</w:t>
      </w:r>
      <w:r w:rsidR="00741ACA" w:rsidRPr="00BD5E73">
        <w:rPr>
          <w:rFonts w:ascii="Times New Roman" w:hAnsi="Times New Roman" w:cs="Times New Roman"/>
          <w:sz w:val="24"/>
          <w:szCs w:val="24"/>
        </w:rPr>
        <w:t>otor</w:t>
      </w:r>
      <w:r w:rsidR="0040140C" w:rsidRPr="00BD5E73">
        <w:rPr>
          <w:rFonts w:ascii="Times New Roman" w:hAnsi="Times New Roman" w:cs="Times New Roman"/>
          <w:sz w:val="24"/>
          <w:szCs w:val="24"/>
        </w:rPr>
        <w:t xml:space="preserve"> skills</w:t>
      </w:r>
      <w:r w:rsidR="00037007" w:rsidRPr="00BD5E73">
        <w:rPr>
          <w:rFonts w:ascii="Times New Roman" w:hAnsi="Times New Roman" w:cs="Times New Roman"/>
          <w:sz w:val="24"/>
          <w:szCs w:val="24"/>
        </w:rPr>
        <w:t>, visual reception, fine motor</w:t>
      </w:r>
      <w:r w:rsidR="0040140C" w:rsidRPr="00BD5E73">
        <w:rPr>
          <w:rFonts w:ascii="Times New Roman" w:hAnsi="Times New Roman" w:cs="Times New Roman"/>
          <w:sz w:val="24"/>
          <w:szCs w:val="24"/>
        </w:rPr>
        <w:t xml:space="preserve"> skills</w:t>
      </w:r>
      <w:r w:rsidR="00037007" w:rsidRPr="00BD5E73">
        <w:rPr>
          <w:rFonts w:ascii="Times New Roman" w:hAnsi="Times New Roman" w:cs="Times New Roman"/>
          <w:sz w:val="24"/>
          <w:szCs w:val="24"/>
        </w:rPr>
        <w:t>, receptive</w:t>
      </w:r>
      <w:r w:rsidR="000B6712" w:rsidRPr="00BD5E73">
        <w:rPr>
          <w:rFonts w:ascii="Times New Roman" w:hAnsi="Times New Roman" w:cs="Times New Roman"/>
          <w:sz w:val="24"/>
          <w:szCs w:val="24"/>
        </w:rPr>
        <w:t xml:space="preserve"> </w:t>
      </w:r>
      <w:r w:rsidR="00037007" w:rsidRPr="00BD5E73">
        <w:rPr>
          <w:rFonts w:ascii="Times New Roman" w:hAnsi="Times New Roman" w:cs="Times New Roman"/>
          <w:sz w:val="24"/>
          <w:szCs w:val="24"/>
        </w:rPr>
        <w:t>l</w:t>
      </w:r>
      <w:r w:rsidR="00741ACA" w:rsidRPr="00BD5E73">
        <w:rPr>
          <w:rFonts w:ascii="Times New Roman" w:hAnsi="Times New Roman" w:cs="Times New Roman"/>
          <w:sz w:val="24"/>
          <w:szCs w:val="24"/>
        </w:rPr>
        <w:t>anguage</w:t>
      </w:r>
      <w:r w:rsidR="00037007" w:rsidRPr="00BD5E73">
        <w:rPr>
          <w:rFonts w:ascii="Times New Roman" w:hAnsi="Times New Roman" w:cs="Times New Roman"/>
          <w:sz w:val="24"/>
          <w:szCs w:val="24"/>
        </w:rPr>
        <w:t>, and</w:t>
      </w:r>
      <w:r w:rsidR="000B6712" w:rsidRPr="00BD5E73">
        <w:rPr>
          <w:rFonts w:ascii="Times New Roman" w:hAnsi="Times New Roman" w:cs="Times New Roman"/>
          <w:sz w:val="24"/>
          <w:szCs w:val="24"/>
        </w:rPr>
        <w:t xml:space="preserve"> </w:t>
      </w:r>
      <w:r w:rsidR="00037007" w:rsidRPr="00BD5E73">
        <w:rPr>
          <w:rFonts w:ascii="Times New Roman" w:hAnsi="Times New Roman" w:cs="Times New Roman"/>
          <w:sz w:val="24"/>
          <w:szCs w:val="24"/>
        </w:rPr>
        <w:t>e</w:t>
      </w:r>
      <w:r w:rsidR="00741ACA" w:rsidRPr="00BD5E73">
        <w:rPr>
          <w:rFonts w:ascii="Times New Roman" w:hAnsi="Times New Roman" w:cs="Times New Roman"/>
          <w:sz w:val="24"/>
          <w:szCs w:val="24"/>
        </w:rPr>
        <w:t xml:space="preserve">xpressive </w:t>
      </w:r>
      <w:r w:rsidR="00037007" w:rsidRPr="00BD5E73">
        <w:rPr>
          <w:rFonts w:ascii="Times New Roman" w:hAnsi="Times New Roman" w:cs="Times New Roman"/>
          <w:sz w:val="24"/>
          <w:szCs w:val="24"/>
        </w:rPr>
        <w:t>l</w:t>
      </w:r>
      <w:r w:rsidR="00741ACA" w:rsidRPr="00BD5E73">
        <w:rPr>
          <w:rFonts w:ascii="Times New Roman" w:hAnsi="Times New Roman" w:cs="Times New Roman"/>
          <w:sz w:val="24"/>
          <w:szCs w:val="24"/>
        </w:rPr>
        <w:t>anguage</w:t>
      </w:r>
      <w:r w:rsidR="000B6712" w:rsidRPr="00BD5E73">
        <w:rPr>
          <w:rFonts w:ascii="Times New Roman" w:hAnsi="Times New Roman" w:cs="Times New Roman"/>
          <w:sz w:val="24"/>
          <w:szCs w:val="24"/>
        </w:rPr>
        <w:t xml:space="preserve"> </w:t>
      </w:r>
      <w:r w:rsidR="00BC5ED5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/>
      </w:r>
      <w:r w:rsidR="006052F5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 &lt;EndNote&gt;&lt;Cite&gt;&lt;Author&gt;Mullen&lt;/Author&gt;&lt;Year&gt;1995&lt;/Year&gt;&lt;RecNum&gt;1&lt;/RecNum&gt;&lt;DisplayText&gt;(Mullen, 1995)&lt;/DisplayText&gt;&lt;record&gt;&lt;rec-number&gt;1&lt;/rec-number&gt;&lt;foreign-keys&gt;&lt;key app="EN" db-id="a5es9sevoerzvietrpq5e90wsv95ar20xptz"&gt;1&lt;/key&gt;&lt;/foreign-keys&gt;&lt;ref-type name="Book"&gt;6&lt;/ref-type&gt;&lt;contributors&gt;&lt;authors&gt;&lt;author&gt;Mullen, Eileen M&lt;/author&gt;&lt;/authors&gt;&lt;/contributors&gt;&lt;titles&gt;&lt;title&gt;Mullen scales of early learning&lt;/title&gt;&lt;/titles&gt;&lt;dates&gt;&lt;year&gt;1995&lt;/year&gt;&lt;/dates&gt;&lt;publisher&gt;AGS Circle Pines, MN&lt;/publisher&gt;&lt;urls&gt;&lt;/urls&gt;&lt;/record&gt;&lt;/Cite&gt;&lt;/EndNote&gt;</w:instrText>
      </w:r>
      <w:r w:rsidR="00BC5ED5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6052F5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(</w:t>
      </w:r>
      <w:hyperlink w:anchor="_ENREF_27" w:tooltip="Mullen, 1995 #1" w:history="1">
        <w:r w:rsidR="006052F5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</w:rPr>
          <w:t>Mullen, 1995</w:t>
        </w:r>
      </w:hyperlink>
      <w:r w:rsidR="006052F5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)</w:t>
      </w:r>
      <w:r w:rsidR="00BC5ED5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810CD1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  <w:r w:rsidR="000B6712" w:rsidRPr="00BD5E73">
        <w:rPr>
          <w:rFonts w:ascii="Times New Roman" w:hAnsi="Times New Roman" w:cs="Times New Roman"/>
          <w:sz w:val="24"/>
          <w:szCs w:val="24"/>
        </w:rPr>
        <w:t xml:space="preserve"> T</w:t>
      </w:r>
      <w:r w:rsidR="00360DBF" w:rsidRPr="00BD5E73">
        <w:rPr>
          <w:rFonts w:ascii="Times New Roman" w:hAnsi="Times New Roman" w:cs="Times New Roman"/>
          <w:sz w:val="24"/>
          <w:szCs w:val="24"/>
        </w:rPr>
        <w:t xml:space="preserve">he </w:t>
      </w:r>
      <w:r w:rsidRPr="00BD5E73">
        <w:rPr>
          <w:rFonts w:ascii="Times New Roman" w:hAnsi="Times New Roman" w:cs="Times New Roman"/>
          <w:sz w:val="24"/>
          <w:szCs w:val="24"/>
        </w:rPr>
        <w:t>MSEL</w:t>
      </w:r>
      <w:r w:rsidR="001D16B0" w:rsidRPr="00BD5E73">
        <w:rPr>
          <w:rFonts w:ascii="Times New Roman" w:hAnsi="Times New Roman" w:cs="Times New Roman"/>
          <w:sz w:val="24"/>
          <w:szCs w:val="24"/>
        </w:rPr>
        <w:t xml:space="preserve"> was</w:t>
      </w:r>
      <w:r w:rsidRPr="00BD5E73">
        <w:rPr>
          <w:rFonts w:ascii="Times New Roman" w:hAnsi="Times New Roman" w:cs="Times New Roman"/>
          <w:sz w:val="24"/>
          <w:szCs w:val="24"/>
        </w:rPr>
        <w:t xml:space="preserve"> administered </w:t>
      </w:r>
      <w:r w:rsidR="00F43CC2" w:rsidRPr="00BD5E73">
        <w:rPr>
          <w:rFonts w:ascii="Times New Roman" w:hAnsi="Times New Roman" w:cs="Times New Roman"/>
          <w:sz w:val="24"/>
          <w:szCs w:val="24"/>
        </w:rPr>
        <w:t xml:space="preserve">to </w:t>
      </w:r>
      <w:r w:rsidRPr="00BD5E73">
        <w:rPr>
          <w:rFonts w:ascii="Times New Roman" w:hAnsi="Times New Roman" w:cs="Times New Roman"/>
          <w:sz w:val="24"/>
          <w:szCs w:val="24"/>
        </w:rPr>
        <w:t xml:space="preserve">all </w:t>
      </w:r>
      <w:r w:rsidR="000800CF" w:rsidRPr="00BD5E73">
        <w:rPr>
          <w:rFonts w:ascii="Times New Roman" w:hAnsi="Times New Roman" w:cs="Times New Roman"/>
          <w:sz w:val="24"/>
          <w:szCs w:val="24"/>
        </w:rPr>
        <w:t>infants</w:t>
      </w:r>
      <w:r w:rsidRPr="00BD5E73">
        <w:rPr>
          <w:rFonts w:ascii="Times New Roman" w:hAnsi="Times New Roman" w:cs="Times New Roman"/>
          <w:sz w:val="24"/>
          <w:szCs w:val="24"/>
        </w:rPr>
        <w:t xml:space="preserve"> in</w:t>
      </w:r>
      <w:r w:rsidR="00A2454B" w:rsidRPr="00BD5E73">
        <w:rPr>
          <w:rFonts w:ascii="Times New Roman" w:hAnsi="Times New Roman" w:cs="Times New Roman"/>
          <w:sz w:val="24"/>
          <w:szCs w:val="24"/>
        </w:rPr>
        <w:t xml:space="preserve"> the standardized format</w:t>
      </w:r>
      <w:r w:rsidR="000B6712" w:rsidRPr="00BD5E73">
        <w:rPr>
          <w:rFonts w:ascii="Times New Roman" w:hAnsi="Times New Roman" w:cs="Times New Roman"/>
          <w:sz w:val="24"/>
          <w:szCs w:val="24"/>
        </w:rPr>
        <w:t xml:space="preserve"> </w:t>
      </w:r>
      <w:r w:rsidR="005E7C30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>upon enrolment in the study</w:t>
      </w:r>
      <w:r w:rsidR="003208E6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="00733747" w:rsidRPr="00BD5E73">
        <w:rPr>
          <w:rFonts w:ascii="Times New Roman" w:hAnsi="Times New Roman" w:cs="Times New Roman"/>
          <w:sz w:val="24"/>
          <w:szCs w:val="24"/>
        </w:rPr>
        <w:t xml:space="preserve">The </w:t>
      </w:r>
      <w:r w:rsidR="000800CF" w:rsidRPr="00BD5E73">
        <w:rPr>
          <w:rFonts w:ascii="Times New Roman" w:hAnsi="Times New Roman" w:cs="Times New Roman"/>
          <w:sz w:val="24"/>
          <w:szCs w:val="24"/>
        </w:rPr>
        <w:t>infant</w:t>
      </w:r>
      <w:r w:rsidR="00733747" w:rsidRPr="00BD5E73">
        <w:rPr>
          <w:rFonts w:ascii="Times New Roman" w:hAnsi="Times New Roman" w:cs="Times New Roman"/>
          <w:sz w:val="24"/>
          <w:szCs w:val="24"/>
        </w:rPr>
        <w:t xml:space="preserve">'s primary caregiver </w:t>
      </w:r>
      <w:r w:rsidR="00157A11" w:rsidRPr="00BD5E73">
        <w:rPr>
          <w:rFonts w:ascii="Times New Roman" w:hAnsi="Times New Roman" w:cs="Times New Roman"/>
          <w:sz w:val="24"/>
          <w:szCs w:val="24"/>
        </w:rPr>
        <w:t xml:space="preserve">was </w:t>
      </w:r>
      <w:r w:rsidR="00733747" w:rsidRPr="00BD5E73">
        <w:rPr>
          <w:rFonts w:ascii="Times New Roman" w:hAnsi="Times New Roman" w:cs="Times New Roman"/>
          <w:sz w:val="24"/>
          <w:szCs w:val="24"/>
        </w:rPr>
        <w:t xml:space="preserve">sat in a chair behind the child </w:t>
      </w:r>
      <w:r w:rsidR="00367DAB" w:rsidRPr="00BD5E73">
        <w:rPr>
          <w:rFonts w:ascii="Times New Roman" w:hAnsi="Times New Roman" w:cs="Times New Roman"/>
          <w:sz w:val="24"/>
          <w:szCs w:val="24"/>
        </w:rPr>
        <w:t xml:space="preserve">if the child was able to sit at a chid sized testing table, or with the caregiver depending on age.  </w:t>
      </w:r>
    </w:p>
    <w:p w14:paraId="4275CA8D" w14:textId="120EAF7D" w:rsidR="007A403D" w:rsidRPr="00BD5E73" w:rsidRDefault="007A403D" w:rsidP="00CF7C9A">
      <w:pPr>
        <w:spacing w:after="120" w:line="360" w:lineRule="auto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>The</w:t>
      </w:r>
      <w:r w:rsidR="00E352C3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est scores obtained by the children </w:t>
      </w:r>
      <w:r w:rsidR="00940D38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>for each</w:t>
      </w:r>
      <w:r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MSEL scale w</w:t>
      </w:r>
      <w:r w:rsidR="00C836AE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>ere</w:t>
      </w:r>
      <w:r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ransformed into </w:t>
      </w:r>
      <w:r w:rsidR="00F43CC2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n </w:t>
      </w:r>
      <w:r w:rsidR="00EA55AD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>age-</w:t>
      </w:r>
      <w:r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standardized </w:t>
      </w:r>
      <w:r w:rsidR="00EA55AD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>T-</w:t>
      </w:r>
      <w:r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>score</w:t>
      </w:r>
      <w:r w:rsidR="00EA55AD" w:rsidRPr="00BD5E73">
        <w:rPr>
          <w:rFonts w:ascii="Times New Roman" w:hAnsi="Times New Roman" w:cs="Times New Roman"/>
          <w:sz w:val="24"/>
          <w:szCs w:val="24"/>
        </w:rPr>
        <w:t xml:space="preserve">, using a US reference population as </w:t>
      </w:r>
      <w:r w:rsidR="00367DAB" w:rsidRPr="00BD5E73">
        <w:rPr>
          <w:rFonts w:ascii="Times New Roman" w:hAnsi="Times New Roman" w:cs="Times New Roman"/>
          <w:sz w:val="24"/>
          <w:szCs w:val="24"/>
        </w:rPr>
        <w:t xml:space="preserve">there is no </w:t>
      </w:r>
      <w:r w:rsidR="00EA55AD" w:rsidRPr="00BD5E73">
        <w:rPr>
          <w:rFonts w:ascii="Times New Roman" w:hAnsi="Times New Roman" w:cs="Times New Roman"/>
          <w:sz w:val="24"/>
          <w:szCs w:val="24"/>
        </w:rPr>
        <w:t>local Zimbabwean reference population</w:t>
      </w:r>
      <w:r w:rsidR="00EB5DC6" w:rsidRPr="00BD5E73">
        <w:rPr>
          <w:rFonts w:ascii="Times New Roman" w:hAnsi="Times New Roman" w:cs="Times New Roman"/>
          <w:sz w:val="24"/>
          <w:szCs w:val="24"/>
        </w:rPr>
        <w:t xml:space="preserve"> on this index</w:t>
      </w:r>
      <w:r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>. The standardized T</w:t>
      </w:r>
      <w:r w:rsidR="00EC5A07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>-</w:t>
      </w:r>
      <w:r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scores of </w:t>
      </w:r>
      <w:r w:rsidR="00AE07C1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four components - </w:t>
      </w:r>
      <w:r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e fine motor, expressive language, receptive language, and visual perception scales were combined to produce the Early Learning Composite (ELC) score. </w:t>
      </w:r>
      <w:r w:rsidR="00367DAB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Composite </w:t>
      </w:r>
      <w:r w:rsidR="00FA2961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>score</w:t>
      </w:r>
      <w:r w:rsidR="000800CF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>s</w:t>
      </w:r>
      <w:r w:rsidR="000B6712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1D16B0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>w</w:t>
      </w:r>
      <w:r w:rsidR="000800CF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>ere</w:t>
      </w:r>
      <w:r w:rsidR="000B6712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1D16B0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used in this analysis to </w:t>
      </w:r>
      <w:r w:rsidR="00C836AE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>measure</w:t>
      </w:r>
      <w:r w:rsidR="001D16B0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1C5141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>general cognitive functioning</w:t>
      </w:r>
      <w:r w:rsidR="001D16B0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  <w:r w:rsidR="000B6712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AB7279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Gross motor scale </w:t>
      </w:r>
      <w:r w:rsidR="006C5AC8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>was</w:t>
      </w:r>
      <w:r w:rsidR="0051051A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not included in the ELC</w:t>
      </w:r>
      <w:r w:rsidR="006C5AC8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score</w:t>
      </w:r>
      <w:r w:rsidR="0051051A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AE07C1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nd was used separately as an indicator </w:t>
      </w:r>
      <w:r w:rsidR="008518D1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>concentrat</w:t>
      </w:r>
      <w:r w:rsidR="00AE07C1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>ing</w:t>
      </w:r>
      <w:r w:rsidR="008518D1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n </w:t>
      </w:r>
      <w:r w:rsidR="0051051A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eir motor </w:t>
      </w:r>
      <w:r w:rsidR="00940D38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skills </w:t>
      </w:r>
      <w:r w:rsidR="00BC5ED5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NdWxsZW48L0F1dGhvcj48WWVhcj4xOTk1PC9ZZWFyPjxS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</w:fldData>
        </w:fldChar>
      </w:r>
      <w:r w:rsidR="006052F5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 </w:instrText>
      </w:r>
      <w:r w:rsidR="006052F5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NdWxsZW48L0F1dGhvcj48WWVhcj4xOTk1PC9ZZWFyPjxS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</w:fldData>
        </w:fldChar>
      </w:r>
      <w:r w:rsidR="006052F5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.DATA </w:instrText>
      </w:r>
      <w:r w:rsidR="006052F5">
        <w:rPr>
          <w:rFonts w:ascii="Times New Roman" w:hAnsi="Times New Roman" w:cs="Times New Roman"/>
          <w:sz w:val="24"/>
          <w:szCs w:val="24"/>
          <w:shd w:val="clear" w:color="auto" w:fill="FFFFFF"/>
        </w:rPr>
      </w:r>
      <w:r w:rsidR="006052F5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BC5ED5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</w:r>
      <w:r w:rsidR="00BC5ED5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6052F5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(</w:t>
      </w:r>
      <w:hyperlink w:anchor="_ENREF_1" w:tooltip="Akshoomoff, 2006 #6" w:history="1">
        <w:r w:rsidR="006052F5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</w:rPr>
          <w:t>Akshoomoff, 2006</w:t>
        </w:r>
      </w:hyperlink>
      <w:r w:rsidR="006052F5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 xml:space="preserve">; </w:t>
      </w:r>
      <w:hyperlink w:anchor="_ENREF_27" w:tooltip="Mullen, 1995 #1" w:history="1">
        <w:r w:rsidR="006052F5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</w:rPr>
          <w:t>Mullen, 1995</w:t>
        </w:r>
      </w:hyperlink>
      <w:r w:rsidR="006052F5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)</w:t>
      </w:r>
      <w:r w:rsidR="00BC5ED5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51051A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</w:p>
    <w:p w14:paraId="3BE85D36" w14:textId="71F5B74D" w:rsidR="00436FA5" w:rsidRPr="00BD5E73" w:rsidRDefault="00564517" w:rsidP="00CF7C9A">
      <w:pPr>
        <w:pStyle w:val="ListParagraph"/>
        <w:numPr>
          <w:ilvl w:val="0"/>
          <w:numId w:val="11"/>
        </w:numPr>
        <w:spacing w:after="120" w:line="360" w:lineRule="auto"/>
        <w:rPr>
          <w:rFonts w:ascii="Times New Roman" w:hAnsi="Times New Roman" w:cs="Times New Roman"/>
          <w:b/>
          <w:i/>
          <w:sz w:val="24"/>
          <w:szCs w:val="24"/>
          <w:shd w:val="clear" w:color="auto" w:fill="FFFFFF"/>
        </w:rPr>
      </w:pPr>
      <w:r w:rsidRPr="00BD5E73">
        <w:rPr>
          <w:rFonts w:ascii="Times New Roman" w:hAnsi="Times New Roman" w:cs="Times New Roman"/>
          <w:b/>
          <w:i/>
          <w:sz w:val="24"/>
          <w:szCs w:val="24"/>
          <w:shd w:val="clear" w:color="auto" w:fill="FFFFFF"/>
        </w:rPr>
        <w:t xml:space="preserve">Maternal </w:t>
      </w:r>
      <w:r w:rsidR="007D208A">
        <w:rPr>
          <w:rFonts w:ascii="Times New Roman" w:hAnsi="Times New Roman" w:cs="Times New Roman"/>
          <w:b/>
          <w:i/>
          <w:sz w:val="24"/>
          <w:szCs w:val="24"/>
          <w:shd w:val="clear" w:color="auto" w:fill="FFFFFF"/>
        </w:rPr>
        <w:t>mental health</w:t>
      </w:r>
      <w:r w:rsidRPr="00BD5E73">
        <w:rPr>
          <w:rFonts w:ascii="Times New Roman" w:hAnsi="Times New Roman" w:cs="Times New Roman"/>
          <w:b/>
          <w:i/>
          <w:sz w:val="24"/>
          <w:szCs w:val="24"/>
          <w:shd w:val="clear" w:color="auto" w:fill="FFFFFF"/>
        </w:rPr>
        <w:t xml:space="preserve"> measure</w:t>
      </w:r>
      <w:r w:rsidR="00436FA5" w:rsidRPr="00BD5E73">
        <w:rPr>
          <w:rFonts w:ascii="Times New Roman" w:hAnsi="Times New Roman" w:cs="Times New Roman"/>
          <w:b/>
          <w:i/>
          <w:sz w:val="24"/>
          <w:szCs w:val="24"/>
          <w:shd w:val="clear" w:color="auto" w:fill="FFFFFF"/>
        </w:rPr>
        <w:t xml:space="preserve"> </w:t>
      </w:r>
    </w:p>
    <w:p w14:paraId="5C4CC039" w14:textId="7A47AD67" w:rsidR="002A3E1A" w:rsidRPr="00BD5E73" w:rsidRDefault="00436FA5" w:rsidP="00CF7C9A">
      <w:pPr>
        <w:spacing w:after="120" w:line="360" w:lineRule="auto"/>
        <w:rPr>
          <w:rFonts w:ascii="Times New Roman" w:hAnsi="Times New Roman" w:cs="Times New Roman"/>
          <w:color w:val="FF0000"/>
          <w:sz w:val="24"/>
          <w:szCs w:val="24"/>
        </w:rPr>
      </w:pPr>
      <w:r w:rsidRPr="00BD5E73">
        <w:rPr>
          <w:rFonts w:ascii="Times New Roman" w:hAnsi="Times New Roman" w:cs="Times New Roman"/>
          <w:sz w:val="24"/>
          <w:szCs w:val="24"/>
        </w:rPr>
        <w:t>The Edinburgh Postnatal</w:t>
      </w:r>
      <w:r w:rsidR="00C90A73" w:rsidRPr="00BD5E73">
        <w:rPr>
          <w:rFonts w:ascii="Times New Roman" w:hAnsi="Times New Roman" w:cs="Times New Roman"/>
          <w:sz w:val="24"/>
          <w:szCs w:val="24"/>
        </w:rPr>
        <w:t xml:space="preserve"> Depression Scale (EPDS)</w:t>
      </w:r>
      <w:r w:rsidR="009C41B8" w:rsidRPr="00BD5E73">
        <w:rPr>
          <w:rFonts w:ascii="Times New Roman" w:hAnsi="Times New Roman" w:cs="Times New Roman"/>
          <w:sz w:val="24"/>
          <w:szCs w:val="24"/>
        </w:rPr>
        <w:t xml:space="preserve">, a postpartum depression-screening </w:t>
      </w:r>
      <w:r w:rsidR="00125A9E" w:rsidRPr="00BD5E73">
        <w:rPr>
          <w:rFonts w:ascii="Times New Roman" w:hAnsi="Times New Roman" w:cs="Times New Roman"/>
          <w:sz w:val="24"/>
          <w:szCs w:val="24"/>
        </w:rPr>
        <w:t xml:space="preserve">questionnaire </w:t>
      </w:r>
      <w:r w:rsidR="00D62A8B" w:rsidRPr="00BD5E73">
        <w:rPr>
          <w:rFonts w:ascii="Times New Roman" w:hAnsi="Times New Roman" w:cs="Times New Roman"/>
          <w:sz w:val="24"/>
          <w:szCs w:val="24"/>
        </w:rPr>
        <w:t xml:space="preserve">that has been validated for use in Zimbabwe </w:t>
      </w:r>
      <w:r w:rsidR="00BC5ED5" w:rsidRPr="00BD5E7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liYW5kYTwvQXV0aG9yPjxZZWFyPjIwMTA8L1llYXI+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</w:fldData>
        </w:fldChar>
      </w:r>
      <w:r w:rsidR="006052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052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liYW5kYTwvQXV0aG9yPjxZZWFyPjIwMTA8L1llYXI+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</w:fldData>
        </w:fldChar>
      </w:r>
      <w:r w:rsidR="006052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052F5">
        <w:rPr>
          <w:rFonts w:ascii="Times New Roman" w:hAnsi="Times New Roman" w:cs="Times New Roman"/>
          <w:sz w:val="24"/>
          <w:szCs w:val="24"/>
        </w:rPr>
      </w:r>
      <w:r w:rsidR="006052F5">
        <w:rPr>
          <w:rFonts w:ascii="Times New Roman" w:hAnsi="Times New Roman" w:cs="Times New Roman"/>
          <w:sz w:val="24"/>
          <w:szCs w:val="24"/>
        </w:rPr>
        <w:fldChar w:fldCharType="end"/>
      </w:r>
      <w:r w:rsidR="00BC5ED5" w:rsidRPr="00BD5E73">
        <w:rPr>
          <w:rFonts w:ascii="Times New Roman" w:hAnsi="Times New Roman" w:cs="Times New Roman"/>
          <w:sz w:val="24"/>
          <w:szCs w:val="24"/>
        </w:rPr>
      </w:r>
      <w:r w:rsidR="00BC5ED5" w:rsidRPr="00BD5E73">
        <w:rPr>
          <w:rFonts w:ascii="Times New Roman" w:hAnsi="Times New Roman" w:cs="Times New Roman"/>
          <w:sz w:val="24"/>
          <w:szCs w:val="24"/>
        </w:rPr>
        <w:fldChar w:fldCharType="separate"/>
      </w:r>
      <w:r w:rsidR="006052F5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9" w:tooltip="Chibanda, 2010 #229" w:history="1">
        <w:r w:rsidR="006052F5">
          <w:rPr>
            <w:rFonts w:ascii="Times New Roman" w:hAnsi="Times New Roman" w:cs="Times New Roman"/>
            <w:noProof/>
            <w:sz w:val="24"/>
            <w:szCs w:val="24"/>
          </w:rPr>
          <w:t>Chibanda et al., 2010</w:t>
        </w:r>
      </w:hyperlink>
      <w:r w:rsidR="006052F5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12" w:tooltip="Cox, 1987 #160" w:history="1">
        <w:r w:rsidR="006052F5">
          <w:rPr>
            <w:rFonts w:ascii="Times New Roman" w:hAnsi="Times New Roman" w:cs="Times New Roman"/>
            <w:noProof/>
            <w:sz w:val="24"/>
            <w:szCs w:val="24"/>
          </w:rPr>
          <w:t xml:space="preserve">Cox, Holden, &amp; </w:t>
        </w:r>
        <w:r w:rsidR="006052F5">
          <w:rPr>
            <w:rFonts w:ascii="Times New Roman" w:hAnsi="Times New Roman" w:cs="Times New Roman"/>
            <w:noProof/>
            <w:sz w:val="24"/>
            <w:szCs w:val="24"/>
          </w:rPr>
          <w:lastRenderedPageBreak/>
          <w:t>Sagovsky, 1987</w:t>
        </w:r>
      </w:hyperlink>
      <w:r w:rsidR="006052F5">
        <w:rPr>
          <w:rFonts w:ascii="Times New Roman" w:hAnsi="Times New Roman" w:cs="Times New Roman"/>
          <w:noProof/>
          <w:sz w:val="24"/>
          <w:szCs w:val="24"/>
        </w:rPr>
        <w:t>)</w:t>
      </w:r>
      <w:r w:rsidR="00BC5ED5" w:rsidRPr="00BD5E73">
        <w:rPr>
          <w:rFonts w:ascii="Times New Roman" w:hAnsi="Times New Roman" w:cs="Times New Roman"/>
          <w:sz w:val="24"/>
          <w:szCs w:val="24"/>
        </w:rPr>
        <w:fldChar w:fldCharType="end"/>
      </w:r>
      <w:r w:rsidR="005A75E5" w:rsidRPr="00BD5E73">
        <w:rPr>
          <w:rFonts w:ascii="Times New Roman" w:hAnsi="Times New Roman" w:cs="Times New Roman"/>
          <w:sz w:val="24"/>
          <w:szCs w:val="24"/>
        </w:rPr>
        <w:t xml:space="preserve"> </w:t>
      </w:r>
      <w:r w:rsidR="00125A9E" w:rsidRPr="00BD5E73">
        <w:rPr>
          <w:rFonts w:ascii="Times New Roman" w:hAnsi="Times New Roman" w:cs="Times New Roman"/>
          <w:sz w:val="24"/>
          <w:szCs w:val="24"/>
        </w:rPr>
        <w:t xml:space="preserve">was administered to </w:t>
      </w:r>
      <w:r w:rsidR="00224943" w:rsidRPr="00BD5E73">
        <w:rPr>
          <w:rFonts w:ascii="Times New Roman" w:hAnsi="Times New Roman" w:cs="Times New Roman"/>
          <w:sz w:val="24"/>
          <w:szCs w:val="24"/>
        </w:rPr>
        <w:t xml:space="preserve">participating </w:t>
      </w:r>
      <w:r w:rsidR="00426EDB" w:rsidRPr="00BD5E73">
        <w:rPr>
          <w:rFonts w:ascii="Times New Roman" w:hAnsi="Times New Roman" w:cs="Times New Roman"/>
          <w:sz w:val="24"/>
          <w:szCs w:val="24"/>
        </w:rPr>
        <w:t>mothers</w:t>
      </w:r>
      <w:r w:rsidR="00125A9E" w:rsidRPr="00BD5E73">
        <w:rPr>
          <w:rFonts w:ascii="Times New Roman" w:hAnsi="Times New Roman" w:cs="Times New Roman"/>
          <w:sz w:val="24"/>
          <w:szCs w:val="24"/>
        </w:rPr>
        <w:t xml:space="preserve">. </w:t>
      </w:r>
      <w:r w:rsidR="006056C8" w:rsidRPr="00BD5E73">
        <w:rPr>
          <w:rFonts w:ascii="Times New Roman" w:hAnsi="Times New Roman" w:cs="Times New Roman"/>
          <w:sz w:val="24"/>
          <w:szCs w:val="24"/>
        </w:rPr>
        <w:t xml:space="preserve">The EPDS comprises </w:t>
      </w:r>
      <w:r w:rsidR="00012BF7" w:rsidRPr="00BD5E73">
        <w:rPr>
          <w:rFonts w:ascii="Times New Roman" w:hAnsi="Times New Roman" w:cs="Times New Roman"/>
          <w:sz w:val="24"/>
          <w:szCs w:val="24"/>
        </w:rPr>
        <w:t xml:space="preserve">10 </w:t>
      </w:r>
      <w:r w:rsidR="00FE17F2" w:rsidRPr="00BD5E73">
        <w:rPr>
          <w:rFonts w:ascii="Times New Roman" w:hAnsi="Times New Roman" w:cs="Times New Roman"/>
          <w:sz w:val="24"/>
          <w:szCs w:val="24"/>
        </w:rPr>
        <w:t>questions</w:t>
      </w:r>
      <w:r w:rsidR="006056C8" w:rsidRPr="00BD5E73">
        <w:rPr>
          <w:rFonts w:ascii="Times New Roman" w:hAnsi="Times New Roman" w:cs="Times New Roman"/>
          <w:sz w:val="24"/>
          <w:szCs w:val="24"/>
        </w:rPr>
        <w:t xml:space="preserve"> which generate score</w:t>
      </w:r>
      <w:r w:rsidR="001945F9" w:rsidRPr="00BD5E73">
        <w:rPr>
          <w:rFonts w:ascii="Times New Roman" w:hAnsi="Times New Roman" w:cs="Times New Roman"/>
          <w:sz w:val="24"/>
          <w:szCs w:val="24"/>
        </w:rPr>
        <w:t xml:space="preserve">s ranging </w:t>
      </w:r>
      <w:r w:rsidR="006056C8" w:rsidRPr="00BD5E73">
        <w:rPr>
          <w:rFonts w:ascii="Times New Roman" w:hAnsi="Times New Roman" w:cs="Times New Roman"/>
          <w:sz w:val="24"/>
          <w:szCs w:val="24"/>
        </w:rPr>
        <w:t>from 0-</w:t>
      </w:r>
      <w:r w:rsidR="003B4572" w:rsidRPr="00BD5E73">
        <w:rPr>
          <w:rFonts w:ascii="Times New Roman" w:hAnsi="Times New Roman" w:cs="Times New Roman"/>
          <w:sz w:val="24"/>
          <w:szCs w:val="24"/>
        </w:rPr>
        <w:t>30</w:t>
      </w:r>
      <w:r w:rsidR="00012BF7" w:rsidRPr="00BD5E73">
        <w:rPr>
          <w:rFonts w:ascii="Times New Roman" w:hAnsi="Times New Roman" w:cs="Times New Roman"/>
          <w:sz w:val="24"/>
          <w:szCs w:val="24"/>
        </w:rPr>
        <w:t xml:space="preserve">. </w:t>
      </w:r>
      <w:r w:rsidR="00EB5DC6" w:rsidRPr="00BD5E73">
        <w:rPr>
          <w:rFonts w:ascii="Times New Roman" w:hAnsi="Times New Roman" w:cs="Times New Roman"/>
          <w:sz w:val="24"/>
          <w:szCs w:val="24"/>
        </w:rPr>
        <w:t>The literature provides a</w:t>
      </w:r>
      <w:r w:rsidR="00191410" w:rsidRPr="00BD5E73">
        <w:rPr>
          <w:rFonts w:ascii="Times New Roman" w:hAnsi="Times New Roman" w:cs="Times New Roman"/>
          <w:sz w:val="24"/>
          <w:szCs w:val="24"/>
        </w:rPr>
        <w:t xml:space="preserve"> cut</w:t>
      </w:r>
      <w:r w:rsidR="00D90C30" w:rsidRPr="00BD5E73">
        <w:rPr>
          <w:rFonts w:ascii="Times New Roman" w:hAnsi="Times New Roman" w:cs="Times New Roman"/>
          <w:sz w:val="24"/>
          <w:szCs w:val="24"/>
        </w:rPr>
        <w:t>-</w:t>
      </w:r>
      <w:r w:rsidR="00191410" w:rsidRPr="00BD5E73">
        <w:rPr>
          <w:rFonts w:ascii="Times New Roman" w:hAnsi="Times New Roman" w:cs="Times New Roman"/>
          <w:sz w:val="24"/>
          <w:szCs w:val="24"/>
        </w:rPr>
        <w:t>off</w:t>
      </w:r>
      <w:r w:rsidR="009C0218" w:rsidRPr="00BD5E73">
        <w:rPr>
          <w:rFonts w:ascii="Times New Roman" w:hAnsi="Times New Roman" w:cs="Times New Roman"/>
          <w:sz w:val="24"/>
          <w:szCs w:val="24"/>
        </w:rPr>
        <w:t xml:space="preserve"> point</w:t>
      </w:r>
      <w:r w:rsidR="00191410" w:rsidRPr="00BD5E73">
        <w:rPr>
          <w:rFonts w:ascii="Times New Roman" w:hAnsi="Times New Roman" w:cs="Times New Roman"/>
          <w:sz w:val="24"/>
          <w:szCs w:val="24"/>
        </w:rPr>
        <w:t xml:space="preserve"> </w:t>
      </w:r>
      <w:r w:rsidR="00585A55" w:rsidRPr="00BD5E73">
        <w:rPr>
          <w:rFonts w:ascii="Times New Roman" w:hAnsi="Times New Roman" w:cs="Times New Roman"/>
          <w:sz w:val="24"/>
          <w:szCs w:val="24"/>
        </w:rPr>
        <w:t>(</w:t>
      </w:r>
      <w:r w:rsidR="00585A55" w:rsidRPr="00BD5E73">
        <w:rPr>
          <w:rFonts w:ascii="Times New Roman" w:hAnsi="Times New Roman" w:cs="Times New Roman"/>
          <w:sz w:val="24"/>
          <w:szCs w:val="24"/>
          <w:u w:val="single"/>
        </w:rPr>
        <w:t>&gt;</w:t>
      </w:r>
      <w:r w:rsidR="00585A55" w:rsidRPr="00BD5E73">
        <w:rPr>
          <w:rFonts w:ascii="Times New Roman" w:hAnsi="Times New Roman" w:cs="Times New Roman"/>
          <w:sz w:val="24"/>
          <w:szCs w:val="24"/>
        </w:rPr>
        <w:t>12) indicating concerns for referral</w:t>
      </w:r>
      <w:r w:rsidR="000B616A" w:rsidRPr="00BD5E73">
        <w:rPr>
          <w:rFonts w:ascii="Times New Roman" w:hAnsi="Times New Roman" w:cs="Times New Roman"/>
          <w:sz w:val="24"/>
          <w:szCs w:val="24"/>
        </w:rPr>
        <w:t xml:space="preserve">. </w:t>
      </w:r>
      <w:r w:rsidR="00FE17F2" w:rsidRPr="00BD5E73">
        <w:rPr>
          <w:rFonts w:ascii="Times New Roman" w:hAnsi="Times New Roman" w:cs="Times New Roman"/>
          <w:sz w:val="24"/>
          <w:szCs w:val="24"/>
        </w:rPr>
        <w:t>These cut</w:t>
      </w:r>
      <w:r w:rsidR="00D90C30" w:rsidRPr="00BD5E73">
        <w:rPr>
          <w:rFonts w:ascii="Times New Roman" w:hAnsi="Times New Roman" w:cs="Times New Roman"/>
          <w:sz w:val="24"/>
          <w:szCs w:val="24"/>
        </w:rPr>
        <w:t>-</w:t>
      </w:r>
      <w:r w:rsidR="00EB5DC6" w:rsidRPr="00BD5E73">
        <w:rPr>
          <w:rFonts w:ascii="Times New Roman" w:hAnsi="Times New Roman" w:cs="Times New Roman"/>
          <w:sz w:val="24"/>
          <w:szCs w:val="24"/>
        </w:rPr>
        <w:t xml:space="preserve">off levels </w:t>
      </w:r>
      <w:r w:rsidR="00940D38" w:rsidRPr="00BD5E73">
        <w:rPr>
          <w:rFonts w:ascii="Times New Roman" w:hAnsi="Times New Roman" w:cs="Times New Roman"/>
          <w:sz w:val="24"/>
          <w:szCs w:val="24"/>
        </w:rPr>
        <w:t>used</w:t>
      </w:r>
      <w:r w:rsidR="000B6712" w:rsidRPr="00BD5E73">
        <w:rPr>
          <w:rFonts w:ascii="Times New Roman" w:hAnsi="Times New Roman" w:cs="Times New Roman"/>
          <w:sz w:val="24"/>
          <w:szCs w:val="24"/>
        </w:rPr>
        <w:t xml:space="preserve"> </w:t>
      </w:r>
      <w:r w:rsidR="00EB5DC6" w:rsidRPr="00BD5E73">
        <w:rPr>
          <w:rFonts w:ascii="Times New Roman" w:hAnsi="Times New Roman" w:cs="Times New Roman"/>
          <w:sz w:val="24"/>
          <w:szCs w:val="24"/>
        </w:rPr>
        <w:t xml:space="preserve">in </w:t>
      </w:r>
      <w:r w:rsidR="00940D38" w:rsidRPr="00BD5E73">
        <w:rPr>
          <w:rFonts w:ascii="Times New Roman" w:hAnsi="Times New Roman" w:cs="Times New Roman"/>
          <w:sz w:val="24"/>
          <w:szCs w:val="24"/>
        </w:rPr>
        <w:t>past</w:t>
      </w:r>
      <w:r w:rsidR="00097D3C" w:rsidRPr="00BD5E73">
        <w:rPr>
          <w:rFonts w:ascii="Times New Roman" w:hAnsi="Times New Roman" w:cs="Times New Roman"/>
          <w:sz w:val="24"/>
          <w:szCs w:val="24"/>
        </w:rPr>
        <w:t xml:space="preserve"> research in similar </w:t>
      </w:r>
      <w:r w:rsidR="00940D38" w:rsidRPr="00BD5E73">
        <w:rPr>
          <w:rFonts w:ascii="Times New Roman" w:hAnsi="Times New Roman" w:cs="Times New Roman"/>
          <w:sz w:val="24"/>
          <w:szCs w:val="24"/>
        </w:rPr>
        <w:t>settings found</w:t>
      </w:r>
      <w:r w:rsidR="000B6712" w:rsidRPr="00BD5E73">
        <w:rPr>
          <w:rFonts w:ascii="Times New Roman" w:hAnsi="Times New Roman" w:cs="Times New Roman"/>
          <w:sz w:val="24"/>
          <w:szCs w:val="24"/>
        </w:rPr>
        <w:t xml:space="preserve"> </w:t>
      </w:r>
      <w:r w:rsidR="00940D38" w:rsidRPr="00BD5E73">
        <w:rPr>
          <w:rFonts w:ascii="Times New Roman" w:hAnsi="Times New Roman" w:cs="Times New Roman"/>
          <w:sz w:val="24"/>
          <w:szCs w:val="24"/>
        </w:rPr>
        <w:t>that</w:t>
      </w:r>
      <w:r w:rsidR="000B6712" w:rsidRPr="00BD5E73">
        <w:rPr>
          <w:rFonts w:ascii="Times New Roman" w:hAnsi="Times New Roman" w:cs="Times New Roman"/>
          <w:sz w:val="24"/>
          <w:szCs w:val="24"/>
        </w:rPr>
        <w:t xml:space="preserve"> </w:t>
      </w:r>
      <w:r w:rsidR="00360DBF" w:rsidRPr="00BD5E73">
        <w:rPr>
          <w:rFonts w:ascii="Times New Roman" w:hAnsi="Times New Roman" w:cs="Times New Roman"/>
          <w:sz w:val="24"/>
          <w:szCs w:val="24"/>
        </w:rPr>
        <w:t>this</w:t>
      </w:r>
      <w:r w:rsidR="00097D3C" w:rsidRPr="00BD5E73">
        <w:rPr>
          <w:rFonts w:ascii="Times New Roman" w:hAnsi="Times New Roman" w:cs="Times New Roman"/>
          <w:sz w:val="24"/>
          <w:szCs w:val="24"/>
        </w:rPr>
        <w:t xml:space="preserve"> threshold was effective in detecting woman with major, and minor depression with sensitivity of 80%</w:t>
      </w:r>
      <w:r w:rsidR="005A75E5" w:rsidRPr="00BD5E73">
        <w:rPr>
          <w:rFonts w:ascii="Times New Roman" w:hAnsi="Times New Roman" w:cs="Times New Roman"/>
          <w:sz w:val="24"/>
          <w:szCs w:val="24"/>
        </w:rPr>
        <w:t xml:space="preserve"> </w:t>
      </w:r>
      <w:r w:rsidR="00BC5ED5" w:rsidRPr="00BD5E7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aWJzb248L0F1dGhvcj48WWVhcj4yMDA5PC9ZZWFyPjxS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</w:fldData>
        </w:fldChar>
      </w:r>
      <w:r w:rsidR="006052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052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aWJzb248L0F1dGhvcj48WWVhcj4yMDA5PC9ZZWFyPjxS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</w:fldData>
        </w:fldChar>
      </w:r>
      <w:r w:rsidR="006052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052F5">
        <w:rPr>
          <w:rFonts w:ascii="Times New Roman" w:hAnsi="Times New Roman" w:cs="Times New Roman"/>
          <w:sz w:val="24"/>
          <w:szCs w:val="24"/>
        </w:rPr>
      </w:r>
      <w:r w:rsidR="006052F5">
        <w:rPr>
          <w:rFonts w:ascii="Times New Roman" w:hAnsi="Times New Roman" w:cs="Times New Roman"/>
          <w:sz w:val="24"/>
          <w:szCs w:val="24"/>
        </w:rPr>
        <w:fldChar w:fldCharType="end"/>
      </w:r>
      <w:r w:rsidR="00BC5ED5" w:rsidRPr="00BD5E73">
        <w:rPr>
          <w:rFonts w:ascii="Times New Roman" w:hAnsi="Times New Roman" w:cs="Times New Roman"/>
          <w:sz w:val="24"/>
          <w:szCs w:val="24"/>
        </w:rPr>
      </w:r>
      <w:r w:rsidR="00BC5ED5" w:rsidRPr="00BD5E73">
        <w:rPr>
          <w:rFonts w:ascii="Times New Roman" w:hAnsi="Times New Roman" w:cs="Times New Roman"/>
          <w:sz w:val="24"/>
          <w:szCs w:val="24"/>
        </w:rPr>
        <w:fldChar w:fldCharType="separate"/>
      </w:r>
      <w:r w:rsidR="006052F5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6" w:tooltip="Gibson, 2009 #151" w:history="1">
        <w:r w:rsidR="006052F5">
          <w:rPr>
            <w:rFonts w:ascii="Times New Roman" w:hAnsi="Times New Roman" w:cs="Times New Roman"/>
            <w:noProof/>
            <w:sz w:val="24"/>
            <w:szCs w:val="24"/>
          </w:rPr>
          <w:t>Gibson, McKenzie-McHarg, Shakespeare, Price, &amp; Gray, 2009</w:t>
        </w:r>
      </w:hyperlink>
      <w:r w:rsidR="006052F5">
        <w:rPr>
          <w:rFonts w:ascii="Times New Roman" w:hAnsi="Times New Roman" w:cs="Times New Roman"/>
          <w:noProof/>
          <w:sz w:val="24"/>
          <w:szCs w:val="24"/>
        </w:rPr>
        <w:t>)</w:t>
      </w:r>
      <w:r w:rsidR="00BC5ED5" w:rsidRPr="00BD5E73">
        <w:rPr>
          <w:rFonts w:ascii="Times New Roman" w:hAnsi="Times New Roman" w:cs="Times New Roman"/>
          <w:sz w:val="24"/>
          <w:szCs w:val="24"/>
        </w:rPr>
        <w:fldChar w:fldCharType="end"/>
      </w:r>
      <w:r w:rsidR="009C41B8" w:rsidRPr="00BD5E73">
        <w:rPr>
          <w:rFonts w:ascii="Times New Roman" w:hAnsi="Times New Roman" w:cs="Times New Roman"/>
          <w:sz w:val="24"/>
          <w:szCs w:val="24"/>
        </w:rPr>
        <w:t>.</w:t>
      </w:r>
      <w:r w:rsidR="000B616A" w:rsidRPr="00BD5E73">
        <w:rPr>
          <w:rFonts w:ascii="Times New Roman" w:hAnsi="Times New Roman" w:cs="Times New Roman"/>
          <w:sz w:val="24"/>
          <w:szCs w:val="24"/>
        </w:rPr>
        <w:t xml:space="preserve"> </w:t>
      </w:r>
      <w:r w:rsidR="00EB5DC6" w:rsidRPr="00BD5E73">
        <w:rPr>
          <w:rFonts w:ascii="Times New Roman" w:hAnsi="Times New Roman" w:cs="Times New Roman"/>
          <w:sz w:val="24"/>
          <w:szCs w:val="24"/>
        </w:rPr>
        <w:t xml:space="preserve">The </w:t>
      </w:r>
      <w:r w:rsidR="00585A55" w:rsidRPr="00BD5E73">
        <w:rPr>
          <w:rFonts w:ascii="Times New Roman" w:hAnsi="Times New Roman" w:cs="Times New Roman"/>
          <w:sz w:val="24"/>
          <w:szCs w:val="24"/>
        </w:rPr>
        <w:t xml:space="preserve">EPDS </w:t>
      </w:r>
      <w:r w:rsidR="00EB5DC6" w:rsidRPr="00BD5E73">
        <w:rPr>
          <w:rFonts w:ascii="Times New Roman" w:hAnsi="Times New Roman" w:cs="Times New Roman"/>
          <w:sz w:val="24"/>
          <w:szCs w:val="24"/>
        </w:rPr>
        <w:t>scores allow for</w:t>
      </w:r>
      <w:r w:rsidR="00012BF7" w:rsidRPr="00BD5E73">
        <w:rPr>
          <w:rFonts w:ascii="Times New Roman" w:hAnsi="Times New Roman" w:cs="Times New Roman"/>
          <w:sz w:val="24"/>
          <w:szCs w:val="24"/>
        </w:rPr>
        <w:t xml:space="preserve"> a categorisation into</w:t>
      </w:r>
      <w:r w:rsidR="000B403F" w:rsidRPr="00BD5E73">
        <w:rPr>
          <w:rFonts w:ascii="Times New Roman" w:hAnsi="Times New Roman" w:cs="Times New Roman"/>
          <w:sz w:val="24"/>
          <w:szCs w:val="24"/>
        </w:rPr>
        <w:t xml:space="preserve"> none or minimal (EPDS scores 0-6),</w:t>
      </w:r>
      <w:r w:rsidR="00012BF7" w:rsidRPr="00BD5E73">
        <w:rPr>
          <w:rFonts w:ascii="Times New Roman" w:hAnsi="Times New Roman" w:cs="Times New Roman"/>
          <w:sz w:val="24"/>
          <w:szCs w:val="24"/>
        </w:rPr>
        <w:t xml:space="preserve"> mild (</w:t>
      </w:r>
      <w:r w:rsidR="000B403F" w:rsidRPr="00BD5E73">
        <w:rPr>
          <w:rFonts w:ascii="Times New Roman" w:hAnsi="Times New Roman" w:cs="Times New Roman"/>
          <w:sz w:val="24"/>
          <w:szCs w:val="24"/>
        </w:rPr>
        <w:t>EPDS scores 7-13</w:t>
      </w:r>
      <w:r w:rsidR="00EB5DC6" w:rsidRPr="00BD5E73">
        <w:rPr>
          <w:rFonts w:ascii="Times New Roman" w:hAnsi="Times New Roman" w:cs="Times New Roman"/>
          <w:sz w:val="24"/>
          <w:szCs w:val="24"/>
        </w:rPr>
        <w:t>), moderate (</w:t>
      </w:r>
      <w:r w:rsidR="000B403F" w:rsidRPr="00BD5E73">
        <w:rPr>
          <w:rFonts w:ascii="Times New Roman" w:hAnsi="Times New Roman" w:cs="Times New Roman"/>
          <w:sz w:val="24"/>
          <w:szCs w:val="24"/>
        </w:rPr>
        <w:t>EPDS scores 14-19</w:t>
      </w:r>
      <w:r w:rsidR="00EB5DC6" w:rsidRPr="00BD5E73">
        <w:rPr>
          <w:rFonts w:ascii="Times New Roman" w:hAnsi="Times New Roman" w:cs="Times New Roman"/>
          <w:sz w:val="24"/>
          <w:szCs w:val="24"/>
        </w:rPr>
        <w:t>) and severe depression</w:t>
      </w:r>
      <w:r w:rsidR="00012BF7" w:rsidRPr="00BD5E73">
        <w:rPr>
          <w:rFonts w:ascii="Times New Roman" w:hAnsi="Times New Roman" w:cs="Times New Roman"/>
          <w:sz w:val="24"/>
          <w:szCs w:val="24"/>
        </w:rPr>
        <w:t xml:space="preserve"> (</w:t>
      </w:r>
      <w:r w:rsidR="000B403F" w:rsidRPr="00BD5E73">
        <w:rPr>
          <w:rFonts w:ascii="Times New Roman" w:hAnsi="Times New Roman" w:cs="Times New Roman"/>
          <w:sz w:val="24"/>
          <w:szCs w:val="24"/>
        </w:rPr>
        <w:t>EPDS scores 20-30</w:t>
      </w:r>
      <w:r w:rsidR="00012BF7" w:rsidRPr="00BD5E73">
        <w:rPr>
          <w:rFonts w:ascii="Times New Roman" w:hAnsi="Times New Roman" w:cs="Times New Roman"/>
          <w:sz w:val="24"/>
          <w:szCs w:val="24"/>
        </w:rPr>
        <w:t>)</w:t>
      </w:r>
      <w:r w:rsidR="00585A55" w:rsidRPr="00BD5E73">
        <w:rPr>
          <w:rFonts w:ascii="Times New Roman" w:hAnsi="Times New Roman" w:cs="Times New Roman"/>
          <w:sz w:val="24"/>
          <w:szCs w:val="24"/>
        </w:rPr>
        <w:t xml:space="preserve"> </w:t>
      </w:r>
      <w:r w:rsidR="00585A55" w:rsidRPr="00BD5E73">
        <w:rPr>
          <w:rFonts w:ascii="Times New Roman" w:hAnsi="Times New Roman" w:cs="Times New Roman"/>
          <w:sz w:val="24"/>
          <w:szCs w:val="24"/>
        </w:rPr>
        <w:fldChar w:fldCharType="begin"/>
      </w:r>
      <w:r w:rsidR="006052F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cCabe-Beane&lt;/Author&gt;&lt;Year&gt;2016&lt;/Year&gt;&lt;RecNum&gt;244&lt;/RecNum&gt;&lt;DisplayText&gt;(McCabe-Beane, Segre, Perkhounkova, Stuart, &amp;amp; O’Hara, 2016)&lt;/DisplayText&gt;&lt;record&gt;&lt;rec-number&gt;244&lt;/rec-number&gt;&lt;foreign-keys&gt;&lt;key app="EN" db-id="a5es9sevoerzvietrpq5e90wsv95ar20xptz"&gt;244&lt;/key&gt;&lt;/foreign-keys&gt;&lt;ref-type name="Journal Article"&gt;17&lt;/ref-type&gt;&lt;contributors&gt;&lt;authors&gt;&lt;author&gt;McCabe-Beane, Jennifer E.&lt;/author&gt;&lt;author&gt;Segre, Lisa S.&lt;/author&gt;&lt;author&gt;Perkhounkova, Yelena&lt;/author&gt;&lt;author&gt;Stuart, Scott&lt;/author&gt;&lt;author&gt;O’Hara, Michael W.&lt;/author&gt;&lt;/authors&gt;&lt;/contributors&gt;&lt;titles&gt;&lt;title&gt;The identification of severity ranges for the Edinburgh Postnatal Depression Scale&lt;/title&gt;&lt;secondary-title&gt;Journal of Reproductive and Infant Psychology&lt;/secondary-title&gt;&lt;/titles&gt;&lt;periodical&gt;&lt;full-title&gt;Journal of Reproductive and Infant Psychology&lt;/full-title&gt;&lt;/periodical&gt;&lt;pages&gt;293-303&lt;/pages&gt;&lt;volume&gt;34&lt;/volume&gt;&lt;number&gt;3&lt;/number&gt;&lt;dates&gt;&lt;year&gt;2016&lt;/year&gt;&lt;pub-dates&gt;&lt;date&gt;2016/05/26&lt;/date&gt;&lt;/pub-dates&gt;&lt;/dates&gt;&lt;publisher&gt;Routledge&lt;/publisher&gt;&lt;isbn&gt;0264-6838&lt;/isbn&gt;&lt;urls&gt;&lt;related-urls&gt;&lt;url&gt;https://doi.org/10.1080/02646838.2016.1141346&lt;/url&gt;&lt;/related-urls&gt;&lt;/urls&gt;&lt;electronic-resource-num&gt;10.1080/02646838.2016.1141346&lt;/electronic-resource-num&gt;&lt;/record&gt;&lt;/Cite&gt;&lt;/EndNote&gt;</w:instrText>
      </w:r>
      <w:r w:rsidR="00585A55" w:rsidRPr="00BD5E73">
        <w:rPr>
          <w:rFonts w:ascii="Times New Roman" w:hAnsi="Times New Roman" w:cs="Times New Roman"/>
          <w:sz w:val="24"/>
          <w:szCs w:val="24"/>
        </w:rPr>
        <w:fldChar w:fldCharType="separate"/>
      </w:r>
      <w:r w:rsidR="006052F5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5" w:tooltip="McCabe-Beane, 2016 #244" w:history="1">
        <w:r w:rsidR="006052F5">
          <w:rPr>
            <w:rFonts w:ascii="Times New Roman" w:hAnsi="Times New Roman" w:cs="Times New Roman"/>
            <w:noProof/>
            <w:sz w:val="24"/>
            <w:szCs w:val="24"/>
          </w:rPr>
          <w:t>McCabe-Beane, Segre, Perkhounkova, Stuart, &amp; O’Hara, 2016</w:t>
        </w:r>
      </w:hyperlink>
      <w:r w:rsidR="006052F5">
        <w:rPr>
          <w:rFonts w:ascii="Times New Roman" w:hAnsi="Times New Roman" w:cs="Times New Roman"/>
          <w:noProof/>
          <w:sz w:val="24"/>
          <w:szCs w:val="24"/>
        </w:rPr>
        <w:t>)</w:t>
      </w:r>
      <w:r w:rsidR="00585A55" w:rsidRPr="00BD5E73">
        <w:rPr>
          <w:rFonts w:ascii="Times New Roman" w:hAnsi="Times New Roman" w:cs="Times New Roman"/>
          <w:sz w:val="24"/>
          <w:szCs w:val="24"/>
        </w:rPr>
        <w:fldChar w:fldCharType="end"/>
      </w:r>
      <w:r w:rsidR="000B616A" w:rsidRPr="00BD5E73">
        <w:rPr>
          <w:rFonts w:ascii="Times New Roman" w:hAnsi="Times New Roman" w:cs="Times New Roman"/>
          <w:sz w:val="24"/>
          <w:szCs w:val="24"/>
        </w:rPr>
        <w:t xml:space="preserve">. </w:t>
      </w:r>
      <w:r w:rsidR="00EB5DC6" w:rsidRPr="00BD5E73">
        <w:rPr>
          <w:rFonts w:ascii="Times New Roman" w:hAnsi="Times New Roman" w:cs="Times New Roman"/>
          <w:sz w:val="24"/>
          <w:szCs w:val="24"/>
        </w:rPr>
        <w:t>The EPDS is not diagnostic</w:t>
      </w:r>
      <w:r w:rsidR="00585A55" w:rsidRPr="00BD5E73">
        <w:rPr>
          <w:rFonts w:ascii="Times New Roman" w:hAnsi="Times New Roman" w:cs="Times New Roman"/>
          <w:sz w:val="24"/>
          <w:szCs w:val="24"/>
        </w:rPr>
        <w:t>.</w:t>
      </w:r>
      <w:r w:rsidR="008A5A4A" w:rsidRPr="00BD5E7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7C28F8F" w14:textId="122A5415" w:rsidR="00A82E6B" w:rsidRPr="00BD5E73" w:rsidRDefault="009C41B8" w:rsidP="00CF7C9A">
      <w:pPr>
        <w:spacing w:after="120" w:line="360" w:lineRule="auto"/>
        <w:rPr>
          <w:rFonts w:ascii="Times New Roman" w:hAnsi="Times New Roman" w:cs="Times New Roman"/>
          <w:color w:val="FF0000"/>
          <w:sz w:val="24"/>
          <w:szCs w:val="24"/>
        </w:rPr>
      </w:pPr>
      <w:r w:rsidRPr="00BD5E73">
        <w:rPr>
          <w:rFonts w:ascii="Times New Roman" w:hAnsi="Times New Roman" w:cs="Times New Roman"/>
          <w:sz w:val="24"/>
          <w:szCs w:val="24"/>
        </w:rPr>
        <w:t>Parental S</w:t>
      </w:r>
      <w:r w:rsidR="001607B0" w:rsidRPr="00BD5E73">
        <w:rPr>
          <w:rFonts w:ascii="Times New Roman" w:hAnsi="Times New Roman" w:cs="Times New Roman"/>
          <w:sz w:val="24"/>
          <w:szCs w:val="24"/>
        </w:rPr>
        <w:t>tress Index-Short Form (PSI-SF), a self-</w:t>
      </w:r>
      <w:r w:rsidR="0075482F" w:rsidRPr="00BD5E73">
        <w:rPr>
          <w:rFonts w:ascii="Times New Roman" w:hAnsi="Times New Roman" w:cs="Times New Roman"/>
          <w:sz w:val="24"/>
          <w:szCs w:val="24"/>
        </w:rPr>
        <w:t xml:space="preserve">completed </w:t>
      </w:r>
      <w:r w:rsidR="001607B0" w:rsidRPr="00BD5E73">
        <w:rPr>
          <w:rFonts w:ascii="Times New Roman" w:hAnsi="Times New Roman" w:cs="Times New Roman"/>
          <w:sz w:val="24"/>
          <w:szCs w:val="24"/>
        </w:rPr>
        <w:t>screening tool used for identifying different types of stress associated with parenting</w:t>
      </w:r>
      <w:r w:rsidR="00435159" w:rsidRPr="00BD5E73">
        <w:rPr>
          <w:rFonts w:ascii="Times New Roman" w:hAnsi="Times New Roman" w:cs="Times New Roman"/>
          <w:sz w:val="24"/>
          <w:szCs w:val="24"/>
        </w:rPr>
        <w:t>,</w:t>
      </w:r>
      <w:r w:rsidR="001607B0" w:rsidRPr="00BD5E73">
        <w:rPr>
          <w:rFonts w:ascii="Times New Roman" w:hAnsi="Times New Roman" w:cs="Times New Roman"/>
          <w:sz w:val="24"/>
          <w:szCs w:val="24"/>
        </w:rPr>
        <w:t xml:space="preserve"> was administered to caregivers </w:t>
      </w:r>
      <w:r w:rsidR="00BC5ED5" w:rsidRPr="00BD5E73">
        <w:rPr>
          <w:rFonts w:ascii="Times New Roman" w:hAnsi="Times New Roman" w:cs="Times New Roman"/>
          <w:sz w:val="24"/>
          <w:szCs w:val="24"/>
        </w:rPr>
        <w:fldChar w:fldCharType="begin"/>
      </w:r>
      <w:r w:rsidR="006052F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bidin&lt;/Author&gt;&lt;Year&gt;1995&lt;/Year&gt;&lt;RecNum&gt;152&lt;/RecNum&gt;&lt;DisplayText&gt;(R, 1995)&lt;/DisplayText&gt;&lt;record&gt;&lt;rec-number&gt;152&lt;/rec-number&gt;&lt;foreign-keys&gt;&lt;key app="EN" db-id="a5es9sevoerzvietrpq5e90wsv95ar20xptz"&gt;152&lt;/key&gt;&lt;/foreign-keys&gt;&lt;ref-type name="Aggregated Database"&gt;55&lt;/ref-type&gt;&lt;contributors&gt;&lt;authors&gt;&lt;author&gt;Abidin R R &lt;/author&gt;&lt;/authors&gt;&lt;/contributors&gt;&lt;titles&gt;&lt;title&gt;Parenting Stress Index, Third Edition: Professional Manual&lt;/title&gt;&lt;/titles&gt;&lt;dates&gt;&lt;year&gt;1995&lt;/year&gt;&lt;/dates&gt;&lt;pub-location&gt;Odessa, FL&lt;/pub-location&gt;&lt;publisher&gt;Psychological Assessment Resources, Inc.&lt;/publisher&gt;&lt;urls&gt;&lt;/urls&gt;&lt;/record&gt;&lt;/Cite&gt;&lt;/EndNote&gt;</w:instrText>
      </w:r>
      <w:r w:rsidR="00BC5ED5" w:rsidRPr="00BD5E73">
        <w:rPr>
          <w:rFonts w:ascii="Times New Roman" w:hAnsi="Times New Roman" w:cs="Times New Roman"/>
          <w:sz w:val="24"/>
          <w:szCs w:val="24"/>
        </w:rPr>
        <w:fldChar w:fldCharType="separate"/>
      </w:r>
      <w:r w:rsidR="006052F5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0" w:tooltip="R, 1995 #152" w:history="1">
        <w:r w:rsidR="006052F5">
          <w:rPr>
            <w:rFonts w:ascii="Times New Roman" w:hAnsi="Times New Roman" w:cs="Times New Roman"/>
            <w:noProof/>
            <w:sz w:val="24"/>
            <w:szCs w:val="24"/>
          </w:rPr>
          <w:t>R, 1995</w:t>
        </w:r>
      </w:hyperlink>
      <w:r w:rsidR="006052F5">
        <w:rPr>
          <w:rFonts w:ascii="Times New Roman" w:hAnsi="Times New Roman" w:cs="Times New Roman"/>
          <w:noProof/>
          <w:sz w:val="24"/>
          <w:szCs w:val="24"/>
        </w:rPr>
        <w:t>)</w:t>
      </w:r>
      <w:r w:rsidR="00BC5ED5" w:rsidRPr="00BD5E73">
        <w:rPr>
          <w:rFonts w:ascii="Times New Roman" w:hAnsi="Times New Roman" w:cs="Times New Roman"/>
          <w:sz w:val="24"/>
          <w:szCs w:val="24"/>
        </w:rPr>
        <w:fldChar w:fldCharType="end"/>
      </w:r>
      <w:r w:rsidR="001607B0" w:rsidRPr="00BD5E73">
        <w:rPr>
          <w:rFonts w:ascii="Times New Roman" w:hAnsi="Times New Roman" w:cs="Times New Roman"/>
          <w:sz w:val="24"/>
          <w:szCs w:val="24"/>
        </w:rPr>
        <w:t xml:space="preserve">. </w:t>
      </w:r>
      <w:r w:rsidR="00A82E6B" w:rsidRPr="00BD5E73">
        <w:rPr>
          <w:rFonts w:ascii="Times New Roman" w:hAnsi="Times New Roman" w:cs="Times New Roman"/>
          <w:sz w:val="24"/>
          <w:szCs w:val="24"/>
        </w:rPr>
        <w:t xml:space="preserve">This index comprises </w:t>
      </w:r>
      <w:r w:rsidR="00774D1A" w:rsidRPr="00BD5E73">
        <w:rPr>
          <w:rFonts w:ascii="Times New Roman" w:hAnsi="Times New Roman" w:cs="Times New Roman"/>
          <w:sz w:val="24"/>
          <w:szCs w:val="24"/>
        </w:rPr>
        <w:t>of 3 subscales: Parental Distress, Parent–Child Dysfunctional Interaction and Difficult Child. Child and Parent domains co</w:t>
      </w:r>
      <w:r w:rsidR="006A07A6" w:rsidRPr="00BD5E73">
        <w:rPr>
          <w:rFonts w:ascii="Times New Roman" w:hAnsi="Times New Roman" w:cs="Times New Roman"/>
          <w:sz w:val="24"/>
          <w:szCs w:val="24"/>
        </w:rPr>
        <w:t>mbine to form Total Stress Score</w:t>
      </w:r>
      <w:r w:rsidR="00774D1A" w:rsidRPr="00BD5E73">
        <w:rPr>
          <w:rFonts w:ascii="Times New Roman" w:hAnsi="Times New Roman" w:cs="Times New Roman"/>
          <w:sz w:val="24"/>
          <w:szCs w:val="24"/>
        </w:rPr>
        <w:t>. These are</w:t>
      </w:r>
      <w:r w:rsidR="00A82E6B" w:rsidRPr="00BD5E73">
        <w:rPr>
          <w:rFonts w:ascii="Times New Roman" w:hAnsi="Times New Roman" w:cs="Times New Roman"/>
          <w:sz w:val="24"/>
          <w:szCs w:val="24"/>
        </w:rPr>
        <w:t xml:space="preserve"> scored </w:t>
      </w:r>
      <w:r w:rsidR="003B4572" w:rsidRPr="00BD5E73">
        <w:rPr>
          <w:rFonts w:ascii="Times New Roman" w:hAnsi="Times New Roman" w:cs="Times New Roman"/>
          <w:sz w:val="24"/>
          <w:szCs w:val="24"/>
        </w:rPr>
        <w:t>using the following 5-point scale</w:t>
      </w:r>
      <w:r w:rsidR="006A07A6" w:rsidRPr="00BD5E73">
        <w:rPr>
          <w:rFonts w:ascii="Times New Roman" w:hAnsi="Times New Roman" w:cs="Times New Roman"/>
          <w:sz w:val="24"/>
          <w:szCs w:val="24"/>
        </w:rPr>
        <w:t>s</w:t>
      </w:r>
      <w:r w:rsidR="003B4572" w:rsidRPr="00BD5E73">
        <w:rPr>
          <w:rFonts w:ascii="Times New Roman" w:hAnsi="Times New Roman" w:cs="Times New Roman"/>
          <w:sz w:val="24"/>
          <w:szCs w:val="24"/>
        </w:rPr>
        <w:t>: (strongly agree, agree, not sure, disagree, and strongly disagree</w:t>
      </w:r>
      <w:r w:rsidR="004E7E2D" w:rsidRPr="00BD5E73">
        <w:rPr>
          <w:rFonts w:ascii="Times New Roman" w:hAnsi="Times New Roman" w:cs="Times New Roman"/>
          <w:sz w:val="24"/>
          <w:szCs w:val="24"/>
        </w:rPr>
        <w:t>)</w:t>
      </w:r>
      <w:r w:rsidR="00774D1A" w:rsidRPr="00BD5E73">
        <w:rPr>
          <w:rFonts w:ascii="Times New Roman" w:hAnsi="Times New Roman" w:cs="Times New Roman"/>
          <w:sz w:val="24"/>
          <w:szCs w:val="24"/>
        </w:rPr>
        <w:t xml:space="preserve"> a</w:t>
      </w:r>
      <w:r w:rsidR="00954E06" w:rsidRPr="00BD5E73">
        <w:rPr>
          <w:rFonts w:ascii="Times New Roman" w:hAnsi="Times New Roman" w:cs="Times New Roman"/>
          <w:sz w:val="24"/>
          <w:szCs w:val="24"/>
        </w:rPr>
        <w:t>nd generate</w:t>
      </w:r>
      <w:r w:rsidR="00A82E6B" w:rsidRPr="00BD5E73">
        <w:rPr>
          <w:rFonts w:ascii="Times New Roman" w:hAnsi="Times New Roman" w:cs="Times New Roman"/>
          <w:sz w:val="24"/>
          <w:szCs w:val="24"/>
        </w:rPr>
        <w:t xml:space="preserve"> score</w:t>
      </w:r>
      <w:r w:rsidR="00954E06" w:rsidRPr="00BD5E73">
        <w:rPr>
          <w:rFonts w:ascii="Times New Roman" w:hAnsi="Times New Roman" w:cs="Times New Roman"/>
          <w:sz w:val="24"/>
          <w:szCs w:val="24"/>
        </w:rPr>
        <w:t xml:space="preserve">s ranging </w:t>
      </w:r>
      <w:r w:rsidR="00A82E6B" w:rsidRPr="00BD5E73">
        <w:rPr>
          <w:rFonts w:ascii="Times New Roman" w:hAnsi="Times New Roman" w:cs="Times New Roman"/>
          <w:sz w:val="24"/>
          <w:szCs w:val="24"/>
        </w:rPr>
        <w:t>f</w:t>
      </w:r>
      <w:r w:rsidR="00954E06" w:rsidRPr="00BD5E73">
        <w:rPr>
          <w:rFonts w:ascii="Times New Roman" w:hAnsi="Times New Roman" w:cs="Times New Roman"/>
          <w:sz w:val="24"/>
          <w:szCs w:val="24"/>
        </w:rPr>
        <w:t>rom</w:t>
      </w:r>
      <w:r w:rsidR="00A82E6B" w:rsidRPr="00BD5E73">
        <w:rPr>
          <w:rFonts w:ascii="Times New Roman" w:hAnsi="Times New Roman" w:cs="Times New Roman"/>
          <w:sz w:val="24"/>
          <w:szCs w:val="24"/>
        </w:rPr>
        <w:t xml:space="preserve"> </w:t>
      </w:r>
      <w:r w:rsidR="00875B62" w:rsidRPr="00BD5E73">
        <w:rPr>
          <w:rFonts w:ascii="Times New Roman" w:hAnsi="Times New Roman" w:cs="Times New Roman"/>
          <w:sz w:val="24"/>
          <w:szCs w:val="24"/>
        </w:rPr>
        <w:t>40-149.</w:t>
      </w:r>
    </w:p>
    <w:p w14:paraId="05342D52" w14:textId="77777777" w:rsidR="00E0679C" w:rsidRPr="00BD5E73" w:rsidRDefault="00E0679C" w:rsidP="00CF7C9A">
      <w:pPr>
        <w:pStyle w:val="ListParagraph"/>
        <w:numPr>
          <w:ilvl w:val="0"/>
          <w:numId w:val="11"/>
        </w:numPr>
        <w:spacing w:after="120" w:line="360" w:lineRule="auto"/>
        <w:rPr>
          <w:rFonts w:ascii="Times New Roman" w:hAnsi="Times New Roman" w:cs="Times New Roman"/>
          <w:b/>
          <w:i/>
          <w:sz w:val="24"/>
          <w:szCs w:val="24"/>
        </w:rPr>
      </w:pPr>
      <w:r w:rsidRPr="00BD5E73">
        <w:rPr>
          <w:rFonts w:ascii="Times New Roman" w:hAnsi="Times New Roman" w:cs="Times New Roman"/>
          <w:b/>
          <w:i/>
          <w:sz w:val="24"/>
          <w:szCs w:val="24"/>
        </w:rPr>
        <w:t>Socioeconomic</w:t>
      </w:r>
      <w:r w:rsidR="003F1649" w:rsidRPr="00BD5E73">
        <w:rPr>
          <w:rFonts w:ascii="Times New Roman" w:hAnsi="Times New Roman" w:cs="Times New Roman"/>
          <w:b/>
          <w:i/>
          <w:sz w:val="24"/>
          <w:szCs w:val="24"/>
        </w:rPr>
        <w:t xml:space="preserve"> measure</w:t>
      </w:r>
    </w:p>
    <w:p w14:paraId="36A14F3D" w14:textId="63DCD970" w:rsidR="004F05EE" w:rsidRPr="00BD5E73" w:rsidRDefault="004F05EE" w:rsidP="00CF7C9A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BD5E73">
        <w:rPr>
          <w:rFonts w:ascii="Times New Roman" w:hAnsi="Times New Roman" w:cs="Times New Roman"/>
          <w:sz w:val="24"/>
          <w:szCs w:val="24"/>
          <w:lang w:val="en-US"/>
        </w:rPr>
        <w:t>H</w:t>
      </w:r>
      <w:r w:rsidR="001F4FCA" w:rsidRPr="00BD5E73">
        <w:rPr>
          <w:rFonts w:ascii="Times New Roman" w:hAnsi="Times New Roman" w:cs="Times New Roman"/>
          <w:sz w:val="24"/>
          <w:szCs w:val="24"/>
          <w:lang w:val="en-US"/>
        </w:rPr>
        <w:t xml:space="preserve">unger </w:t>
      </w:r>
      <w:r w:rsidR="009F1E8F" w:rsidRPr="00BD5E73">
        <w:rPr>
          <w:rFonts w:ascii="Times New Roman" w:hAnsi="Times New Roman" w:cs="Times New Roman"/>
          <w:sz w:val="24"/>
          <w:szCs w:val="24"/>
          <w:lang w:val="en-US"/>
        </w:rPr>
        <w:t>has</w:t>
      </w:r>
      <w:r w:rsidR="00655517" w:rsidRPr="00BD5E73">
        <w:rPr>
          <w:rFonts w:ascii="Times New Roman" w:hAnsi="Times New Roman" w:cs="Times New Roman"/>
          <w:sz w:val="24"/>
          <w:szCs w:val="24"/>
          <w:lang w:val="en-US"/>
        </w:rPr>
        <w:t xml:space="preserve"> consistently</w:t>
      </w:r>
      <w:r w:rsidR="009F1E8F" w:rsidRPr="00BD5E73">
        <w:rPr>
          <w:rFonts w:ascii="Times New Roman" w:hAnsi="Times New Roman" w:cs="Times New Roman"/>
          <w:sz w:val="24"/>
          <w:szCs w:val="24"/>
          <w:lang w:val="en-US"/>
        </w:rPr>
        <w:t xml:space="preserve"> emerged to be</w:t>
      </w:r>
      <w:r w:rsidR="001F4FCA" w:rsidRPr="00BD5E73">
        <w:rPr>
          <w:rFonts w:ascii="Times New Roman" w:hAnsi="Times New Roman" w:cs="Times New Roman"/>
          <w:sz w:val="24"/>
          <w:szCs w:val="24"/>
          <w:lang w:val="en-US"/>
        </w:rPr>
        <w:t xml:space="preserve"> a major concern among Sub-Saharan African population</w:t>
      </w:r>
      <w:r w:rsidR="00C836AE" w:rsidRPr="00BD5E73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1F4FCA" w:rsidRPr="00BD5E73">
        <w:rPr>
          <w:rFonts w:ascii="Times New Roman" w:hAnsi="Times New Roman" w:cs="Times New Roman"/>
          <w:sz w:val="24"/>
          <w:szCs w:val="24"/>
          <w:lang w:val="en-US"/>
        </w:rPr>
        <w:t xml:space="preserve"> living with HIV </w:t>
      </w:r>
      <w:r w:rsidR="00BC5ED5" w:rsidRPr="00BD5E73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6052F5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Murray&lt;/Author&gt;&lt;Year&gt;2017&lt;/Year&gt;&lt;RecNum&gt;166&lt;/RecNum&gt;&lt;DisplayText&gt;(Murray et al., 2017)&lt;/DisplayText&gt;&lt;record&gt;&lt;rec-number&gt;166&lt;/rec-number&gt;&lt;foreign-keys&gt;&lt;key app="EN" db-id="a5es9sevoerzvietrpq5e90wsv95ar20xptz"&gt;166&lt;/key&gt;&lt;/foreign-keys&gt;&lt;ref-type name="Journal Article"&gt;17&lt;/ref-type&gt;&lt;contributors&gt;&lt;authors&gt;&lt;author&gt;Murray, S. M.&lt;/author&gt;&lt;author&gt;Familiar, I.&lt;/author&gt;&lt;author&gt;Nakasujja, N.&lt;/author&gt;&lt;author&gt;Winch, P. J.&lt;/author&gt;&lt;author&gt;Gallo, J. J.&lt;/author&gt;&lt;author&gt;Opoka, R.&lt;/author&gt;&lt;author&gt;Caesar, J. O.&lt;/author&gt;&lt;author&gt;Boivin, M. J.&lt;/author&gt;&lt;author&gt;Bass, J. K.&lt;/author&gt;&lt;/authors&gt;&lt;/contributors&gt;&lt;titles&gt;&lt;title&gt;Caregiver mental health and HIV-infected child wellness: perspectives from Ugandan caregivers&lt;/title&gt;&lt;secondary-title&gt;AIDS Care&lt;/secondary-title&gt;&lt;/titles&gt;&lt;periodical&gt;&lt;full-title&gt;AIDS Care&lt;/full-title&gt;&lt;abbr-1&gt;AIDS care&lt;/abbr-1&gt;&lt;/periodical&gt;&lt;pages&gt;793-799&lt;/pages&gt;&lt;volume&gt;29&lt;/volume&gt;&lt;number&gt;6&lt;/number&gt;&lt;dates&gt;&lt;year&gt;2017&lt;/year&gt;&lt;pub-dates&gt;&lt;date&gt;2017/06/03&lt;/date&gt;&lt;/pub-dates&gt;&lt;/dates&gt;&lt;publisher&gt;Taylor &amp;amp; Francis&lt;/publisher&gt;&lt;isbn&gt;0954-0121&lt;/isbn&gt;&lt;urls&gt;&lt;related-urls&gt;&lt;url&gt;http://dx.doi.org/10.1080/09540121.2016.1263722&lt;/url&gt;&lt;/related-urls&gt;&lt;/urls&gt;&lt;electronic-resource-num&gt;10.1080/09540121.2016.1263722&lt;/electronic-resource-num&gt;&lt;/record&gt;&lt;/Cite&gt;&lt;/EndNote&gt;</w:instrText>
      </w:r>
      <w:r w:rsidR="00BC5ED5" w:rsidRPr="00BD5E73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052F5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29" w:tooltip="Murray, 2017 #166" w:history="1">
        <w:r w:rsidR="006052F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Murray et al., 2017</w:t>
        </w:r>
      </w:hyperlink>
      <w:r w:rsidR="006052F5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BC5ED5" w:rsidRPr="00BD5E7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16342A" w:rsidRPr="00BD5E73">
        <w:rPr>
          <w:rFonts w:ascii="Times New Roman" w:hAnsi="Times New Roman" w:cs="Times New Roman"/>
          <w:sz w:val="24"/>
          <w:szCs w:val="24"/>
          <w:lang w:val="en-US"/>
        </w:rPr>
        <w:t xml:space="preserve">, hence </w:t>
      </w:r>
      <w:r w:rsidR="00360DBF" w:rsidRPr="00BD5E73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75482F" w:rsidRPr="00BD5E73">
        <w:rPr>
          <w:rFonts w:ascii="Times New Roman" w:hAnsi="Times New Roman" w:cs="Times New Roman"/>
          <w:sz w:val="24"/>
          <w:szCs w:val="24"/>
          <w:lang w:val="en-US"/>
        </w:rPr>
        <w:t xml:space="preserve"> subset of questions from the Household Food Insecurity Access Scale</w:t>
      </w:r>
      <w:r w:rsidR="005A75E5" w:rsidRPr="00BD5E7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C5ED5" w:rsidRPr="00BD5E73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6052F5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Coates&lt;/Author&gt;&lt;Year&gt;2007&lt;/Year&gt;&lt;RecNum&gt;221&lt;/RecNum&gt;&lt;DisplayText&gt;(Coates, Swindale, &amp;amp; Bilinsky, 2007)&lt;/DisplayText&gt;&lt;record&gt;&lt;rec-number&gt;221&lt;/rec-number&gt;&lt;foreign-keys&gt;&lt;key app="EN" db-id="a5es9sevoerzvietrpq5e90wsv95ar20xptz"&gt;221&lt;/key&gt;&lt;/foreign-keys&gt;&lt;ref-type name="Ancient Text"&gt;51&lt;/ref-type&gt;&lt;contributors&gt;&lt;authors&gt;&lt;author&gt;Jennifer Coates &lt;/author&gt;&lt;author&gt;Anne Swindale &lt;/author&gt;&lt;author&gt;Paula Bilinsky&lt;/author&gt;&lt;/authors&gt;&lt;/contributors&gt;&lt;titles&gt;&lt;title&gt;Household Food Insecurity Access Scale (HFIAS) for Measurement of Food Access: Indicator Guide (v3)&lt;/title&gt;&lt;/titles&gt;&lt;dates&gt;&lt;year&gt;2007&lt;/year&gt;&lt;/dates&gt;&lt;pub-location&gt;Washington, DC&lt;/pub-location&gt;&lt;publisher&gt;FHI 360/FANTA-2&lt;/publisher&gt;&lt;urls&gt;&lt;/urls&gt;&lt;/record&gt;&lt;/Cite&gt;&lt;/EndNote&gt;</w:instrText>
      </w:r>
      <w:r w:rsidR="00BC5ED5" w:rsidRPr="00BD5E73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052F5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10" w:tooltip="Coates, 2007 #221" w:history="1">
        <w:r w:rsidR="006052F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Coates, Swindale, &amp; Bilinsky, 2007</w:t>
        </w:r>
      </w:hyperlink>
      <w:r w:rsidR="006052F5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BC5ED5" w:rsidRPr="00BD5E7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A75E5" w:rsidRPr="00BD5E7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80225" w:rsidRPr="00BD5E73">
        <w:rPr>
          <w:rFonts w:ascii="Times New Roman" w:hAnsi="Times New Roman" w:cs="Times New Roman"/>
          <w:sz w:val="24"/>
          <w:szCs w:val="24"/>
          <w:lang w:val="en-US"/>
        </w:rPr>
        <w:t xml:space="preserve">were used to assess household food </w:t>
      </w:r>
      <w:r w:rsidR="00360DBF" w:rsidRPr="00BD5E73">
        <w:rPr>
          <w:rFonts w:ascii="Times New Roman" w:hAnsi="Times New Roman" w:cs="Times New Roman"/>
          <w:sz w:val="24"/>
          <w:szCs w:val="24"/>
          <w:lang w:val="en-US"/>
        </w:rPr>
        <w:t>security</w:t>
      </w:r>
      <w:r w:rsidR="00A10CF3" w:rsidRPr="00BD5E73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380225" w:rsidRPr="00BD5E7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836AE" w:rsidRPr="00BD5E73">
        <w:rPr>
          <w:rFonts w:ascii="Times New Roman" w:hAnsi="Times New Roman" w:cs="Times New Roman"/>
          <w:sz w:val="24"/>
          <w:szCs w:val="24"/>
          <w:lang w:val="en-US"/>
        </w:rPr>
        <w:t>These were used to categorise participants as living in</w:t>
      </w:r>
      <w:r w:rsidRPr="00BD5E73">
        <w:rPr>
          <w:rFonts w:ascii="Times New Roman" w:hAnsi="Times New Roman" w:cs="Times New Roman"/>
          <w:sz w:val="24"/>
          <w:szCs w:val="24"/>
          <w:lang w:val="en-US"/>
        </w:rPr>
        <w:t>: i)</w:t>
      </w:r>
      <w:r w:rsidR="00C836AE" w:rsidRPr="00BD5E73">
        <w:rPr>
          <w:rFonts w:ascii="Times New Roman" w:hAnsi="Times New Roman" w:cs="Times New Roman"/>
          <w:sz w:val="24"/>
          <w:szCs w:val="24"/>
          <w:lang w:val="en-US"/>
        </w:rPr>
        <w:t xml:space="preserve"> food secure</w:t>
      </w:r>
      <w:r w:rsidRPr="00BD5E73">
        <w:rPr>
          <w:rFonts w:ascii="Times New Roman" w:hAnsi="Times New Roman" w:cs="Times New Roman"/>
          <w:sz w:val="24"/>
          <w:szCs w:val="24"/>
          <w:lang w:val="en-US"/>
        </w:rPr>
        <w:t xml:space="preserve"> (rarely worried about food access or quality)</w:t>
      </w:r>
      <w:r w:rsidR="00C836AE" w:rsidRPr="00BD5E73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BD5E73">
        <w:rPr>
          <w:rFonts w:ascii="Times New Roman" w:hAnsi="Times New Roman" w:cs="Times New Roman"/>
          <w:sz w:val="24"/>
          <w:szCs w:val="24"/>
          <w:lang w:val="en-US"/>
        </w:rPr>
        <w:t xml:space="preserve">ii) </w:t>
      </w:r>
      <w:r w:rsidR="00C836AE" w:rsidRPr="00BD5E73">
        <w:rPr>
          <w:rFonts w:ascii="Times New Roman" w:hAnsi="Times New Roman" w:cs="Times New Roman"/>
          <w:sz w:val="24"/>
          <w:szCs w:val="24"/>
          <w:lang w:val="en-US"/>
        </w:rPr>
        <w:t>moderately food insecure</w:t>
      </w:r>
      <w:r w:rsidRPr="00BD5E73">
        <w:rPr>
          <w:rFonts w:ascii="Times New Roman" w:hAnsi="Times New Roman" w:cs="Times New Roman"/>
          <w:sz w:val="24"/>
          <w:szCs w:val="24"/>
          <w:lang w:val="en-US"/>
        </w:rPr>
        <w:t xml:space="preserve"> (sometimes i.e. 3–10 times in the last month, worried about food access or quality)</w:t>
      </w:r>
      <w:r w:rsidR="00C836AE" w:rsidRPr="00BD5E73">
        <w:rPr>
          <w:rFonts w:ascii="Times New Roman" w:hAnsi="Times New Roman" w:cs="Times New Roman"/>
          <w:sz w:val="24"/>
          <w:szCs w:val="24"/>
          <w:lang w:val="en-US"/>
        </w:rPr>
        <w:t xml:space="preserve">, or </w:t>
      </w:r>
      <w:r w:rsidRPr="00BD5E73">
        <w:rPr>
          <w:rFonts w:ascii="Times New Roman" w:hAnsi="Times New Roman" w:cs="Times New Roman"/>
          <w:sz w:val="24"/>
          <w:szCs w:val="24"/>
          <w:lang w:val="en-US"/>
        </w:rPr>
        <w:t xml:space="preserve">iii) </w:t>
      </w:r>
      <w:r w:rsidR="00C836AE" w:rsidRPr="00BD5E73">
        <w:rPr>
          <w:rFonts w:ascii="Times New Roman" w:hAnsi="Times New Roman" w:cs="Times New Roman"/>
          <w:sz w:val="24"/>
          <w:szCs w:val="24"/>
          <w:lang w:val="en-US"/>
        </w:rPr>
        <w:t>severely food insecure households</w:t>
      </w:r>
      <w:r w:rsidRPr="00BD5E73">
        <w:rPr>
          <w:rFonts w:ascii="Times New Roman" w:hAnsi="Times New Roman" w:cs="Times New Roman"/>
          <w:sz w:val="24"/>
          <w:szCs w:val="24"/>
          <w:lang w:val="en-US"/>
        </w:rPr>
        <w:t xml:space="preserve"> (≥1 household member going to bed hungry or often worrying  about food access or </w:t>
      </w:r>
      <w:r w:rsidR="00EF67DA" w:rsidRPr="00BD5E73">
        <w:rPr>
          <w:rFonts w:ascii="Times New Roman" w:hAnsi="Times New Roman" w:cs="Times New Roman"/>
          <w:sz w:val="24"/>
          <w:szCs w:val="24"/>
          <w:lang w:val="en-US"/>
        </w:rPr>
        <w:t>quality</w:t>
      </w:r>
      <w:r w:rsidRPr="00BD5E73">
        <w:rPr>
          <w:rFonts w:ascii="Times New Roman" w:hAnsi="Times New Roman" w:cs="Times New Roman"/>
          <w:sz w:val="24"/>
          <w:szCs w:val="24"/>
        </w:rPr>
        <w:t>)</w:t>
      </w:r>
      <w:r w:rsidR="00EF67DA" w:rsidRPr="00BD5E73">
        <w:rPr>
          <w:rFonts w:ascii="Times New Roman" w:hAnsi="Times New Roman" w:cs="Times New Roman"/>
          <w:sz w:val="24"/>
          <w:szCs w:val="24"/>
        </w:rPr>
        <w:t>.</w:t>
      </w:r>
    </w:p>
    <w:p w14:paraId="0A4491CF" w14:textId="7A8D78BD" w:rsidR="00BC528D" w:rsidRPr="00BD5E73" w:rsidRDefault="00BC528D" w:rsidP="00CF7C9A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BD5E73">
        <w:rPr>
          <w:rFonts w:ascii="Times New Roman" w:hAnsi="Times New Roman" w:cs="Times New Roman"/>
          <w:sz w:val="24"/>
          <w:szCs w:val="24"/>
        </w:rPr>
        <w:t>Other sociodemographic information such as: Infant characteristics (age, gender, birth weight,</w:t>
      </w:r>
      <w:r w:rsidRPr="00BD5E7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Pr="00BD5E73">
        <w:rPr>
          <w:rFonts w:ascii="Times New Roman" w:hAnsi="Times New Roman" w:cs="Times New Roman"/>
          <w:sz w:val="24"/>
          <w:szCs w:val="24"/>
        </w:rPr>
        <w:t xml:space="preserve">growth rate-obtained from child’s health card), caregiver characteristics (age, </w:t>
      </w:r>
      <w:r w:rsidR="00AC4B71" w:rsidRPr="00BD5E73">
        <w:rPr>
          <w:rFonts w:ascii="Times New Roman" w:hAnsi="Times New Roman" w:cs="Times New Roman"/>
          <w:sz w:val="24"/>
          <w:szCs w:val="24"/>
        </w:rPr>
        <w:t>marital status</w:t>
      </w:r>
      <w:r w:rsidR="00876750" w:rsidRPr="00BD5E73">
        <w:rPr>
          <w:rFonts w:ascii="Times New Roman" w:hAnsi="Times New Roman" w:cs="Times New Roman"/>
          <w:sz w:val="24"/>
          <w:szCs w:val="24"/>
        </w:rPr>
        <w:t>)</w:t>
      </w:r>
      <w:r w:rsidRPr="00BD5E73">
        <w:rPr>
          <w:rFonts w:ascii="Times New Roman" w:hAnsi="Times New Roman" w:cs="Times New Roman"/>
          <w:sz w:val="24"/>
          <w:szCs w:val="24"/>
        </w:rPr>
        <w:t xml:space="preserve"> and socioeconomic factors (educational level, employment status, </w:t>
      </w:r>
      <w:r w:rsidR="003E78D2" w:rsidRPr="00BD5E73">
        <w:rPr>
          <w:rFonts w:ascii="Times New Roman" w:hAnsi="Times New Roman" w:cs="Times New Roman"/>
          <w:sz w:val="24"/>
          <w:szCs w:val="24"/>
        </w:rPr>
        <w:t>and number</w:t>
      </w:r>
      <w:r w:rsidRPr="00BD5E73">
        <w:rPr>
          <w:rFonts w:ascii="Times New Roman" w:hAnsi="Times New Roman" w:cs="Times New Roman"/>
          <w:sz w:val="24"/>
          <w:szCs w:val="24"/>
        </w:rPr>
        <w:t xml:space="preserve"> of adults living in the household) were </w:t>
      </w:r>
      <w:r w:rsidR="00D06240" w:rsidRPr="00BD5E73">
        <w:rPr>
          <w:rFonts w:ascii="Times New Roman" w:hAnsi="Times New Roman" w:cs="Times New Roman"/>
          <w:sz w:val="24"/>
          <w:szCs w:val="24"/>
        </w:rPr>
        <w:t xml:space="preserve">also </w:t>
      </w:r>
      <w:r w:rsidRPr="00BD5E73">
        <w:rPr>
          <w:rFonts w:ascii="Times New Roman" w:hAnsi="Times New Roman" w:cs="Times New Roman"/>
          <w:sz w:val="24"/>
          <w:szCs w:val="24"/>
        </w:rPr>
        <w:t>collected.</w:t>
      </w:r>
    </w:p>
    <w:p w14:paraId="609A9F1E" w14:textId="7848327B" w:rsidR="00C37E79" w:rsidRPr="00BD5E73" w:rsidRDefault="005E5ED2" w:rsidP="00CF7C9A">
      <w:pPr>
        <w:spacing w:after="120" w:line="360" w:lineRule="auto"/>
        <w:rPr>
          <w:rFonts w:ascii="Times New Roman" w:hAnsi="Times New Roman" w:cs="Times New Roman"/>
          <w:b/>
          <w:i/>
          <w:sz w:val="24"/>
          <w:szCs w:val="24"/>
        </w:rPr>
      </w:pPr>
      <w:r w:rsidRPr="00BD5E73">
        <w:rPr>
          <w:rFonts w:ascii="Times New Roman" w:hAnsi="Times New Roman" w:cs="Times New Roman"/>
          <w:b/>
          <w:i/>
          <w:sz w:val="24"/>
          <w:szCs w:val="24"/>
        </w:rPr>
        <w:t xml:space="preserve">Statistical </w:t>
      </w:r>
      <w:r w:rsidR="002A5D50" w:rsidRPr="00BD5E73">
        <w:rPr>
          <w:rFonts w:ascii="Times New Roman" w:hAnsi="Times New Roman" w:cs="Times New Roman"/>
          <w:b/>
          <w:i/>
          <w:sz w:val="24"/>
          <w:szCs w:val="24"/>
        </w:rPr>
        <w:t>A</w:t>
      </w:r>
      <w:r w:rsidR="00AA23D6" w:rsidRPr="00BD5E73">
        <w:rPr>
          <w:rFonts w:ascii="Times New Roman" w:hAnsi="Times New Roman" w:cs="Times New Roman"/>
          <w:b/>
          <w:i/>
          <w:sz w:val="24"/>
          <w:szCs w:val="24"/>
        </w:rPr>
        <w:t>nalys</w:t>
      </w:r>
      <w:r w:rsidR="00BF2410" w:rsidRPr="00BD5E73">
        <w:rPr>
          <w:rFonts w:ascii="Times New Roman" w:hAnsi="Times New Roman" w:cs="Times New Roman"/>
          <w:b/>
          <w:i/>
          <w:sz w:val="24"/>
          <w:szCs w:val="24"/>
        </w:rPr>
        <w:t>i</w:t>
      </w:r>
      <w:r w:rsidR="00AA23D6" w:rsidRPr="00BD5E73">
        <w:rPr>
          <w:rFonts w:ascii="Times New Roman" w:hAnsi="Times New Roman" w:cs="Times New Roman"/>
          <w:b/>
          <w:i/>
          <w:sz w:val="24"/>
          <w:szCs w:val="24"/>
        </w:rPr>
        <w:t>s</w:t>
      </w:r>
    </w:p>
    <w:p w14:paraId="750A15B5" w14:textId="027B1F78" w:rsidR="00F146AE" w:rsidRPr="00BD5E73" w:rsidRDefault="00F146AE" w:rsidP="00CF7C9A">
      <w:pPr>
        <w:autoSpaceDE w:val="0"/>
        <w:autoSpaceDN w:val="0"/>
        <w:adjustRightInd w:val="0"/>
        <w:spacing w:after="120" w:line="360" w:lineRule="auto"/>
        <w:rPr>
          <w:rFonts w:ascii="Times New Roman" w:hAnsi="Times New Roman" w:cs="Times New Roman"/>
          <w:sz w:val="24"/>
          <w:szCs w:val="24"/>
        </w:rPr>
      </w:pPr>
      <w:r w:rsidRPr="00BD5E73">
        <w:rPr>
          <w:rFonts w:ascii="Times New Roman" w:hAnsi="Times New Roman" w:cs="Times New Roman"/>
          <w:sz w:val="24"/>
          <w:szCs w:val="24"/>
        </w:rPr>
        <w:t xml:space="preserve">Infant and caregiver characteristics as well as socioeconomic factors were described </w:t>
      </w:r>
      <w:r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>using mean and </w:t>
      </w:r>
      <w:r w:rsidRPr="00BD5E73">
        <w:rPr>
          <w:rFonts w:ascii="Times New Roman" w:hAnsi="Times New Roman" w:cs="Times New Roman"/>
          <w:sz w:val="24"/>
          <w:szCs w:val="24"/>
        </w:rPr>
        <w:t>standard deviations (</w:t>
      </w:r>
      <w:r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>SD) for continuous variables, and frequency percentages for categorical variables</w:t>
      </w:r>
      <w:r w:rsidRPr="00BD5E73">
        <w:rPr>
          <w:rFonts w:ascii="Times New Roman" w:hAnsi="Times New Roman" w:cs="Times New Roman"/>
          <w:sz w:val="24"/>
          <w:szCs w:val="24"/>
        </w:rPr>
        <w:t xml:space="preserve">. </w:t>
      </w:r>
      <w:r w:rsidR="00883455" w:rsidRPr="00BD5E73">
        <w:rPr>
          <w:rFonts w:ascii="Times New Roman" w:hAnsi="Times New Roman" w:cs="Times New Roman"/>
          <w:sz w:val="24"/>
          <w:szCs w:val="24"/>
        </w:rPr>
        <w:t>Only biological mothers (</w:t>
      </w:r>
      <w:r w:rsidR="00BA3A66" w:rsidRPr="00BD5E73">
        <w:rPr>
          <w:rFonts w:ascii="Times New Roman" w:hAnsi="Times New Roman" w:cs="Times New Roman"/>
          <w:sz w:val="24"/>
          <w:szCs w:val="24"/>
        </w:rPr>
        <w:t>i.e. excluding other type of caregiver</w:t>
      </w:r>
      <w:r w:rsidR="00B53B17" w:rsidRPr="00BD5E73">
        <w:rPr>
          <w:rFonts w:ascii="Times New Roman" w:hAnsi="Times New Roman" w:cs="Times New Roman"/>
          <w:sz w:val="24"/>
          <w:szCs w:val="24"/>
        </w:rPr>
        <w:t>s</w:t>
      </w:r>
      <w:r w:rsidR="00883455" w:rsidRPr="00BD5E73">
        <w:rPr>
          <w:rFonts w:ascii="Times New Roman" w:hAnsi="Times New Roman" w:cs="Times New Roman"/>
          <w:sz w:val="24"/>
          <w:szCs w:val="24"/>
        </w:rPr>
        <w:t xml:space="preserve">) were included </w:t>
      </w:r>
      <w:r w:rsidR="00397272" w:rsidRPr="00BD5E73">
        <w:rPr>
          <w:rFonts w:ascii="Times New Roman" w:hAnsi="Times New Roman" w:cs="Times New Roman"/>
          <w:sz w:val="24"/>
          <w:szCs w:val="24"/>
        </w:rPr>
        <w:t>in this</w:t>
      </w:r>
      <w:r w:rsidR="00883455" w:rsidRPr="00BD5E73">
        <w:rPr>
          <w:rFonts w:ascii="Times New Roman" w:hAnsi="Times New Roman" w:cs="Times New Roman"/>
          <w:sz w:val="24"/>
          <w:szCs w:val="24"/>
        </w:rPr>
        <w:t xml:space="preserve"> analysis. </w:t>
      </w:r>
      <w:r w:rsidR="00656602" w:rsidRPr="00BD5E73">
        <w:rPr>
          <w:rFonts w:ascii="Times New Roman" w:hAnsi="Times New Roman" w:cs="Times New Roman"/>
          <w:sz w:val="24"/>
          <w:szCs w:val="24"/>
        </w:rPr>
        <w:t xml:space="preserve">The MSEL scores were reported using mean, SD, and adjusted mean differences (95% CI). </w:t>
      </w:r>
      <w:r w:rsidR="00656602" w:rsidRPr="00BD5E73">
        <w:rPr>
          <w:rFonts w:ascii="Times New Roman" w:hAnsi="Times New Roman" w:cs="Times New Roman"/>
          <w:color w:val="000000"/>
          <w:sz w:val="24"/>
          <w:szCs w:val="24"/>
        </w:rPr>
        <w:t>Prior to data analysis, score distributions on all dependent measures were examined to test the assumptions of normality and homogeneity of variance</w:t>
      </w:r>
      <w:r w:rsidR="00656602" w:rsidRPr="00BD5E73">
        <w:rPr>
          <w:rFonts w:ascii="Times New Roman" w:hAnsi="Times New Roman" w:cs="Times New Roman"/>
          <w:sz w:val="24"/>
          <w:szCs w:val="24"/>
        </w:rPr>
        <w:t xml:space="preserve">. In addition, data were </w:t>
      </w:r>
      <w:r w:rsidR="00656602" w:rsidRPr="00BD5E73">
        <w:rPr>
          <w:rFonts w:ascii="Times New Roman" w:hAnsi="Times New Roman" w:cs="Times New Roman"/>
          <w:sz w:val="24"/>
          <w:szCs w:val="24"/>
        </w:rPr>
        <w:lastRenderedPageBreak/>
        <w:t>adjusted for clustering by clinic.</w:t>
      </w:r>
      <w:r w:rsidR="00796B3E" w:rsidRPr="00BD5E73">
        <w:rPr>
          <w:rFonts w:ascii="Times New Roman" w:hAnsi="Times New Roman" w:cs="Times New Roman"/>
          <w:sz w:val="24"/>
          <w:szCs w:val="24"/>
        </w:rPr>
        <w:t xml:space="preserve"> All analyses were performed using STATA v.14.1 (StataCorp LP, College Station, Texas, USA).</w:t>
      </w:r>
    </w:p>
    <w:p w14:paraId="270C703F" w14:textId="2F2881D6" w:rsidR="00796B3E" w:rsidRPr="00BD5E73" w:rsidRDefault="007D208A" w:rsidP="00BD5E73">
      <w:pPr>
        <w:pStyle w:val="ListParagraph"/>
        <w:numPr>
          <w:ilvl w:val="0"/>
          <w:numId w:val="14"/>
        </w:numPr>
        <w:tabs>
          <w:tab w:val="left" w:pos="7797"/>
        </w:tabs>
        <w:spacing w:before="240" w:line="360" w:lineRule="auto"/>
        <w:rPr>
          <w:rFonts w:ascii="Times New Roman" w:hAnsi="Times New Roman" w:cs="Times New Roman"/>
          <w:b/>
          <w:i/>
          <w:sz w:val="24"/>
          <w:szCs w:val="24"/>
        </w:rPr>
      </w:pPr>
      <w:r>
        <w:rPr>
          <w:rFonts w:ascii="Times New Roman" w:hAnsi="Times New Roman" w:cs="Times New Roman"/>
          <w:b/>
          <w:i/>
          <w:sz w:val="24"/>
          <w:szCs w:val="24"/>
        </w:rPr>
        <w:t xml:space="preserve">Maternal </w:t>
      </w:r>
      <w:r w:rsidR="00F146AE" w:rsidRPr="00BD5E73">
        <w:rPr>
          <w:rFonts w:ascii="Times New Roman" w:hAnsi="Times New Roman" w:cs="Times New Roman"/>
          <w:b/>
          <w:i/>
          <w:sz w:val="24"/>
          <w:szCs w:val="24"/>
        </w:rPr>
        <w:t xml:space="preserve">stress </w:t>
      </w:r>
      <w:r>
        <w:rPr>
          <w:rFonts w:ascii="Times New Roman" w:hAnsi="Times New Roman" w:cs="Times New Roman"/>
          <w:b/>
          <w:i/>
          <w:sz w:val="24"/>
          <w:szCs w:val="24"/>
        </w:rPr>
        <w:t xml:space="preserve">and mood </w:t>
      </w:r>
      <w:r w:rsidR="00F146AE" w:rsidRPr="00BD5E73">
        <w:rPr>
          <w:rFonts w:ascii="Times New Roman" w:hAnsi="Times New Roman" w:cs="Times New Roman"/>
          <w:b/>
          <w:i/>
          <w:sz w:val="24"/>
          <w:szCs w:val="24"/>
        </w:rPr>
        <w:t xml:space="preserve">and cognitive development of infants </w:t>
      </w:r>
    </w:p>
    <w:p w14:paraId="769178BB" w14:textId="278DE7C6" w:rsidR="00F146AE" w:rsidRPr="00BD5E73" w:rsidRDefault="00F146AE" w:rsidP="00CF7C9A">
      <w:pPr>
        <w:autoSpaceDE w:val="0"/>
        <w:autoSpaceDN w:val="0"/>
        <w:adjustRightInd w:val="0"/>
        <w:spacing w:after="120" w:line="360" w:lineRule="auto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Linear regression models were fitted to relate MSEL scores to exposure variables </w:t>
      </w:r>
      <w:r w:rsidR="00796B3E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maternal </w:t>
      </w:r>
      <w:r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stress (using PSI-SF), and mental health (using EPDS) respectively. </w:t>
      </w:r>
      <w:r w:rsidRPr="00BD5E73">
        <w:rPr>
          <w:rFonts w:ascii="Times New Roman" w:hAnsi="Times New Roman" w:cs="Times New Roman"/>
          <w:sz w:val="24"/>
          <w:szCs w:val="24"/>
        </w:rPr>
        <w:t xml:space="preserve">EPDS and PSI-SF total stress scores were tested against the MSEL scales both univariably and adjusting for confounders. HIV status was included in the models a priori. </w:t>
      </w:r>
      <w:r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Results were reported using mean EPDS scores, </w:t>
      </w:r>
      <w:r w:rsidR="0078257F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>mean total stress score</w:t>
      </w:r>
      <w:r w:rsidR="00687561">
        <w:rPr>
          <w:rFonts w:ascii="Times New Roman" w:hAnsi="Times New Roman" w:cs="Times New Roman"/>
          <w:sz w:val="24"/>
          <w:szCs w:val="24"/>
          <w:shd w:val="clear" w:color="auto" w:fill="FFFFFF"/>
        </w:rPr>
        <w:t>s</w:t>
      </w:r>
      <w:r w:rsidR="0078257F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</w:t>
      </w:r>
      <w:r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SD, unadjusted and adjusted mean differences. </w:t>
      </w:r>
    </w:p>
    <w:p w14:paraId="64D173FB" w14:textId="1AD01586" w:rsidR="00F146AE" w:rsidRPr="00BD5E73" w:rsidRDefault="00F146AE" w:rsidP="00BD5E73">
      <w:pPr>
        <w:pStyle w:val="ListParagraph"/>
        <w:numPr>
          <w:ilvl w:val="0"/>
          <w:numId w:val="14"/>
        </w:numPr>
        <w:tabs>
          <w:tab w:val="left" w:pos="7797"/>
        </w:tabs>
        <w:spacing w:line="360" w:lineRule="auto"/>
        <w:rPr>
          <w:rFonts w:ascii="Times New Roman" w:hAnsi="Times New Roman" w:cs="Times New Roman"/>
          <w:b/>
          <w:i/>
          <w:sz w:val="24"/>
          <w:szCs w:val="24"/>
        </w:rPr>
      </w:pPr>
      <w:r w:rsidRPr="00BD5E73">
        <w:rPr>
          <w:rFonts w:ascii="Times New Roman" w:hAnsi="Times New Roman" w:cs="Times New Roman"/>
          <w:b/>
          <w:i/>
          <w:sz w:val="24"/>
          <w:szCs w:val="24"/>
        </w:rPr>
        <w:t xml:space="preserve">HIV status and cognitive development of infants </w:t>
      </w:r>
    </w:p>
    <w:p w14:paraId="327F3739" w14:textId="39EE033F" w:rsidR="00796B3E" w:rsidRPr="00BD5E73" w:rsidRDefault="00796B3E" w:rsidP="00CF7C9A">
      <w:pPr>
        <w:tabs>
          <w:tab w:val="left" w:pos="7797"/>
        </w:tabs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BD5E73">
        <w:rPr>
          <w:rFonts w:ascii="Times New Roman" w:hAnsi="Times New Roman" w:cs="Times New Roman"/>
          <w:sz w:val="24"/>
          <w:szCs w:val="24"/>
        </w:rPr>
        <w:t xml:space="preserve">For this analysis </w:t>
      </w:r>
      <w:r w:rsidR="00B53B17" w:rsidRPr="00BD5E73">
        <w:rPr>
          <w:rFonts w:ascii="Times New Roman" w:hAnsi="Times New Roman" w:cs="Times New Roman"/>
          <w:sz w:val="24"/>
          <w:szCs w:val="24"/>
        </w:rPr>
        <w:t>i</w:t>
      </w:r>
      <w:r w:rsidRPr="00BD5E73">
        <w:rPr>
          <w:rFonts w:ascii="Times New Roman" w:hAnsi="Times New Roman" w:cs="Times New Roman"/>
          <w:sz w:val="24"/>
          <w:szCs w:val="24"/>
        </w:rPr>
        <w:t>nfants with u</w:t>
      </w:r>
      <w:r w:rsidR="00523B70" w:rsidRPr="00BD5E73">
        <w:rPr>
          <w:rFonts w:ascii="Times New Roman" w:hAnsi="Times New Roman" w:cs="Times New Roman"/>
          <w:sz w:val="24"/>
          <w:szCs w:val="24"/>
        </w:rPr>
        <w:t>nknown HIV status were excluded.</w:t>
      </w:r>
      <w:r w:rsidRPr="00BD5E73">
        <w:rPr>
          <w:rFonts w:ascii="Times New Roman" w:hAnsi="Times New Roman" w:cs="Times New Roman"/>
          <w:sz w:val="24"/>
          <w:szCs w:val="24"/>
        </w:rPr>
        <w:t xml:space="preserve"> </w:t>
      </w:r>
      <w:r w:rsidR="00F146AE" w:rsidRPr="00BD5E73">
        <w:rPr>
          <w:rFonts w:ascii="Times New Roman" w:hAnsi="Times New Roman" w:cs="Times New Roman"/>
          <w:sz w:val="24"/>
          <w:szCs w:val="24"/>
        </w:rPr>
        <w:t xml:space="preserve">Infant HIV status was established by caregiver report and/or clinic records at enrolment or baseline assessment. HEU infants were defined as having confirmed HIV negative status but born to an HIV infected biological mother. </w:t>
      </w:r>
      <w:r w:rsidRPr="00BD5E73">
        <w:rPr>
          <w:rFonts w:ascii="Times New Roman" w:hAnsi="Times New Roman" w:cs="Times New Roman"/>
          <w:sz w:val="24"/>
          <w:szCs w:val="24"/>
        </w:rPr>
        <w:t xml:space="preserve">Student’s t-test and Pearson’s chi square were used to test for differences in selected demographic infant and caregiver characteristics by HIV status. </w:t>
      </w:r>
    </w:p>
    <w:p w14:paraId="0654F3C2" w14:textId="21550F0E" w:rsidR="0008320A" w:rsidRPr="00BD5E73" w:rsidRDefault="00AA189E" w:rsidP="00CF7C9A">
      <w:pPr>
        <w:autoSpaceDE w:val="0"/>
        <w:autoSpaceDN w:val="0"/>
        <w:adjustRightInd w:val="0"/>
        <w:spacing w:after="120" w:line="360" w:lineRule="auto"/>
        <w:rPr>
          <w:rFonts w:ascii="Times New Roman" w:hAnsi="Times New Roman" w:cs="Times New Roman"/>
          <w:sz w:val="24"/>
          <w:szCs w:val="24"/>
        </w:rPr>
      </w:pPr>
      <w:r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>U</w:t>
      </w:r>
      <w:r w:rsidR="008D415F" w:rsidRPr="00BD5E73">
        <w:rPr>
          <w:rFonts w:ascii="Times New Roman" w:eastAsia="Times New Roman" w:hAnsi="Times New Roman" w:cs="Times New Roman"/>
          <w:sz w:val="24"/>
          <w:szCs w:val="24"/>
        </w:rPr>
        <w:t>nivariate</w:t>
      </w:r>
      <w:r w:rsidR="000B6712" w:rsidRPr="00BD5E7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AD445B" w:rsidRPr="00BD5E73">
        <w:rPr>
          <w:rFonts w:ascii="Times New Roman" w:eastAsia="Times New Roman" w:hAnsi="Times New Roman" w:cs="Times New Roman"/>
          <w:sz w:val="24"/>
          <w:szCs w:val="24"/>
        </w:rPr>
        <w:t xml:space="preserve">models </w:t>
      </w:r>
      <w:r w:rsidR="00A472E2" w:rsidRPr="00BD5E73">
        <w:rPr>
          <w:rFonts w:ascii="Times New Roman" w:eastAsia="Times New Roman" w:hAnsi="Times New Roman" w:cs="Times New Roman"/>
          <w:sz w:val="24"/>
          <w:szCs w:val="24"/>
        </w:rPr>
        <w:t>w</w:t>
      </w:r>
      <w:r w:rsidR="008D415F" w:rsidRPr="00BD5E73">
        <w:rPr>
          <w:rFonts w:ascii="Times New Roman" w:eastAsia="Times New Roman" w:hAnsi="Times New Roman" w:cs="Times New Roman"/>
          <w:sz w:val="24"/>
          <w:szCs w:val="24"/>
        </w:rPr>
        <w:t>ere</w:t>
      </w:r>
      <w:r w:rsidR="000B6712" w:rsidRPr="00BD5E7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8D415F" w:rsidRPr="00BD5E73">
        <w:rPr>
          <w:rFonts w:ascii="Times New Roman" w:eastAsia="Times New Roman" w:hAnsi="Times New Roman" w:cs="Times New Roman"/>
          <w:sz w:val="24"/>
          <w:szCs w:val="24"/>
        </w:rPr>
        <w:t>used to</w:t>
      </w:r>
      <w:r w:rsidR="000B6712" w:rsidRPr="00BD5E7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C109BD" w:rsidRPr="00BD5E73">
        <w:rPr>
          <w:rFonts w:ascii="Times New Roman" w:eastAsia="Times New Roman" w:hAnsi="Times New Roman" w:cs="Times New Roman"/>
          <w:sz w:val="24"/>
          <w:szCs w:val="24"/>
        </w:rPr>
        <w:t>assess the</w:t>
      </w:r>
      <w:r w:rsidR="00681C44" w:rsidRPr="00BD5E73">
        <w:rPr>
          <w:rFonts w:ascii="Times New Roman" w:eastAsia="Times New Roman" w:hAnsi="Times New Roman" w:cs="Times New Roman"/>
          <w:sz w:val="24"/>
          <w:szCs w:val="24"/>
        </w:rPr>
        <w:t xml:space="preserve"> relationship</w:t>
      </w:r>
      <w:r w:rsidR="000B6712" w:rsidRPr="00BD5E7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A472E2" w:rsidRPr="00BD5E73">
        <w:rPr>
          <w:rFonts w:ascii="Times New Roman" w:eastAsia="Times New Roman" w:hAnsi="Times New Roman" w:cs="Times New Roman"/>
          <w:sz w:val="24"/>
          <w:szCs w:val="24"/>
        </w:rPr>
        <w:t xml:space="preserve">between </w:t>
      </w:r>
      <w:r w:rsidR="00034976" w:rsidRPr="00BD5E73">
        <w:rPr>
          <w:rFonts w:ascii="Times New Roman" w:eastAsia="Times New Roman" w:hAnsi="Times New Roman" w:cs="Times New Roman"/>
          <w:sz w:val="24"/>
          <w:szCs w:val="24"/>
        </w:rPr>
        <w:t xml:space="preserve">MSEL scores and </w:t>
      </w:r>
      <w:r w:rsidR="00681C44" w:rsidRPr="00BD5E73">
        <w:rPr>
          <w:rFonts w:ascii="Times New Roman" w:eastAsia="Times New Roman" w:hAnsi="Times New Roman" w:cs="Times New Roman"/>
          <w:sz w:val="24"/>
          <w:szCs w:val="24"/>
        </w:rPr>
        <w:t>the infant’s HIV status</w:t>
      </w:r>
      <w:r w:rsidR="00034976" w:rsidRPr="00BD5E73">
        <w:rPr>
          <w:rFonts w:ascii="Times New Roman" w:eastAsia="Times New Roman" w:hAnsi="Times New Roman" w:cs="Times New Roman"/>
          <w:sz w:val="24"/>
          <w:szCs w:val="24"/>
        </w:rPr>
        <w:t>, and m</w:t>
      </w:r>
      <w:r w:rsidR="00A164EB" w:rsidRPr="00BD5E73">
        <w:rPr>
          <w:rFonts w:ascii="Times New Roman" w:hAnsi="Times New Roman" w:cs="Times New Roman"/>
          <w:sz w:val="24"/>
          <w:szCs w:val="24"/>
        </w:rPr>
        <w:t>ultivariate</w:t>
      </w:r>
      <w:r w:rsidR="000B6712" w:rsidRPr="00BD5E73">
        <w:rPr>
          <w:rFonts w:ascii="Times New Roman" w:hAnsi="Times New Roman" w:cs="Times New Roman"/>
          <w:sz w:val="24"/>
          <w:szCs w:val="24"/>
        </w:rPr>
        <w:t xml:space="preserve"> </w:t>
      </w:r>
      <w:r w:rsidR="008D415F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>regression was</w:t>
      </w:r>
      <w:r w:rsidR="00AD445B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en</w:t>
      </w:r>
      <w:r w:rsidR="008D415F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used </w:t>
      </w:r>
      <w:r w:rsidR="00FA65C9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>adjust</w:t>
      </w:r>
      <w:r w:rsidR="0077730C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>ing</w:t>
      </w:r>
      <w:r w:rsidR="00FA65C9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for </w:t>
      </w:r>
      <w:r w:rsidR="00AB7279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>potential confounders</w:t>
      </w:r>
      <w:r w:rsidR="00587456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- </w:t>
      </w:r>
      <w:r w:rsidR="00034976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i.e. </w:t>
      </w:r>
      <w:r w:rsidR="004462C6" w:rsidRPr="00BD5E73">
        <w:rPr>
          <w:rFonts w:ascii="Times New Roman" w:hAnsi="Times New Roman" w:cs="Times New Roman"/>
          <w:sz w:val="24"/>
          <w:szCs w:val="24"/>
        </w:rPr>
        <w:t xml:space="preserve">variables that were associated with both the </w:t>
      </w:r>
      <w:r w:rsidR="0077730C" w:rsidRPr="00BD5E73">
        <w:rPr>
          <w:rFonts w:ascii="Times New Roman" w:hAnsi="Times New Roman" w:cs="Times New Roman"/>
          <w:sz w:val="24"/>
          <w:szCs w:val="24"/>
        </w:rPr>
        <w:t xml:space="preserve">outcome and the exposure </w:t>
      </w:r>
      <w:r w:rsidR="004462C6" w:rsidRPr="00BD5E73">
        <w:rPr>
          <w:rFonts w:ascii="Times New Roman" w:hAnsi="Times New Roman" w:cs="Times New Roman"/>
          <w:sz w:val="24"/>
          <w:szCs w:val="24"/>
        </w:rPr>
        <w:t>(p&lt;0.2).</w:t>
      </w:r>
      <w:r w:rsidR="000B6712" w:rsidRPr="00BD5E73">
        <w:rPr>
          <w:rFonts w:ascii="Times New Roman" w:hAnsi="Times New Roman" w:cs="Times New Roman"/>
          <w:sz w:val="24"/>
          <w:szCs w:val="24"/>
        </w:rPr>
        <w:t xml:space="preserve"> </w:t>
      </w:r>
      <w:r w:rsidR="00C65895" w:rsidRPr="00BD5E73">
        <w:rPr>
          <w:rFonts w:ascii="Times New Roman" w:hAnsi="Times New Roman" w:cs="Times New Roman"/>
          <w:sz w:val="24"/>
          <w:szCs w:val="24"/>
        </w:rPr>
        <w:t>Infant’s age and gender were included in the models a priori.</w:t>
      </w:r>
      <w:r w:rsidR="00A90940" w:rsidRPr="00BD5E7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</w:p>
    <w:p w14:paraId="7F2E5868" w14:textId="77777777" w:rsidR="00C37E79" w:rsidRPr="00BD5E73" w:rsidRDefault="003476F9" w:rsidP="00CF7C9A">
      <w:pPr>
        <w:spacing w:after="120" w:line="360" w:lineRule="auto"/>
        <w:rPr>
          <w:rFonts w:ascii="Times New Roman" w:hAnsi="Times New Roman" w:cs="Times New Roman"/>
          <w:b/>
          <w:i/>
          <w:sz w:val="24"/>
          <w:szCs w:val="24"/>
        </w:rPr>
      </w:pPr>
      <w:r w:rsidRPr="00BD5E73">
        <w:rPr>
          <w:rFonts w:ascii="Times New Roman" w:hAnsi="Times New Roman" w:cs="Times New Roman"/>
          <w:b/>
          <w:i/>
          <w:sz w:val="24"/>
          <w:szCs w:val="24"/>
        </w:rPr>
        <w:t xml:space="preserve">Ethical </w:t>
      </w:r>
      <w:r w:rsidR="002A5D50" w:rsidRPr="00BD5E73">
        <w:rPr>
          <w:rFonts w:ascii="Times New Roman" w:hAnsi="Times New Roman" w:cs="Times New Roman"/>
          <w:b/>
          <w:i/>
          <w:sz w:val="24"/>
          <w:szCs w:val="24"/>
        </w:rPr>
        <w:t>A</w:t>
      </w:r>
      <w:r w:rsidRPr="00BD5E73">
        <w:rPr>
          <w:rFonts w:ascii="Times New Roman" w:hAnsi="Times New Roman" w:cs="Times New Roman"/>
          <w:b/>
          <w:i/>
          <w:sz w:val="24"/>
          <w:szCs w:val="24"/>
        </w:rPr>
        <w:t>pproval</w:t>
      </w:r>
    </w:p>
    <w:p w14:paraId="7DABA21E" w14:textId="5A8E4171" w:rsidR="006F0CAC" w:rsidRPr="004501DE" w:rsidRDefault="00224F90" w:rsidP="004501DE">
      <w:pPr>
        <w:spacing w:after="120" w:line="360" w:lineRule="auto"/>
        <w:rPr>
          <w:rFonts w:ascii="Times New Roman" w:hAnsi="Times New Roman" w:cs="Times New Roman"/>
          <w:b/>
          <w:i/>
          <w:color w:val="FF0000"/>
          <w:sz w:val="24"/>
          <w:szCs w:val="24"/>
        </w:rPr>
      </w:pPr>
      <w:r w:rsidRPr="00BD5E73">
        <w:rPr>
          <w:rFonts w:ascii="Times New Roman" w:hAnsi="Times New Roman" w:cs="Times New Roman"/>
          <w:sz w:val="24"/>
          <w:szCs w:val="24"/>
        </w:rPr>
        <w:t xml:space="preserve">The trial has been approved by the Medical Research Council of Zimbabwe </w:t>
      </w:r>
      <w:r w:rsidR="007C228B" w:rsidRPr="00BD5E73">
        <w:rPr>
          <w:rFonts w:ascii="Times New Roman" w:hAnsi="Times New Roman" w:cs="Times New Roman"/>
          <w:sz w:val="24"/>
          <w:szCs w:val="24"/>
        </w:rPr>
        <w:t>(</w:t>
      </w:r>
      <w:r w:rsidR="000B44CD" w:rsidRPr="00BD5E73">
        <w:rPr>
          <w:rFonts w:ascii="Times New Roman" w:hAnsi="Times New Roman" w:cs="Times New Roman"/>
          <w:sz w:val="24"/>
          <w:szCs w:val="24"/>
        </w:rPr>
        <w:t>MRCZ/A/1943</w:t>
      </w:r>
      <w:r w:rsidR="007C228B" w:rsidRPr="00BD5E73">
        <w:rPr>
          <w:rFonts w:ascii="Times New Roman" w:hAnsi="Times New Roman" w:cs="Times New Roman"/>
          <w:sz w:val="24"/>
          <w:szCs w:val="24"/>
        </w:rPr>
        <w:t>)</w:t>
      </w:r>
      <w:r w:rsidR="000B44CD" w:rsidRPr="00BD5E73">
        <w:rPr>
          <w:rFonts w:ascii="Times New Roman" w:hAnsi="Times New Roman" w:cs="Times New Roman"/>
          <w:sz w:val="24"/>
          <w:szCs w:val="24"/>
        </w:rPr>
        <w:t xml:space="preserve">, </w:t>
      </w:r>
      <w:r w:rsidRPr="00BD5E73">
        <w:rPr>
          <w:rFonts w:ascii="Times New Roman" w:hAnsi="Times New Roman" w:cs="Times New Roman"/>
          <w:sz w:val="24"/>
          <w:szCs w:val="24"/>
        </w:rPr>
        <w:t xml:space="preserve">University College London (6789/002) </w:t>
      </w:r>
      <w:r w:rsidR="007C228B" w:rsidRPr="00BD5E73">
        <w:rPr>
          <w:rFonts w:ascii="Times New Roman" w:hAnsi="Times New Roman" w:cs="Times New Roman"/>
          <w:sz w:val="24"/>
          <w:szCs w:val="24"/>
        </w:rPr>
        <w:t>and the</w:t>
      </w:r>
      <w:r w:rsidRPr="00BD5E73">
        <w:rPr>
          <w:rFonts w:ascii="Times New Roman" w:hAnsi="Times New Roman" w:cs="Times New Roman"/>
          <w:sz w:val="24"/>
          <w:szCs w:val="24"/>
        </w:rPr>
        <w:t xml:space="preserve"> London School of Hygien</w:t>
      </w:r>
      <w:r w:rsidR="00A446EE" w:rsidRPr="00BD5E73">
        <w:rPr>
          <w:rFonts w:ascii="Times New Roman" w:hAnsi="Times New Roman" w:cs="Times New Roman"/>
          <w:sz w:val="24"/>
          <w:szCs w:val="24"/>
        </w:rPr>
        <w:t xml:space="preserve">e and Tropical Medicine (9912). </w:t>
      </w:r>
    </w:p>
    <w:p w14:paraId="6EBFDAD6" w14:textId="77777777" w:rsidR="00856750" w:rsidRPr="00CF7C9A" w:rsidRDefault="006453AB" w:rsidP="00CF7C9A">
      <w:pPr>
        <w:spacing w:before="240" w:after="0" w:line="360" w:lineRule="auto"/>
        <w:jc w:val="center"/>
        <w:rPr>
          <w:rFonts w:ascii="Times New Roman" w:hAnsi="Times New Roman" w:cs="Times New Roman"/>
          <w:b/>
          <w:sz w:val="28"/>
        </w:rPr>
      </w:pPr>
      <w:r w:rsidRPr="00CF7C9A">
        <w:rPr>
          <w:rFonts w:ascii="Times New Roman" w:hAnsi="Times New Roman" w:cs="Times New Roman"/>
          <w:b/>
          <w:sz w:val="28"/>
        </w:rPr>
        <w:t>Results</w:t>
      </w:r>
    </w:p>
    <w:p w14:paraId="690AB475" w14:textId="231AE79E" w:rsidR="00493440" w:rsidRPr="004501DE" w:rsidRDefault="001204DE" w:rsidP="00CF7C9A">
      <w:pPr>
        <w:spacing w:after="120" w:line="360" w:lineRule="auto"/>
        <w:rPr>
          <w:rFonts w:ascii="Times New Roman" w:hAnsi="Times New Roman" w:cs="Times New Roman"/>
          <w:sz w:val="24"/>
          <w:szCs w:val="24"/>
        </w:rPr>
      </w:pPr>
      <w:r w:rsidRPr="004501DE">
        <w:rPr>
          <w:rFonts w:ascii="Times New Roman" w:hAnsi="Times New Roman" w:cs="Times New Roman"/>
          <w:sz w:val="24"/>
          <w:szCs w:val="24"/>
        </w:rPr>
        <w:t xml:space="preserve">Of </w:t>
      </w:r>
      <w:r w:rsidR="00341056" w:rsidRPr="004501DE">
        <w:rPr>
          <w:rFonts w:ascii="Times New Roman" w:hAnsi="Times New Roman" w:cs="Times New Roman"/>
          <w:sz w:val="24"/>
          <w:szCs w:val="24"/>
        </w:rPr>
        <w:t xml:space="preserve">the </w:t>
      </w:r>
      <w:r w:rsidR="003D023B" w:rsidRPr="004501DE">
        <w:rPr>
          <w:rFonts w:ascii="Times New Roman" w:hAnsi="Times New Roman" w:cs="Times New Roman"/>
          <w:sz w:val="24"/>
          <w:szCs w:val="24"/>
        </w:rPr>
        <w:t>671 eligible caregiver-infant dyads invited to participate in the trial, 574 (86%) agreed to do</w:t>
      </w:r>
      <w:r w:rsidR="00A6248C" w:rsidRPr="004501DE">
        <w:rPr>
          <w:rFonts w:ascii="Times New Roman" w:hAnsi="Times New Roman" w:cs="Times New Roman"/>
          <w:sz w:val="24"/>
          <w:szCs w:val="24"/>
        </w:rPr>
        <w:t xml:space="preserve"> so</w:t>
      </w:r>
      <w:r w:rsidR="006732A1" w:rsidRPr="004501DE">
        <w:rPr>
          <w:rFonts w:ascii="Times New Roman" w:hAnsi="Times New Roman" w:cs="Times New Roman"/>
          <w:sz w:val="24"/>
          <w:szCs w:val="24"/>
        </w:rPr>
        <w:t xml:space="preserve">. </w:t>
      </w:r>
      <w:r w:rsidR="0011708D" w:rsidRPr="004501DE">
        <w:rPr>
          <w:rFonts w:ascii="Times New Roman" w:hAnsi="Times New Roman" w:cs="Times New Roman"/>
          <w:sz w:val="24"/>
          <w:szCs w:val="24"/>
        </w:rPr>
        <w:t xml:space="preserve">The </w:t>
      </w:r>
      <w:r w:rsidR="0096419D" w:rsidRPr="004501DE">
        <w:rPr>
          <w:rFonts w:ascii="Times New Roman" w:hAnsi="Times New Roman" w:cs="Times New Roman"/>
          <w:sz w:val="24"/>
          <w:szCs w:val="24"/>
        </w:rPr>
        <w:t xml:space="preserve">caregivers </w:t>
      </w:r>
      <w:r w:rsidR="0011708D" w:rsidRPr="004501DE">
        <w:rPr>
          <w:rFonts w:ascii="Times New Roman" w:hAnsi="Times New Roman" w:cs="Times New Roman"/>
          <w:sz w:val="24"/>
          <w:szCs w:val="24"/>
        </w:rPr>
        <w:t xml:space="preserve">sample included 562 </w:t>
      </w:r>
      <w:r w:rsidR="0096419D" w:rsidRPr="004501DE">
        <w:rPr>
          <w:rFonts w:ascii="Times New Roman" w:hAnsi="Times New Roman" w:cs="Times New Roman"/>
          <w:sz w:val="24"/>
          <w:szCs w:val="24"/>
        </w:rPr>
        <w:t xml:space="preserve">(98%) </w:t>
      </w:r>
      <w:r w:rsidR="00B54D0E" w:rsidRPr="004501DE">
        <w:rPr>
          <w:rFonts w:ascii="Times New Roman" w:hAnsi="Times New Roman" w:cs="Times New Roman"/>
          <w:sz w:val="24"/>
          <w:szCs w:val="24"/>
        </w:rPr>
        <w:t xml:space="preserve">biological </w:t>
      </w:r>
      <w:r w:rsidR="0011708D" w:rsidRPr="004501DE">
        <w:rPr>
          <w:rFonts w:ascii="Times New Roman" w:hAnsi="Times New Roman" w:cs="Times New Roman"/>
          <w:sz w:val="24"/>
          <w:szCs w:val="24"/>
        </w:rPr>
        <w:t xml:space="preserve">mothers and </w:t>
      </w:r>
      <w:r w:rsidR="0096419D" w:rsidRPr="004501DE">
        <w:rPr>
          <w:rFonts w:ascii="Times New Roman" w:hAnsi="Times New Roman" w:cs="Times New Roman"/>
          <w:sz w:val="24"/>
          <w:szCs w:val="24"/>
        </w:rPr>
        <w:t xml:space="preserve">12 (2%) other caregivers-mainly grandmothers. </w:t>
      </w:r>
      <w:r w:rsidR="00834290" w:rsidRPr="004501DE">
        <w:rPr>
          <w:rFonts w:ascii="Times New Roman" w:hAnsi="Times New Roman" w:cs="Times New Roman"/>
          <w:sz w:val="24"/>
          <w:szCs w:val="24"/>
        </w:rPr>
        <w:t xml:space="preserve">Data from the </w:t>
      </w:r>
      <w:r w:rsidR="008F24BF">
        <w:rPr>
          <w:rFonts w:ascii="Times New Roman" w:hAnsi="Times New Roman" w:cs="Times New Roman"/>
          <w:sz w:val="24"/>
          <w:szCs w:val="24"/>
        </w:rPr>
        <w:t xml:space="preserve">biological </w:t>
      </w:r>
      <w:r w:rsidR="00834290" w:rsidRPr="004501DE">
        <w:rPr>
          <w:rFonts w:ascii="Times New Roman" w:hAnsi="Times New Roman" w:cs="Times New Roman"/>
          <w:sz w:val="24"/>
          <w:szCs w:val="24"/>
        </w:rPr>
        <w:t xml:space="preserve">mothers only </w:t>
      </w:r>
      <w:r w:rsidR="00201B30" w:rsidRPr="004501DE">
        <w:rPr>
          <w:rFonts w:ascii="Times New Roman" w:hAnsi="Times New Roman" w:cs="Times New Roman"/>
          <w:sz w:val="24"/>
          <w:szCs w:val="24"/>
        </w:rPr>
        <w:t>were included for analysis. For the HIV status and infant cognitive development models, infants with unknown HIV status were</w:t>
      </w:r>
      <w:r w:rsidR="00834290" w:rsidRPr="004501DE">
        <w:rPr>
          <w:rFonts w:ascii="Times New Roman" w:hAnsi="Times New Roman" w:cs="Times New Roman"/>
          <w:sz w:val="24"/>
          <w:szCs w:val="24"/>
        </w:rPr>
        <w:t xml:space="preserve"> further</w:t>
      </w:r>
      <w:r w:rsidR="00201B30" w:rsidRPr="004501DE">
        <w:rPr>
          <w:rFonts w:ascii="Times New Roman" w:hAnsi="Times New Roman" w:cs="Times New Roman"/>
          <w:sz w:val="24"/>
          <w:szCs w:val="24"/>
        </w:rPr>
        <w:t xml:space="preserve"> excluded (n=165</w:t>
      </w:r>
      <w:r w:rsidR="006901B8">
        <w:rPr>
          <w:rFonts w:ascii="Times New Roman" w:hAnsi="Times New Roman" w:cs="Times New Roman"/>
          <w:sz w:val="24"/>
          <w:szCs w:val="24"/>
        </w:rPr>
        <w:t>), leaving a total of 397 dyad</w:t>
      </w:r>
      <w:r w:rsidR="00201B30" w:rsidRPr="004501DE">
        <w:rPr>
          <w:rFonts w:ascii="Times New Roman" w:hAnsi="Times New Roman" w:cs="Times New Roman"/>
          <w:sz w:val="24"/>
          <w:szCs w:val="24"/>
        </w:rPr>
        <w:t>s.</w:t>
      </w:r>
    </w:p>
    <w:p w14:paraId="38B94A8A" w14:textId="58EEA0A9" w:rsidR="001D1B0A" w:rsidRPr="004501DE" w:rsidRDefault="001D1B0A" w:rsidP="00CF7C9A">
      <w:pPr>
        <w:spacing w:after="120" w:line="360" w:lineRule="auto"/>
        <w:rPr>
          <w:rFonts w:ascii="Times New Roman" w:hAnsi="Times New Roman" w:cs="Times New Roman"/>
          <w:b/>
          <w:i/>
          <w:sz w:val="24"/>
          <w:szCs w:val="24"/>
        </w:rPr>
      </w:pPr>
      <w:r w:rsidRPr="004501DE">
        <w:rPr>
          <w:rFonts w:ascii="Times New Roman" w:hAnsi="Times New Roman" w:cs="Times New Roman"/>
          <w:b/>
          <w:i/>
          <w:sz w:val="24"/>
          <w:szCs w:val="24"/>
        </w:rPr>
        <w:t>Maternal stress and mood</w:t>
      </w:r>
    </w:p>
    <w:p w14:paraId="6B9E734E" w14:textId="1B3AB46A" w:rsidR="003C554B" w:rsidRPr="004501DE" w:rsidRDefault="00202349" w:rsidP="00CF7C9A">
      <w:pPr>
        <w:spacing w:after="120" w:line="360" w:lineRule="auto"/>
        <w:rPr>
          <w:rFonts w:ascii="Times New Roman" w:hAnsi="Times New Roman" w:cs="Times New Roman"/>
          <w:color w:val="000000"/>
          <w:sz w:val="24"/>
          <w:szCs w:val="24"/>
        </w:rPr>
      </w:pPr>
      <w:r w:rsidRPr="004501DE">
        <w:rPr>
          <w:rFonts w:ascii="Times New Roman" w:hAnsi="Times New Roman" w:cs="Times New Roman"/>
          <w:sz w:val="24"/>
          <w:szCs w:val="24"/>
        </w:rPr>
        <w:lastRenderedPageBreak/>
        <w:t>Infant and caregiver</w:t>
      </w:r>
      <w:r w:rsidR="00CC659E" w:rsidRPr="004501DE">
        <w:rPr>
          <w:rFonts w:ascii="Times New Roman" w:hAnsi="Times New Roman" w:cs="Times New Roman"/>
          <w:sz w:val="24"/>
          <w:szCs w:val="24"/>
        </w:rPr>
        <w:t xml:space="preserve"> characteristics are summarized in Table 1. </w:t>
      </w:r>
      <w:r w:rsidR="00C26D47" w:rsidRPr="004501DE">
        <w:rPr>
          <w:rFonts w:ascii="Times New Roman" w:hAnsi="Times New Roman" w:cs="Times New Roman"/>
          <w:sz w:val="24"/>
          <w:szCs w:val="24"/>
        </w:rPr>
        <w:t xml:space="preserve">The mean age of infants was </w:t>
      </w:r>
      <w:r w:rsidR="00865BCD" w:rsidRPr="004501DE">
        <w:rPr>
          <w:rFonts w:ascii="Times New Roman" w:hAnsi="Times New Roman" w:cs="Times New Roman"/>
          <w:sz w:val="24"/>
          <w:szCs w:val="24"/>
        </w:rPr>
        <w:t xml:space="preserve">11.9 </w:t>
      </w:r>
      <w:r w:rsidR="00755ADA" w:rsidRPr="004501DE">
        <w:rPr>
          <w:rFonts w:ascii="Times New Roman" w:hAnsi="Times New Roman" w:cs="Times New Roman"/>
          <w:sz w:val="24"/>
          <w:szCs w:val="24"/>
        </w:rPr>
        <w:t xml:space="preserve">(SD </w:t>
      </w:r>
      <w:r w:rsidR="00865BCD" w:rsidRPr="004501DE">
        <w:rPr>
          <w:rFonts w:ascii="Times New Roman" w:hAnsi="Times New Roman" w:cs="Times New Roman"/>
          <w:sz w:val="24"/>
          <w:szCs w:val="24"/>
        </w:rPr>
        <w:t>6.5</w:t>
      </w:r>
      <w:r w:rsidR="00755ADA" w:rsidRPr="004501DE">
        <w:rPr>
          <w:rFonts w:ascii="Times New Roman" w:hAnsi="Times New Roman" w:cs="Times New Roman"/>
          <w:sz w:val="24"/>
          <w:szCs w:val="24"/>
        </w:rPr>
        <w:t>) months</w:t>
      </w:r>
      <w:r w:rsidR="00C26D47" w:rsidRPr="004501DE">
        <w:rPr>
          <w:rFonts w:ascii="Times New Roman" w:hAnsi="Times New Roman" w:cs="Times New Roman"/>
          <w:sz w:val="24"/>
          <w:szCs w:val="24"/>
        </w:rPr>
        <w:t>,</w:t>
      </w:r>
      <w:r w:rsidR="000B6712" w:rsidRPr="004501DE">
        <w:rPr>
          <w:rFonts w:ascii="Times New Roman" w:hAnsi="Times New Roman" w:cs="Times New Roman"/>
          <w:sz w:val="24"/>
          <w:szCs w:val="24"/>
        </w:rPr>
        <w:t xml:space="preserve"> </w:t>
      </w:r>
      <w:r w:rsidR="00755ADA" w:rsidRPr="004501DE">
        <w:rPr>
          <w:rFonts w:ascii="Times New Roman" w:hAnsi="Times New Roman" w:cs="Times New Roman"/>
          <w:sz w:val="24"/>
          <w:szCs w:val="24"/>
        </w:rPr>
        <w:t xml:space="preserve">and </w:t>
      </w:r>
      <w:r w:rsidR="00CD42E1" w:rsidRPr="004501DE">
        <w:rPr>
          <w:rFonts w:ascii="Times New Roman" w:hAnsi="Times New Roman" w:cs="Times New Roman"/>
          <w:sz w:val="24"/>
          <w:szCs w:val="24"/>
        </w:rPr>
        <w:t>5</w:t>
      </w:r>
      <w:r w:rsidR="00B00F59" w:rsidRPr="004501DE">
        <w:rPr>
          <w:rFonts w:ascii="Times New Roman" w:hAnsi="Times New Roman" w:cs="Times New Roman"/>
          <w:sz w:val="24"/>
          <w:szCs w:val="24"/>
        </w:rPr>
        <w:t>1</w:t>
      </w:r>
      <w:r w:rsidR="00CD42E1" w:rsidRPr="004501DE">
        <w:rPr>
          <w:rFonts w:ascii="Times New Roman" w:hAnsi="Times New Roman" w:cs="Times New Roman"/>
          <w:sz w:val="24"/>
          <w:szCs w:val="24"/>
        </w:rPr>
        <w:t>%</w:t>
      </w:r>
      <w:r w:rsidR="000B6712" w:rsidRPr="004501DE">
        <w:rPr>
          <w:rFonts w:ascii="Times New Roman" w:hAnsi="Times New Roman" w:cs="Times New Roman"/>
          <w:sz w:val="24"/>
          <w:szCs w:val="24"/>
        </w:rPr>
        <w:t xml:space="preserve"> </w:t>
      </w:r>
      <w:r w:rsidR="00755ADA" w:rsidRPr="004501DE">
        <w:rPr>
          <w:rFonts w:ascii="Times New Roman" w:hAnsi="Times New Roman" w:cs="Times New Roman"/>
          <w:sz w:val="24"/>
          <w:szCs w:val="24"/>
        </w:rPr>
        <w:t xml:space="preserve">were </w:t>
      </w:r>
      <w:r w:rsidR="00D1683B" w:rsidRPr="004501DE">
        <w:rPr>
          <w:rFonts w:ascii="Times New Roman" w:hAnsi="Times New Roman" w:cs="Times New Roman"/>
          <w:sz w:val="24"/>
          <w:szCs w:val="24"/>
        </w:rPr>
        <w:t>girls</w:t>
      </w:r>
      <w:r w:rsidR="00755ADA" w:rsidRPr="004501DE">
        <w:rPr>
          <w:rFonts w:ascii="Times New Roman" w:hAnsi="Times New Roman" w:cs="Times New Roman"/>
          <w:sz w:val="24"/>
          <w:szCs w:val="24"/>
        </w:rPr>
        <w:t xml:space="preserve">. </w:t>
      </w:r>
      <w:r w:rsidR="001D1B0A" w:rsidRPr="004501DE">
        <w:rPr>
          <w:rFonts w:ascii="Times New Roman" w:hAnsi="Times New Roman" w:cs="Times New Roman"/>
          <w:sz w:val="24"/>
          <w:szCs w:val="24"/>
        </w:rPr>
        <w:t>The mean age of m</w:t>
      </w:r>
      <w:r w:rsidR="00C26D47" w:rsidRPr="004501DE">
        <w:rPr>
          <w:rFonts w:ascii="Times New Roman" w:hAnsi="Times New Roman" w:cs="Times New Roman"/>
          <w:color w:val="000000"/>
          <w:sz w:val="24"/>
          <w:szCs w:val="24"/>
        </w:rPr>
        <w:t xml:space="preserve">others </w:t>
      </w:r>
      <w:r w:rsidR="001D1B0A" w:rsidRPr="004501DE">
        <w:rPr>
          <w:rFonts w:ascii="Times New Roman" w:hAnsi="Times New Roman" w:cs="Times New Roman"/>
          <w:color w:val="000000"/>
          <w:sz w:val="24"/>
          <w:szCs w:val="24"/>
        </w:rPr>
        <w:t>was</w:t>
      </w:r>
      <w:r w:rsidR="00D02CD0" w:rsidRPr="004501DE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C26D47" w:rsidRPr="004501DE">
        <w:rPr>
          <w:rFonts w:ascii="Times New Roman" w:hAnsi="Times New Roman" w:cs="Times New Roman"/>
          <w:color w:val="000000"/>
          <w:sz w:val="24"/>
          <w:szCs w:val="24"/>
        </w:rPr>
        <w:t>3</w:t>
      </w:r>
      <w:r w:rsidR="00865BCD" w:rsidRPr="004501DE">
        <w:rPr>
          <w:rFonts w:ascii="Times New Roman" w:hAnsi="Times New Roman" w:cs="Times New Roman"/>
          <w:color w:val="000000"/>
          <w:sz w:val="24"/>
          <w:szCs w:val="24"/>
        </w:rPr>
        <w:t>2</w:t>
      </w:r>
      <w:r w:rsidR="00C26D47" w:rsidRPr="004501DE">
        <w:rPr>
          <w:rFonts w:ascii="Times New Roman" w:hAnsi="Times New Roman" w:cs="Times New Roman"/>
          <w:color w:val="000000"/>
          <w:sz w:val="24"/>
          <w:szCs w:val="24"/>
        </w:rPr>
        <w:t xml:space="preserve"> years</w:t>
      </w:r>
      <w:r w:rsidR="001D1B0A" w:rsidRPr="004501DE">
        <w:rPr>
          <w:rFonts w:ascii="Times New Roman" w:hAnsi="Times New Roman" w:cs="Times New Roman"/>
          <w:color w:val="000000"/>
          <w:sz w:val="24"/>
          <w:szCs w:val="24"/>
        </w:rPr>
        <w:t xml:space="preserve"> (SD</w:t>
      </w:r>
      <w:r w:rsidR="00865BCD" w:rsidRPr="004501DE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865BCD" w:rsidRPr="004501DE">
        <w:rPr>
          <w:rFonts w:ascii="Times New Roman" w:hAnsi="Times New Roman" w:cs="Times New Roman"/>
          <w:sz w:val="24"/>
          <w:szCs w:val="24"/>
        </w:rPr>
        <w:t>6.3</w:t>
      </w:r>
      <w:r w:rsidR="001D1B0A" w:rsidRPr="004501DE">
        <w:rPr>
          <w:rFonts w:ascii="Times New Roman" w:hAnsi="Times New Roman" w:cs="Times New Roman"/>
          <w:color w:val="000000"/>
          <w:sz w:val="24"/>
          <w:szCs w:val="24"/>
        </w:rPr>
        <w:t>)</w:t>
      </w:r>
      <w:r w:rsidR="00C26D47" w:rsidRPr="004501DE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 w:rsidR="00715F59" w:rsidRPr="004501DE">
        <w:rPr>
          <w:rFonts w:ascii="Times New Roman" w:hAnsi="Times New Roman" w:cs="Times New Roman"/>
          <w:color w:val="000000"/>
          <w:sz w:val="24"/>
          <w:szCs w:val="24"/>
        </w:rPr>
        <w:t xml:space="preserve">Over half (54%) of mothers had completed secondary school level education and 37% were in paid employment. </w:t>
      </w:r>
      <w:r w:rsidR="0098483B" w:rsidRPr="004501DE">
        <w:rPr>
          <w:rFonts w:ascii="Times New Roman" w:hAnsi="Times New Roman" w:cs="Times New Roman"/>
          <w:color w:val="000000"/>
          <w:sz w:val="24"/>
          <w:szCs w:val="24"/>
        </w:rPr>
        <w:t>Most households (</w:t>
      </w:r>
      <w:r w:rsidR="005D6489" w:rsidRPr="004501DE">
        <w:rPr>
          <w:rFonts w:ascii="Times New Roman" w:hAnsi="Times New Roman" w:cs="Times New Roman"/>
          <w:sz w:val="24"/>
          <w:szCs w:val="24"/>
        </w:rPr>
        <w:t>91</w:t>
      </w:r>
      <w:r w:rsidR="0098483B" w:rsidRPr="004501DE">
        <w:rPr>
          <w:rFonts w:ascii="Times New Roman" w:hAnsi="Times New Roman" w:cs="Times New Roman"/>
          <w:sz w:val="24"/>
          <w:szCs w:val="24"/>
        </w:rPr>
        <w:t>%)</w:t>
      </w:r>
      <w:r w:rsidR="0098483B" w:rsidRPr="004501DE">
        <w:rPr>
          <w:rFonts w:ascii="Times New Roman" w:hAnsi="Times New Roman" w:cs="Times New Roman"/>
          <w:color w:val="000000"/>
          <w:sz w:val="24"/>
          <w:szCs w:val="24"/>
        </w:rPr>
        <w:t xml:space="preserve"> had 1-3 </w:t>
      </w:r>
      <w:r w:rsidR="002612F9" w:rsidRPr="004501DE">
        <w:rPr>
          <w:rFonts w:ascii="Times New Roman" w:hAnsi="Times New Roman" w:cs="Times New Roman"/>
          <w:color w:val="000000"/>
          <w:sz w:val="24"/>
          <w:szCs w:val="24"/>
        </w:rPr>
        <w:t xml:space="preserve">resident </w:t>
      </w:r>
      <w:r w:rsidR="0098483B" w:rsidRPr="004501DE">
        <w:rPr>
          <w:rFonts w:ascii="Times New Roman" w:hAnsi="Times New Roman" w:cs="Times New Roman"/>
          <w:color w:val="000000"/>
          <w:sz w:val="24"/>
          <w:szCs w:val="24"/>
        </w:rPr>
        <w:t>adults</w:t>
      </w:r>
      <w:r w:rsidR="00C26D47" w:rsidRPr="004501DE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="00715F59" w:rsidRPr="004501DE">
        <w:rPr>
          <w:rFonts w:ascii="Times New Roman" w:hAnsi="Times New Roman" w:cs="Times New Roman"/>
          <w:sz w:val="24"/>
          <w:szCs w:val="24"/>
        </w:rPr>
        <w:t xml:space="preserve">and two in five (40%) households suffered from food insecurity i.e. members worried about food access or at least one family member went to bed hungry. </w:t>
      </w:r>
      <w:r w:rsidR="005808E5" w:rsidRPr="004501DE">
        <w:rPr>
          <w:rFonts w:ascii="Times New Roman" w:hAnsi="Times New Roman" w:cs="Times New Roman"/>
          <w:sz w:val="24"/>
          <w:szCs w:val="24"/>
        </w:rPr>
        <w:t xml:space="preserve">The mean </w:t>
      </w:r>
      <w:r w:rsidR="00715F59" w:rsidRPr="004501DE">
        <w:rPr>
          <w:rFonts w:ascii="Times New Roman" w:hAnsi="Times New Roman" w:cs="Times New Roman"/>
          <w:sz w:val="24"/>
          <w:szCs w:val="24"/>
        </w:rPr>
        <w:t xml:space="preserve">maternal </w:t>
      </w:r>
      <w:r w:rsidR="005808E5" w:rsidRPr="004501DE">
        <w:rPr>
          <w:rFonts w:ascii="Times New Roman" w:hAnsi="Times New Roman" w:cs="Times New Roman"/>
          <w:sz w:val="24"/>
          <w:szCs w:val="24"/>
        </w:rPr>
        <w:t xml:space="preserve">depression score on the EPDS </w:t>
      </w:r>
      <w:r w:rsidR="0082519E" w:rsidRPr="004501DE">
        <w:rPr>
          <w:rFonts w:ascii="Times New Roman" w:hAnsi="Times New Roman" w:cs="Times New Roman"/>
          <w:sz w:val="24"/>
          <w:szCs w:val="24"/>
        </w:rPr>
        <w:t>scale was 11.</w:t>
      </w:r>
      <w:r w:rsidR="00380829" w:rsidRPr="004501DE">
        <w:rPr>
          <w:rFonts w:ascii="Times New Roman" w:hAnsi="Times New Roman" w:cs="Times New Roman"/>
          <w:sz w:val="24"/>
          <w:szCs w:val="24"/>
        </w:rPr>
        <w:t>5</w:t>
      </w:r>
      <w:r w:rsidR="007330E3" w:rsidRPr="004501DE">
        <w:rPr>
          <w:rFonts w:ascii="Times New Roman" w:hAnsi="Times New Roman" w:cs="Times New Roman"/>
          <w:sz w:val="24"/>
          <w:szCs w:val="24"/>
        </w:rPr>
        <w:t xml:space="preserve"> (SD</w:t>
      </w:r>
      <w:r w:rsidR="0082519E" w:rsidRPr="004501DE">
        <w:rPr>
          <w:rFonts w:ascii="Times New Roman" w:hAnsi="Times New Roman" w:cs="Times New Roman"/>
          <w:sz w:val="24"/>
          <w:szCs w:val="24"/>
        </w:rPr>
        <w:t xml:space="preserve"> 6.5</w:t>
      </w:r>
      <w:r w:rsidR="007330E3" w:rsidRPr="004501DE">
        <w:rPr>
          <w:rFonts w:ascii="Times New Roman" w:hAnsi="Times New Roman" w:cs="Times New Roman"/>
          <w:sz w:val="24"/>
          <w:szCs w:val="24"/>
        </w:rPr>
        <w:t xml:space="preserve">). </w:t>
      </w:r>
      <w:r w:rsidR="005808E5" w:rsidRPr="004501DE">
        <w:rPr>
          <w:rFonts w:ascii="Times New Roman" w:hAnsi="Times New Roman" w:cs="Times New Roman"/>
          <w:sz w:val="24"/>
          <w:szCs w:val="24"/>
        </w:rPr>
        <w:t xml:space="preserve">When using the </w:t>
      </w:r>
      <w:r w:rsidR="009B5FF3" w:rsidRPr="004501DE">
        <w:rPr>
          <w:rFonts w:ascii="Times New Roman" w:hAnsi="Times New Roman" w:cs="Times New Roman"/>
          <w:sz w:val="24"/>
          <w:szCs w:val="24"/>
        </w:rPr>
        <w:t xml:space="preserve">EPDS </w:t>
      </w:r>
      <w:r w:rsidR="005808E5" w:rsidRPr="004501DE">
        <w:rPr>
          <w:rFonts w:ascii="Times New Roman" w:hAnsi="Times New Roman" w:cs="Times New Roman"/>
          <w:sz w:val="24"/>
          <w:szCs w:val="24"/>
        </w:rPr>
        <w:t>cut-off scores for mild, moderate and severe depression</w:t>
      </w:r>
      <w:r w:rsidR="00380829" w:rsidRPr="004501DE">
        <w:rPr>
          <w:rFonts w:ascii="Times New Roman" w:hAnsi="Times New Roman" w:cs="Times New Roman"/>
          <w:sz w:val="24"/>
          <w:szCs w:val="24"/>
        </w:rPr>
        <w:t>,</w:t>
      </w:r>
      <w:r w:rsidR="005808E5" w:rsidRPr="004501DE">
        <w:rPr>
          <w:rFonts w:ascii="Times New Roman" w:hAnsi="Times New Roman" w:cs="Times New Roman"/>
          <w:sz w:val="24"/>
          <w:szCs w:val="24"/>
        </w:rPr>
        <w:t xml:space="preserve"> </w:t>
      </w:r>
      <w:r w:rsidR="004B5B2D" w:rsidRPr="004501DE">
        <w:rPr>
          <w:rFonts w:ascii="Times New Roman" w:hAnsi="Times New Roman" w:cs="Times New Roman"/>
          <w:sz w:val="24"/>
          <w:szCs w:val="24"/>
        </w:rPr>
        <w:t xml:space="preserve">over </w:t>
      </w:r>
      <w:r w:rsidR="0082519E" w:rsidRPr="004501DE">
        <w:rPr>
          <w:rFonts w:ascii="Times New Roman" w:hAnsi="Times New Roman" w:cs="Times New Roman"/>
          <w:sz w:val="24"/>
          <w:szCs w:val="24"/>
        </w:rPr>
        <w:t>half (</w:t>
      </w:r>
      <w:r w:rsidR="004B5B2D" w:rsidRPr="004501DE">
        <w:rPr>
          <w:rFonts w:ascii="Times New Roman" w:hAnsi="Times New Roman" w:cs="Times New Roman"/>
          <w:sz w:val="24"/>
          <w:szCs w:val="24"/>
        </w:rPr>
        <w:t>6</w:t>
      </w:r>
      <w:r w:rsidR="00380829" w:rsidRPr="004501DE">
        <w:rPr>
          <w:rFonts w:ascii="Times New Roman" w:hAnsi="Times New Roman" w:cs="Times New Roman"/>
          <w:sz w:val="24"/>
          <w:szCs w:val="24"/>
        </w:rPr>
        <w:t>4</w:t>
      </w:r>
      <w:r w:rsidR="00D1683B" w:rsidRPr="004501DE">
        <w:rPr>
          <w:rFonts w:ascii="Times New Roman" w:hAnsi="Times New Roman" w:cs="Times New Roman"/>
          <w:sz w:val="24"/>
          <w:szCs w:val="24"/>
        </w:rPr>
        <w:t xml:space="preserve">%) of </w:t>
      </w:r>
      <w:r w:rsidR="007D1812" w:rsidRPr="004501DE">
        <w:rPr>
          <w:rFonts w:ascii="Times New Roman" w:hAnsi="Times New Roman" w:cs="Times New Roman"/>
          <w:sz w:val="24"/>
          <w:szCs w:val="24"/>
        </w:rPr>
        <w:t>mothers</w:t>
      </w:r>
      <w:r w:rsidR="00D1683B" w:rsidRPr="004501DE">
        <w:rPr>
          <w:rFonts w:ascii="Times New Roman" w:hAnsi="Times New Roman" w:cs="Times New Roman"/>
          <w:sz w:val="24"/>
          <w:szCs w:val="24"/>
        </w:rPr>
        <w:t xml:space="preserve"> </w:t>
      </w:r>
      <w:r w:rsidR="00715F59" w:rsidRPr="004501DE">
        <w:rPr>
          <w:rFonts w:ascii="Times New Roman" w:hAnsi="Times New Roman" w:cs="Times New Roman"/>
          <w:sz w:val="24"/>
          <w:szCs w:val="24"/>
        </w:rPr>
        <w:t>experienced</w:t>
      </w:r>
      <w:r w:rsidR="00D1683B" w:rsidRPr="004501DE">
        <w:rPr>
          <w:rFonts w:ascii="Times New Roman" w:hAnsi="Times New Roman" w:cs="Times New Roman"/>
          <w:sz w:val="24"/>
          <w:szCs w:val="24"/>
        </w:rPr>
        <w:t xml:space="preserve"> </w:t>
      </w:r>
      <w:r w:rsidR="0082519E" w:rsidRPr="004501DE">
        <w:rPr>
          <w:rFonts w:ascii="Times New Roman" w:hAnsi="Times New Roman" w:cs="Times New Roman"/>
          <w:sz w:val="24"/>
          <w:szCs w:val="24"/>
        </w:rPr>
        <w:t xml:space="preserve">mild </w:t>
      </w:r>
      <w:r w:rsidR="00D1683B" w:rsidRPr="004501DE">
        <w:rPr>
          <w:rFonts w:ascii="Times New Roman" w:hAnsi="Times New Roman" w:cs="Times New Roman"/>
          <w:sz w:val="24"/>
          <w:szCs w:val="24"/>
        </w:rPr>
        <w:t xml:space="preserve">or </w:t>
      </w:r>
      <w:r w:rsidR="0082519E" w:rsidRPr="004501DE">
        <w:rPr>
          <w:rFonts w:ascii="Times New Roman" w:hAnsi="Times New Roman" w:cs="Times New Roman"/>
          <w:sz w:val="24"/>
          <w:szCs w:val="24"/>
        </w:rPr>
        <w:t xml:space="preserve">moderate </w:t>
      </w:r>
      <w:r w:rsidR="00D1683B" w:rsidRPr="004501DE">
        <w:rPr>
          <w:rFonts w:ascii="Times New Roman" w:hAnsi="Times New Roman" w:cs="Times New Roman"/>
          <w:sz w:val="24"/>
          <w:szCs w:val="24"/>
        </w:rPr>
        <w:t xml:space="preserve">depression, </w:t>
      </w:r>
      <w:r w:rsidR="00994048" w:rsidRPr="004501DE">
        <w:rPr>
          <w:rFonts w:ascii="Times New Roman" w:hAnsi="Times New Roman" w:cs="Times New Roman"/>
          <w:sz w:val="24"/>
          <w:szCs w:val="24"/>
        </w:rPr>
        <w:t>with 10% categorised as having severe depression.</w:t>
      </w:r>
      <w:r w:rsidR="0082519E" w:rsidRPr="004501DE">
        <w:rPr>
          <w:rFonts w:ascii="Times New Roman" w:hAnsi="Times New Roman" w:cs="Times New Roman"/>
          <w:sz w:val="24"/>
          <w:szCs w:val="24"/>
        </w:rPr>
        <w:t xml:space="preserve"> </w:t>
      </w:r>
      <w:r w:rsidR="005808E5" w:rsidRPr="004501DE">
        <w:rPr>
          <w:rFonts w:ascii="Times New Roman" w:hAnsi="Times New Roman" w:cs="Times New Roman"/>
          <w:sz w:val="24"/>
          <w:szCs w:val="24"/>
        </w:rPr>
        <w:t>The mean</w:t>
      </w:r>
      <w:r w:rsidR="007330E3" w:rsidRPr="004501DE">
        <w:rPr>
          <w:rFonts w:ascii="Times New Roman" w:hAnsi="Times New Roman" w:cs="Times New Roman"/>
          <w:sz w:val="24"/>
          <w:szCs w:val="24"/>
        </w:rPr>
        <w:t xml:space="preserve"> </w:t>
      </w:r>
      <w:r w:rsidR="007D1812" w:rsidRPr="004501DE">
        <w:rPr>
          <w:rFonts w:ascii="Times New Roman" w:hAnsi="Times New Roman" w:cs="Times New Roman"/>
          <w:sz w:val="24"/>
          <w:szCs w:val="24"/>
        </w:rPr>
        <w:t xml:space="preserve">maternal </w:t>
      </w:r>
      <w:r w:rsidR="005808E5" w:rsidRPr="004501DE">
        <w:rPr>
          <w:rFonts w:ascii="Times New Roman" w:hAnsi="Times New Roman" w:cs="Times New Roman"/>
          <w:sz w:val="24"/>
          <w:szCs w:val="24"/>
        </w:rPr>
        <w:t>stress score on the PSI SF scale was</w:t>
      </w:r>
      <w:r w:rsidR="007330E3" w:rsidRPr="004501DE">
        <w:rPr>
          <w:rFonts w:ascii="Times New Roman" w:hAnsi="Times New Roman" w:cs="Times New Roman"/>
          <w:sz w:val="24"/>
          <w:szCs w:val="24"/>
        </w:rPr>
        <w:t xml:space="preserve"> 8</w:t>
      </w:r>
      <w:r w:rsidR="00380829" w:rsidRPr="004501DE">
        <w:rPr>
          <w:rFonts w:ascii="Times New Roman" w:hAnsi="Times New Roman" w:cs="Times New Roman"/>
          <w:sz w:val="24"/>
          <w:szCs w:val="24"/>
        </w:rPr>
        <w:t>4</w:t>
      </w:r>
      <w:r w:rsidR="007330E3" w:rsidRPr="004501DE">
        <w:rPr>
          <w:rFonts w:ascii="Times New Roman" w:hAnsi="Times New Roman" w:cs="Times New Roman"/>
          <w:sz w:val="24"/>
          <w:szCs w:val="24"/>
        </w:rPr>
        <w:t>.</w:t>
      </w:r>
      <w:r w:rsidR="00380829" w:rsidRPr="004501DE">
        <w:rPr>
          <w:rFonts w:ascii="Times New Roman" w:hAnsi="Times New Roman" w:cs="Times New Roman"/>
          <w:sz w:val="24"/>
          <w:szCs w:val="24"/>
        </w:rPr>
        <w:t>8</w:t>
      </w:r>
      <w:r w:rsidR="007330E3" w:rsidRPr="004501DE">
        <w:rPr>
          <w:rFonts w:ascii="Times New Roman" w:hAnsi="Times New Roman" w:cs="Times New Roman"/>
          <w:sz w:val="24"/>
          <w:szCs w:val="24"/>
        </w:rPr>
        <w:t xml:space="preserve"> (SD 16.</w:t>
      </w:r>
      <w:r w:rsidR="00380829" w:rsidRPr="004501DE">
        <w:rPr>
          <w:rFonts w:ascii="Times New Roman" w:hAnsi="Times New Roman" w:cs="Times New Roman"/>
          <w:sz w:val="24"/>
          <w:szCs w:val="24"/>
        </w:rPr>
        <w:t>3</w:t>
      </w:r>
      <w:r w:rsidR="007330E3" w:rsidRPr="004501DE">
        <w:rPr>
          <w:rFonts w:ascii="Times New Roman" w:hAnsi="Times New Roman" w:cs="Times New Roman"/>
          <w:sz w:val="24"/>
          <w:szCs w:val="24"/>
        </w:rPr>
        <w:t>).</w:t>
      </w:r>
    </w:p>
    <w:p w14:paraId="4B6670B1" w14:textId="21965186" w:rsidR="00CD4A39" w:rsidRPr="004501DE" w:rsidRDefault="009C1ABB" w:rsidP="00CF7C9A">
      <w:pPr>
        <w:spacing w:after="12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esults from m</w:t>
      </w:r>
      <w:r w:rsidR="00694886">
        <w:rPr>
          <w:rFonts w:ascii="Times New Roman" w:hAnsi="Times New Roman" w:cs="Times New Roman"/>
          <w:sz w:val="24"/>
          <w:szCs w:val="24"/>
        </w:rPr>
        <w:t xml:space="preserve">ultivariate </w:t>
      </w:r>
      <w:r w:rsidR="00663795">
        <w:rPr>
          <w:rFonts w:ascii="Times New Roman" w:hAnsi="Times New Roman" w:cs="Times New Roman"/>
          <w:sz w:val="24"/>
          <w:szCs w:val="24"/>
        </w:rPr>
        <w:t xml:space="preserve">models </w:t>
      </w:r>
      <w:r>
        <w:rPr>
          <w:rFonts w:ascii="Times New Roman" w:hAnsi="Times New Roman" w:cs="Times New Roman"/>
          <w:sz w:val="24"/>
          <w:szCs w:val="24"/>
        </w:rPr>
        <w:t xml:space="preserve">suggest that </w:t>
      </w:r>
      <w:r w:rsidR="00694886">
        <w:rPr>
          <w:rFonts w:ascii="Times New Roman" w:hAnsi="Times New Roman" w:cs="Times New Roman"/>
          <w:sz w:val="24"/>
          <w:szCs w:val="24"/>
        </w:rPr>
        <w:t>m</w:t>
      </w:r>
      <w:r w:rsidR="00F135C6" w:rsidRPr="004501DE">
        <w:rPr>
          <w:rFonts w:ascii="Times New Roman" w:hAnsi="Times New Roman" w:cs="Times New Roman"/>
          <w:sz w:val="24"/>
          <w:szCs w:val="24"/>
        </w:rPr>
        <w:t xml:space="preserve">aternal </w:t>
      </w:r>
      <w:r w:rsidR="00CD4A39" w:rsidRPr="004501DE">
        <w:rPr>
          <w:rFonts w:ascii="Times New Roman" w:hAnsi="Times New Roman" w:cs="Times New Roman"/>
          <w:sz w:val="24"/>
          <w:szCs w:val="24"/>
        </w:rPr>
        <w:t xml:space="preserve">stress and depression scores were associated with the infants’ cognitive scores. Higher </w:t>
      </w:r>
      <w:r w:rsidR="00623154" w:rsidRPr="004501DE">
        <w:rPr>
          <w:rFonts w:ascii="Times New Roman" w:hAnsi="Times New Roman" w:cs="Times New Roman"/>
          <w:sz w:val="24"/>
          <w:szCs w:val="24"/>
        </w:rPr>
        <w:t xml:space="preserve">maternal </w:t>
      </w:r>
      <w:r w:rsidR="00CD4A39" w:rsidRPr="004501DE">
        <w:rPr>
          <w:rFonts w:ascii="Times New Roman" w:hAnsi="Times New Roman" w:cs="Times New Roman"/>
          <w:sz w:val="24"/>
          <w:szCs w:val="24"/>
        </w:rPr>
        <w:t xml:space="preserve">EPDS depression scores were associated with lower infant cognitive scores </w:t>
      </w:r>
      <w:r w:rsidR="00BF2410" w:rsidRPr="004501DE">
        <w:rPr>
          <w:rFonts w:ascii="Times New Roman" w:hAnsi="Times New Roman" w:cs="Times New Roman"/>
          <w:sz w:val="24"/>
          <w:szCs w:val="24"/>
        </w:rPr>
        <w:t xml:space="preserve">in the early learning composite score </w:t>
      </w:r>
      <w:r w:rsidR="006022D4" w:rsidRPr="004501DE">
        <w:rPr>
          <w:rFonts w:ascii="Times New Roman" w:hAnsi="Times New Roman" w:cs="Times New Roman"/>
          <w:sz w:val="24"/>
          <w:szCs w:val="24"/>
        </w:rPr>
        <w:t>(adjusted mean difference (aMD)=</w:t>
      </w:r>
      <w:r w:rsidR="00B344CC" w:rsidRPr="004501DE">
        <w:rPr>
          <w:rFonts w:ascii="Times New Roman" w:hAnsi="Times New Roman" w:cs="Times New Roman"/>
          <w:sz w:val="24"/>
          <w:szCs w:val="24"/>
        </w:rPr>
        <w:t xml:space="preserve"> -0.28; CI 95%: -0.50 to -0.06; p=0.01) </w:t>
      </w:r>
      <w:r w:rsidR="00BF2410" w:rsidRPr="004501DE">
        <w:rPr>
          <w:rFonts w:ascii="Times New Roman" w:hAnsi="Times New Roman" w:cs="Times New Roman"/>
          <w:sz w:val="24"/>
          <w:szCs w:val="24"/>
        </w:rPr>
        <w:t xml:space="preserve">and </w:t>
      </w:r>
      <w:r w:rsidR="004D663C" w:rsidRPr="004501DE">
        <w:rPr>
          <w:rFonts w:ascii="Times New Roman" w:hAnsi="Times New Roman" w:cs="Times New Roman"/>
          <w:sz w:val="24"/>
          <w:szCs w:val="24"/>
        </w:rPr>
        <w:t xml:space="preserve">all domains; </w:t>
      </w:r>
      <w:r w:rsidR="00BF2410" w:rsidRPr="004501DE">
        <w:rPr>
          <w:rFonts w:ascii="Times New Roman" w:hAnsi="Times New Roman" w:cs="Times New Roman"/>
          <w:sz w:val="24"/>
          <w:szCs w:val="24"/>
        </w:rPr>
        <w:t>expressive language</w:t>
      </w:r>
      <w:r w:rsidR="00D06240" w:rsidRPr="004501DE">
        <w:rPr>
          <w:rFonts w:ascii="Times New Roman" w:hAnsi="Times New Roman" w:cs="Times New Roman"/>
          <w:sz w:val="24"/>
          <w:szCs w:val="24"/>
        </w:rPr>
        <w:t xml:space="preserve"> </w:t>
      </w:r>
      <w:r w:rsidR="00BA3330" w:rsidRPr="004501DE">
        <w:rPr>
          <w:rFonts w:ascii="Times New Roman" w:hAnsi="Times New Roman" w:cs="Times New Roman"/>
          <w:sz w:val="24"/>
          <w:szCs w:val="24"/>
        </w:rPr>
        <w:t>(</w:t>
      </w:r>
      <w:r w:rsidR="006022D4" w:rsidRPr="004501DE">
        <w:rPr>
          <w:rFonts w:ascii="Times New Roman" w:hAnsi="Times New Roman" w:cs="Times New Roman"/>
          <w:sz w:val="24"/>
          <w:szCs w:val="24"/>
        </w:rPr>
        <w:t>aMD</w:t>
      </w:r>
      <w:r w:rsidR="00B344CC" w:rsidRPr="004501DE">
        <w:rPr>
          <w:rFonts w:ascii="Times New Roman" w:hAnsi="Times New Roman" w:cs="Times New Roman"/>
          <w:sz w:val="24"/>
          <w:szCs w:val="24"/>
        </w:rPr>
        <w:t>=-0.14; CI 95%:</w:t>
      </w:r>
      <w:r w:rsidR="00D73C74" w:rsidRPr="004501DE">
        <w:rPr>
          <w:rFonts w:ascii="Times New Roman" w:hAnsi="Times New Roman" w:cs="Times New Roman"/>
          <w:sz w:val="24"/>
          <w:szCs w:val="24"/>
        </w:rPr>
        <w:t xml:space="preserve"> </w:t>
      </w:r>
      <w:r w:rsidR="00B344CC" w:rsidRPr="004501DE">
        <w:rPr>
          <w:rFonts w:ascii="Times New Roman" w:hAnsi="Times New Roman" w:cs="Times New Roman"/>
          <w:sz w:val="24"/>
          <w:szCs w:val="24"/>
        </w:rPr>
        <w:t xml:space="preserve">-0.27 to </w:t>
      </w:r>
      <w:r w:rsidR="00D73C74" w:rsidRPr="004501DE">
        <w:rPr>
          <w:rFonts w:ascii="Times New Roman" w:hAnsi="Times New Roman" w:cs="Times New Roman"/>
          <w:sz w:val="24"/>
          <w:szCs w:val="24"/>
        </w:rPr>
        <w:t>-</w:t>
      </w:r>
      <w:r w:rsidR="00B344CC" w:rsidRPr="004501DE">
        <w:rPr>
          <w:rFonts w:ascii="Times New Roman" w:hAnsi="Times New Roman" w:cs="Times New Roman"/>
          <w:sz w:val="24"/>
          <w:szCs w:val="24"/>
        </w:rPr>
        <w:t>0.01; p=</w:t>
      </w:r>
      <w:r w:rsidR="00B344CC" w:rsidRPr="004501DE">
        <w:rPr>
          <w:rFonts w:ascii="Times New Roman" w:hAnsi="Times New Roman" w:cs="Times New Roman"/>
          <w:color w:val="000000"/>
          <w:sz w:val="24"/>
          <w:szCs w:val="24"/>
        </w:rPr>
        <w:t>0.04</w:t>
      </w:r>
      <w:r w:rsidR="00D06240" w:rsidRPr="004501DE">
        <w:rPr>
          <w:rFonts w:ascii="Times New Roman" w:hAnsi="Times New Roman" w:cs="Times New Roman"/>
          <w:sz w:val="24"/>
          <w:szCs w:val="24"/>
        </w:rPr>
        <w:t>)</w:t>
      </w:r>
      <w:r w:rsidR="00BF2410" w:rsidRPr="004501DE">
        <w:rPr>
          <w:rFonts w:ascii="Times New Roman" w:hAnsi="Times New Roman" w:cs="Times New Roman"/>
          <w:sz w:val="24"/>
          <w:szCs w:val="24"/>
        </w:rPr>
        <w:t>, fine motor skills</w:t>
      </w:r>
      <w:r w:rsidR="00B361E1" w:rsidRPr="004501DE">
        <w:rPr>
          <w:rFonts w:ascii="Times New Roman" w:hAnsi="Times New Roman" w:cs="Times New Roman"/>
          <w:sz w:val="24"/>
          <w:szCs w:val="24"/>
        </w:rPr>
        <w:t xml:space="preserve"> </w:t>
      </w:r>
      <w:r w:rsidR="00BA3330" w:rsidRPr="004501DE">
        <w:rPr>
          <w:rFonts w:ascii="Times New Roman" w:hAnsi="Times New Roman" w:cs="Times New Roman"/>
          <w:sz w:val="24"/>
          <w:szCs w:val="24"/>
        </w:rPr>
        <w:t>(aMD=</w:t>
      </w:r>
      <w:r w:rsidR="00E14B6E" w:rsidRPr="004501DE">
        <w:rPr>
          <w:rFonts w:ascii="Times New Roman" w:hAnsi="Times New Roman" w:cs="Times New Roman"/>
          <w:sz w:val="24"/>
          <w:szCs w:val="24"/>
        </w:rPr>
        <w:t>-0.17; CI 95%:</w:t>
      </w:r>
      <w:r w:rsidR="001E5635" w:rsidRPr="004501DE">
        <w:rPr>
          <w:rFonts w:ascii="Times New Roman" w:hAnsi="Times New Roman" w:cs="Times New Roman"/>
          <w:sz w:val="24"/>
          <w:szCs w:val="24"/>
        </w:rPr>
        <w:t xml:space="preserve"> -0.33 to -0.01; p=</w:t>
      </w:r>
      <w:r w:rsidR="001E5635" w:rsidRPr="004501DE">
        <w:rPr>
          <w:rFonts w:ascii="Times New Roman" w:hAnsi="Times New Roman" w:cs="Times New Roman"/>
          <w:color w:val="000000"/>
          <w:sz w:val="24"/>
          <w:szCs w:val="24"/>
        </w:rPr>
        <w:t>0.03</w:t>
      </w:r>
      <w:r w:rsidR="00B361E1" w:rsidRPr="004501DE">
        <w:rPr>
          <w:rFonts w:ascii="Times New Roman" w:hAnsi="Times New Roman" w:cs="Times New Roman"/>
          <w:sz w:val="24"/>
          <w:szCs w:val="24"/>
        </w:rPr>
        <w:t>)</w:t>
      </w:r>
      <w:r w:rsidR="004D663C" w:rsidRPr="004501DE">
        <w:rPr>
          <w:rFonts w:ascii="Times New Roman" w:hAnsi="Times New Roman" w:cs="Times New Roman"/>
          <w:sz w:val="24"/>
          <w:szCs w:val="24"/>
        </w:rPr>
        <w:t>, gross motor (aMD=-0.2</w:t>
      </w:r>
      <w:r w:rsidR="00F13456" w:rsidRPr="004501DE">
        <w:rPr>
          <w:rFonts w:ascii="Times New Roman" w:hAnsi="Times New Roman" w:cs="Times New Roman"/>
          <w:sz w:val="24"/>
          <w:szCs w:val="24"/>
        </w:rPr>
        <w:t>2; CI 95%: -0.40  to -0.04; p=0.02</w:t>
      </w:r>
      <w:r w:rsidR="004D663C" w:rsidRPr="004501DE">
        <w:rPr>
          <w:rFonts w:ascii="Times New Roman" w:hAnsi="Times New Roman" w:cs="Times New Roman"/>
          <w:sz w:val="24"/>
          <w:szCs w:val="24"/>
        </w:rPr>
        <w:t xml:space="preserve">), </w:t>
      </w:r>
      <w:r w:rsidR="00BF2410" w:rsidRPr="004501DE">
        <w:rPr>
          <w:rFonts w:ascii="Times New Roman" w:hAnsi="Times New Roman" w:cs="Times New Roman"/>
          <w:sz w:val="24"/>
          <w:szCs w:val="24"/>
        </w:rPr>
        <w:t>visual reception</w:t>
      </w:r>
      <w:r w:rsidR="00A108D3" w:rsidRPr="004501DE">
        <w:rPr>
          <w:rFonts w:ascii="Times New Roman" w:hAnsi="Times New Roman" w:cs="Times New Roman"/>
          <w:sz w:val="24"/>
          <w:szCs w:val="24"/>
        </w:rPr>
        <w:t xml:space="preserve"> (aMD=</w:t>
      </w:r>
      <w:r w:rsidR="001E5635" w:rsidRPr="004501DE">
        <w:rPr>
          <w:rFonts w:ascii="Times New Roman" w:hAnsi="Times New Roman" w:cs="Times New Roman"/>
          <w:sz w:val="24"/>
          <w:szCs w:val="24"/>
        </w:rPr>
        <w:t>-0.2</w:t>
      </w:r>
      <w:r w:rsidR="00F13456" w:rsidRPr="004501DE">
        <w:rPr>
          <w:rFonts w:ascii="Times New Roman" w:hAnsi="Times New Roman" w:cs="Times New Roman"/>
          <w:sz w:val="24"/>
          <w:szCs w:val="24"/>
        </w:rPr>
        <w:t>2; CI 95%: -</w:t>
      </w:r>
      <w:r w:rsidR="001E5635" w:rsidRPr="004501DE">
        <w:rPr>
          <w:rFonts w:ascii="Times New Roman" w:hAnsi="Times New Roman" w:cs="Times New Roman"/>
          <w:sz w:val="24"/>
          <w:szCs w:val="24"/>
        </w:rPr>
        <w:t>0.40  to -0.05; p=0.01)</w:t>
      </w:r>
      <w:r w:rsidR="00BF2410" w:rsidRPr="004501DE">
        <w:rPr>
          <w:rFonts w:ascii="Times New Roman" w:hAnsi="Times New Roman" w:cs="Times New Roman"/>
          <w:sz w:val="24"/>
          <w:szCs w:val="24"/>
        </w:rPr>
        <w:t>, and weakly associated with receptive language</w:t>
      </w:r>
      <w:r w:rsidR="00CD4A39" w:rsidRPr="004501DE">
        <w:rPr>
          <w:rFonts w:ascii="Times New Roman" w:hAnsi="Times New Roman" w:cs="Times New Roman"/>
          <w:sz w:val="24"/>
          <w:szCs w:val="24"/>
        </w:rPr>
        <w:t xml:space="preserve"> </w:t>
      </w:r>
      <w:r w:rsidR="00F3258B" w:rsidRPr="004501DE">
        <w:rPr>
          <w:rFonts w:ascii="Times New Roman" w:hAnsi="Times New Roman" w:cs="Times New Roman"/>
          <w:sz w:val="24"/>
          <w:szCs w:val="24"/>
        </w:rPr>
        <w:t>(</w:t>
      </w:r>
      <w:r w:rsidR="00227E85" w:rsidRPr="004501DE">
        <w:rPr>
          <w:rFonts w:ascii="Times New Roman" w:hAnsi="Times New Roman" w:cs="Times New Roman"/>
          <w:sz w:val="24"/>
          <w:szCs w:val="24"/>
        </w:rPr>
        <w:t>aMD</w:t>
      </w:r>
      <w:r w:rsidR="001E5635" w:rsidRPr="004501DE">
        <w:rPr>
          <w:rFonts w:ascii="Times New Roman" w:hAnsi="Times New Roman" w:cs="Times New Roman"/>
          <w:sz w:val="24"/>
          <w:szCs w:val="24"/>
        </w:rPr>
        <w:t>=</w:t>
      </w:r>
      <w:r w:rsidR="00D73C74" w:rsidRPr="004501DE">
        <w:rPr>
          <w:rFonts w:ascii="Times New Roman" w:hAnsi="Times New Roman" w:cs="Times New Roman"/>
          <w:sz w:val="24"/>
          <w:szCs w:val="24"/>
        </w:rPr>
        <w:t>-0.15</w:t>
      </w:r>
      <w:r w:rsidR="001E5635" w:rsidRPr="004501DE">
        <w:rPr>
          <w:rFonts w:ascii="Times New Roman" w:hAnsi="Times New Roman" w:cs="Times New Roman"/>
          <w:sz w:val="24"/>
          <w:szCs w:val="24"/>
        </w:rPr>
        <w:t>; CI 95%:</w:t>
      </w:r>
      <w:r w:rsidR="00D73C74" w:rsidRPr="004501DE">
        <w:rPr>
          <w:rFonts w:ascii="Times New Roman" w:hAnsi="Times New Roman" w:cs="Times New Roman"/>
          <w:sz w:val="24"/>
          <w:szCs w:val="24"/>
        </w:rPr>
        <w:t xml:space="preserve"> </w:t>
      </w:r>
      <w:r w:rsidR="001E5635" w:rsidRPr="004501DE">
        <w:rPr>
          <w:rFonts w:ascii="Times New Roman" w:hAnsi="Times New Roman" w:cs="Times New Roman"/>
          <w:sz w:val="24"/>
          <w:szCs w:val="24"/>
        </w:rPr>
        <w:t>-0.30 to 0.01; p=</w:t>
      </w:r>
      <w:r w:rsidR="001E5635" w:rsidRPr="004501DE">
        <w:rPr>
          <w:rFonts w:ascii="Times New Roman" w:hAnsi="Times New Roman" w:cs="Times New Roman"/>
          <w:color w:val="000000"/>
          <w:sz w:val="24"/>
          <w:szCs w:val="24"/>
        </w:rPr>
        <w:t>0.07</w:t>
      </w:r>
      <w:r w:rsidR="00CD4A39" w:rsidRPr="004501DE">
        <w:rPr>
          <w:rFonts w:ascii="Times New Roman" w:hAnsi="Times New Roman" w:cs="Times New Roman"/>
          <w:sz w:val="24"/>
          <w:szCs w:val="24"/>
        </w:rPr>
        <w:t>)</w:t>
      </w:r>
      <w:r w:rsidR="007F5340">
        <w:rPr>
          <w:rFonts w:ascii="Times New Roman" w:hAnsi="Times New Roman" w:cs="Times New Roman"/>
          <w:sz w:val="24"/>
          <w:szCs w:val="24"/>
        </w:rPr>
        <w:t xml:space="preserve"> (Table 2)</w:t>
      </w:r>
      <w:r w:rsidR="00CD4A39" w:rsidRPr="004501DE">
        <w:rPr>
          <w:rFonts w:ascii="Times New Roman" w:hAnsi="Times New Roman" w:cs="Times New Roman"/>
          <w:sz w:val="24"/>
          <w:szCs w:val="24"/>
        </w:rPr>
        <w:t>. Inf</w:t>
      </w:r>
      <w:r w:rsidR="006D3109" w:rsidRPr="004501DE">
        <w:rPr>
          <w:rFonts w:ascii="Times New Roman" w:hAnsi="Times New Roman" w:cs="Times New Roman"/>
          <w:sz w:val="24"/>
          <w:szCs w:val="24"/>
        </w:rPr>
        <w:t xml:space="preserve">ant’s age, and </w:t>
      </w:r>
      <w:r w:rsidR="00CD4A39" w:rsidRPr="004501DE">
        <w:rPr>
          <w:rFonts w:ascii="Times New Roman" w:hAnsi="Times New Roman" w:cs="Times New Roman"/>
          <w:sz w:val="24"/>
          <w:szCs w:val="24"/>
        </w:rPr>
        <w:t>caregiver’s employment status, were found to</w:t>
      </w:r>
      <w:r w:rsidR="00375326">
        <w:rPr>
          <w:rFonts w:ascii="Times New Roman" w:hAnsi="Times New Roman" w:cs="Times New Roman"/>
          <w:sz w:val="24"/>
          <w:szCs w:val="24"/>
        </w:rPr>
        <w:t xml:space="preserve"> </w:t>
      </w:r>
      <w:r w:rsidR="00021B8A">
        <w:rPr>
          <w:rFonts w:ascii="Times New Roman" w:hAnsi="Times New Roman" w:cs="Times New Roman"/>
          <w:sz w:val="24"/>
          <w:szCs w:val="24"/>
        </w:rPr>
        <w:t>negatively influence</w:t>
      </w:r>
      <w:r w:rsidR="00CD4A39" w:rsidRPr="004501DE">
        <w:rPr>
          <w:rFonts w:ascii="Times New Roman" w:hAnsi="Times New Roman" w:cs="Times New Roman"/>
          <w:sz w:val="24"/>
          <w:szCs w:val="24"/>
        </w:rPr>
        <w:t xml:space="preserve"> the relationship between maternal depression scores and MSEL scores. </w:t>
      </w:r>
    </w:p>
    <w:p w14:paraId="087EC5DE" w14:textId="3F320DBF" w:rsidR="005808E5" w:rsidRPr="004501DE" w:rsidRDefault="00CD4A39" w:rsidP="00CF7C9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4501DE">
        <w:rPr>
          <w:rFonts w:ascii="Times New Roman" w:hAnsi="Times New Roman" w:cs="Times New Roman"/>
          <w:sz w:val="24"/>
          <w:szCs w:val="24"/>
        </w:rPr>
        <w:t xml:space="preserve">Similarly, </w:t>
      </w:r>
      <w:r w:rsidR="002D365A" w:rsidRPr="004501DE">
        <w:rPr>
          <w:rFonts w:ascii="Times New Roman" w:hAnsi="Times New Roman" w:cs="Times New Roman"/>
          <w:sz w:val="24"/>
          <w:szCs w:val="24"/>
        </w:rPr>
        <w:t xml:space="preserve">maternal stress </w:t>
      </w:r>
      <w:r w:rsidRPr="004501DE">
        <w:rPr>
          <w:rFonts w:ascii="Times New Roman" w:hAnsi="Times New Roman" w:cs="Times New Roman"/>
          <w:sz w:val="24"/>
          <w:szCs w:val="24"/>
        </w:rPr>
        <w:t xml:space="preserve">scores were associated with </w:t>
      </w:r>
      <w:r w:rsidR="002D365A" w:rsidRPr="004501DE">
        <w:rPr>
          <w:rFonts w:ascii="Times New Roman" w:hAnsi="Times New Roman" w:cs="Times New Roman"/>
          <w:sz w:val="24"/>
          <w:szCs w:val="24"/>
        </w:rPr>
        <w:t xml:space="preserve">infant </w:t>
      </w:r>
      <w:r w:rsidRPr="004501DE">
        <w:rPr>
          <w:rFonts w:ascii="Times New Roman" w:hAnsi="Times New Roman" w:cs="Times New Roman"/>
          <w:sz w:val="24"/>
          <w:szCs w:val="24"/>
        </w:rPr>
        <w:t>cognitive scores</w:t>
      </w:r>
      <w:r w:rsidR="00CC659E" w:rsidRPr="004501DE">
        <w:rPr>
          <w:rFonts w:ascii="Times New Roman" w:hAnsi="Times New Roman" w:cs="Times New Roman"/>
          <w:sz w:val="24"/>
          <w:szCs w:val="24"/>
        </w:rPr>
        <w:t xml:space="preserve"> (Table 3)</w:t>
      </w:r>
      <w:r w:rsidRPr="004501DE">
        <w:rPr>
          <w:rFonts w:ascii="Times New Roman" w:hAnsi="Times New Roman" w:cs="Times New Roman"/>
          <w:sz w:val="24"/>
          <w:szCs w:val="24"/>
        </w:rPr>
        <w:t xml:space="preserve">. Higher </w:t>
      </w:r>
      <w:r w:rsidR="002D365A" w:rsidRPr="004501DE">
        <w:rPr>
          <w:rFonts w:ascii="Times New Roman" w:hAnsi="Times New Roman" w:cs="Times New Roman"/>
          <w:sz w:val="24"/>
          <w:szCs w:val="24"/>
        </w:rPr>
        <w:t>stress</w:t>
      </w:r>
      <w:r w:rsidRPr="004501DE">
        <w:rPr>
          <w:rFonts w:ascii="Times New Roman" w:hAnsi="Times New Roman" w:cs="Times New Roman"/>
          <w:sz w:val="24"/>
          <w:szCs w:val="24"/>
        </w:rPr>
        <w:t xml:space="preserve"> scores were associated with poorer infant scores</w:t>
      </w:r>
      <w:r w:rsidR="00BF2410" w:rsidRPr="004501DE">
        <w:rPr>
          <w:rFonts w:ascii="Times New Roman" w:hAnsi="Times New Roman" w:cs="Times New Roman"/>
          <w:sz w:val="24"/>
          <w:szCs w:val="24"/>
        </w:rPr>
        <w:t xml:space="preserve"> in the early learning composite score </w:t>
      </w:r>
      <w:r w:rsidR="00AC4E77" w:rsidRPr="004501DE">
        <w:rPr>
          <w:rFonts w:ascii="Times New Roman" w:hAnsi="Times New Roman" w:cs="Times New Roman"/>
          <w:sz w:val="24"/>
          <w:szCs w:val="24"/>
        </w:rPr>
        <w:t>(aMD</w:t>
      </w:r>
      <w:r w:rsidR="001D1B0A" w:rsidRPr="004501DE">
        <w:rPr>
          <w:rFonts w:ascii="Times New Roman" w:hAnsi="Times New Roman" w:cs="Times New Roman"/>
          <w:sz w:val="24"/>
          <w:szCs w:val="24"/>
        </w:rPr>
        <w:t>=</w:t>
      </w:r>
      <w:r w:rsidR="003C554B" w:rsidRPr="004501DE">
        <w:rPr>
          <w:rFonts w:ascii="Times New Roman" w:hAnsi="Times New Roman" w:cs="Times New Roman"/>
          <w:sz w:val="24"/>
          <w:szCs w:val="24"/>
        </w:rPr>
        <w:t>-0.11; CI 95%:</w:t>
      </w:r>
      <w:r w:rsidR="00756D90" w:rsidRPr="004501DE">
        <w:rPr>
          <w:rFonts w:ascii="Times New Roman" w:hAnsi="Times New Roman" w:cs="Times New Roman"/>
          <w:sz w:val="24"/>
          <w:szCs w:val="24"/>
        </w:rPr>
        <w:t xml:space="preserve"> </w:t>
      </w:r>
      <w:r w:rsidR="00E14B6E" w:rsidRPr="004501DE">
        <w:rPr>
          <w:rFonts w:ascii="Times New Roman" w:hAnsi="Times New Roman" w:cs="Times New Roman"/>
          <w:sz w:val="24"/>
          <w:szCs w:val="24"/>
        </w:rPr>
        <w:t>-0.20 to</w:t>
      </w:r>
      <w:r w:rsidR="003C554B" w:rsidRPr="004501DE">
        <w:rPr>
          <w:rFonts w:ascii="Times New Roman" w:hAnsi="Times New Roman" w:cs="Times New Roman"/>
          <w:sz w:val="24"/>
          <w:szCs w:val="24"/>
        </w:rPr>
        <w:t xml:space="preserve"> -0.02; p=0.02</w:t>
      </w:r>
      <w:r w:rsidR="00AC4E77" w:rsidRPr="004501DE">
        <w:rPr>
          <w:rFonts w:ascii="Times New Roman" w:hAnsi="Times New Roman" w:cs="Times New Roman"/>
          <w:sz w:val="24"/>
          <w:szCs w:val="24"/>
        </w:rPr>
        <w:t xml:space="preserve">) </w:t>
      </w:r>
      <w:r w:rsidR="00BF2410" w:rsidRPr="004501DE">
        <w:rPr>
          <w:rFonts w:ascii="Times New Roman" w:hAnsi="Times New Roman" w:cs="Times New Roman"/>
          <w:sz w:val="24"/>
          <w:szCs w:val="24"/>
        </w:rPr>
        <w:t>and in expressive language</w:t>
      </w:r>
      <w:r w:rsidR="001D1B0A" w:rsidRPr="004501DE">
        <w:rPr>
          <w:rFonts w:ascii="Times New Roman" w:hAnsi="Times New Roman" w:cs="Times New Roman"/>
          <w:sz w:val="24"/>
          <w:szCs w:val="24"/>
        </w:rPr>
        <w:t xml:space="preserve"> (aMD=</w:t>
      </w:r>
      <w:r w:rsidR="00E14B6E" w:rsidRPr="004501DE">
        <w:rPr>
          <w:rFonts w:ascii="Times New Roman" w:hAnsi="Times New Roman" w:cs="Times New Roman"/>
          <w:sz w:val="24"/>
          <w:szCs w:val="24"/>
        </w:rPr>
        <w:t>-0.07; CI 95%:</w:t>
      </w:r>
      <w:r w:rsidR="00756D90" w:rsidRPr="004501DE">
        <w:rPr>
          <w:rFonts w:ascii="Times New Roman" w:hAnsi="Times New Roman" w:cs="Times New Roman"/>
          <w:sz w:val="24"/>
          <w:szCs w:val="24"/>
        </w:rPr>
        <w:t xml:space="preserve"> </w:t>
      </w:r>
      <w:r w:rsidR="00E14B6E" w:rsidRPr="004501DE">
        <w:rPr>
          <w:rFonts w:ascii="Times New Roman" w:hAnsi="Times New Roman" w:cs="Times New Roman"/>
          <w:sz w:val="24"/>
          <w:szCs w:val="24"/>
        </w:rPr>
        <w:t>-0.12 to -0.01; p=0.01</w:t>
      </w:r>
      <w:r w:rsidR="00AC4E77" w:rsidRPr="004501DE">
        <w:rPr>
          <w:rFonts w:ascii="Times New Roman" w:hAnsi="Times New Roman" w:cs="Times New Roman"/>
          <w:sz w:val="24"/>
          <w:szCs w:val="24"/>
        </w:rPr>
        <w:t>)</w:t>
      </w:r>
      <w:r w:rsidR="00BF2410" w:rsidRPr="004501DE">
        <w:rPr>
          <w:rFonts w:ascii="Times New Roman" w:hAnsi="Times New Roman" w:cs="Times New Roman"/>
          <w:sz w:val="24"/>
          <w:szCs w:val="24"/>
        </w:rPr>
        <w:t xml:space="preserve">, gross motor skills </w:t>
      </w:r>
      <w:r w:rsidR="00AC4E77" w:rsidRPr="004501DE">
        <w:rPr>
          <w:rFonts w:ascii="Times New Roman" w:hAnsi="Times New Roman" w:cs="Times New Roman"/>
          <w:sz w:val="24"/>
          <w:szCs w:val="24"/>
        </w:rPr>
        <w:t>(aMD</w:t>
      </w:r>
      <w:r w:rsidR="001D1B0A" w:rsidRPr="004501DE">
        <w:rPr>
          <w:rFonts w:ascii="Times New Roman" w:hAnsi="Times New Roman" w:cs="Times New Roman"/>
          <w:sz w:val="24"/>
          <w:szCs w:val="24"/>
        </w:rPr>
        <w:t>=</w:t>
      </w:r>
      <w:r w:rsidR="00C4796E" w:rsidRPr="004501DE">
        <w:rPr>
          <w:rFonts w:ascii="Times New Roman" w:hAnsi="Times New Roman" w:cs="Times New Roman"/>
          <w:sz w:val="24"/>
          <w:szCs w:val="24"/>
        </w:rPr>
        <w:t>-0.12; CI 95%:</w:t>
      </w:r>
      <w:r w:rsidR="00756D90" w:rsidRPr="004501DE">
        <w:rPr>
          <w:rFonts w:ascii="Times New Roman" w:hAnsi="Times New Roman" w:cs="Times New Roman"/>
          <w:sz w:val="24"/>
          <w:szCs w:val="24"/>
        </w:rPr>
        <w:t xml:space="preserve"> </w:t>
      </w:r>
      <w:r w:rsidR="00C4796E" w:rsidRPr="004501DE">
        <w:rPr>
          <w:rFonts w:ascii="Times New Roman" w:hAnsi="Times New Roman" w:cs="Times New Roman"/>
          <w:sz w:val="24"/>
          <w:szCs w:val="24"/>
        </w:rPr>
        <w:t>-0.18 to -0.05; p&lt;0.01</w:t>
      </w:r>
      <w:r w:rsidR="00AC4E77" w:rsidRPr="004501DE">
        <w:rPr>
          <w:rFonts w:ascii="Times New Roman" w:hAnsi="Times New Roman" w:cs="Times New Roman"/>
          <w:sz w:val="24"/>
          <w:szCs w:val="24"/>
        </w:rPr>
        <w:t xml:space="preserve">) </w:t>
      </w:r>
      <w:r w:rsidR="00BF2410" w:rsidRPr="004501DE">
        <w:rPr>
          <w:rFonts w:ascii="Times New Roman" w:hAnsi="Times New Roman" w:cs="Times New Roman"/>
          <w:sz w:val="24"/>
          <w:szCs w:val="24"/>
        </w:rPr>
        <w:t>and visual reception</w:t>
      </w:r>
      <w:r w:rsidR="00AC4E77" w:rsidRPr="004501DE">
        <w:rPr>
          <w:rFonts w:ascii="Times New Roman" w:hAnsi="Times New Roman" w:cs="Times New Roman"/>
          <w:sz w:val="24"/>
          <w:szCs w:val="24"/>
        </w:rPr>
        <w:t xml:space="preserve"> (aMD</w:t>
      </w:r>
      <w:r w:rsidR="001D1B0A" w:rsidRPr="004501DE">
        <w:rPr>
          <w:rFonts w:ascii="Times New Roman" w:hAnsi="Times New Roman" w:cs="Times New Roman"/>
          <w:sz w:val="24"/>
          <w:szCs w:val="24"/>
        </w:rPr>
        <w:t>=</w:t>
      </w:r>
      <w:r w:rsidR="00C4796E" w:rsidRPr="004501DE">
        <w:rPr>
          <w:rFonts w:ascii="Times New Roman" w:hAnsi="Times New Roman" w:cs="Times New Roman"/>
          <w:sz w:val="24"/>
          <w:szCs w:val="24"/>
        </w:rPr>
        <w:t>-0.09; CI 95%:</w:t>
      </w:r>
      <w:r w:rsidR="00756D90" w:rsidRPr="004501DE">
        <w:rPr>
          <w:rFonts w:ascii="Times New Roman" w:hAnsi="Times New Roman" w:cs="Times New Roman"/>
          <w:sz w:val="24"/>
          <w:szCs w:val="24"/>
        </w:rPr>
        <w:t xml:space="preserve"> </w:t>
      </w:r>
      <w:r w:rsidR="00C4796E" w:rsidRPr="004501DE">
        <w:rPr>
          <w:rFonts w:ascii="Times New Roman" w:hAnsi="Times New Roman" w:cs="Times New Roman"/>
          <w:sz w:val="24"/>
          <w:szCs w:val="24"/>
        </w:rPr>
        <w:t>-0.16 to -0.02; p=0.02</w:t>
      </w:r>
      <w:r w:rsidR="00AC4E77" w:rsidRPr="004501DE">
        <w:rPr>
          <w:rFonts w:ascii="Times New Roman" w:hAnsi="Times New Roman" w:cs="Times New Roman"/>
          <w:sz w:val="24"/>
          <w:szCs w:val="24"/>
        </w:rPr>
        <w:t>)</w:t>
      </w:r>
      <w:r w:rsidR="00BF2410" w:rsidRPr="004501DE">
        <w:rPr>
          <w:rFonts w:ascii="Times New Roman" w:hAnsi="Times New Roman" w:cs="Times New Roman"/>
          <w:sz w:val="24"/>
          <w:szCs w:val="24"/>
        </w:rPr>
        <w:t>, and weakly associated with receptive language</w:t>
      </w:r>
      <w:r w:rsidRPr="004501DE">
        <w:rPr>
          <w:rFonts w:ascii="Times New Roman" w:hAnsi="Times New Roman" w:cs="Times New Roman"/>
          <w:sz w:val="24"/>
          <w:szCs w:val="24"/>
        </w:rPr>
        <w:t xml:space="preserve"> (</w:t>
      </w:r>
      <w:r w:rsidR="00AC4E77" w:rsidRPr="004501DE">
        <w:rPr>
          <w:rFonts w:ascii="Times New Roman" w:hAnsi="Times New Roman" w:cs="Times New Roman"/>
          <w:sz w:val="24"/>
          <w:szCs w:val="24"/>
        </w:rPr>
        <w:t>aMD=</w:t>
      </w:r>
      <w:r w:rsidR="00C4796E" w:rsidRPr="004501DE">
        <w:rPr>
          <w:rFonts w:ascii="Times New Roman" w:hAnsi="Times New Roman" w:cs="Times New Roman"/>
          <w:sz w:val="24"/>
          <w:szCs w:val="24"/>
        </w:rPr>
        <w:t>-0.06; CI 95%:</w:t>
      </w:r>
      <w:r w:rsidR="00F13456" w:rsidRPr="004501DE">
        <w:rPr>
          <w:rFonts w:ascii="Times New Roman" w:hAnsi="Times New Roman" w:cs="Times New Roman"/>
          <w:sz w:val="24"/>
          <w:szCs w:val="24"/>
        </w:rPr>
        <w:t xml:space="preserve"> </w:t>
      </w:r>
      <w:r w:rsidR="00C4796E" w:rsidRPr="004501DE">
        <w:rPr>
          <w:rFonts w:ascii="Times New Roman" w:hAnsi="Times New Roman" w:cs="Times New Roman"/>
          <w:sz w:val="24"/>
          <w:szCs w:val="24"/>
        </w:rPr>
        <w:t>-0.13 to 0.00; p=0.06</w:t>
      </w:r>
      <w:r w:rsidRPr="004501DE">
        <w:rPr>
          <w:rFonts w:ascii="Times New Roman" w:hAnsi="Times New Roman" w:cs="Times New Roman"/>
          <w:sz w:val="24"/>
          <w:szCs w:val="24"/>
        </w:rPr>
        <w:t>). Infant’s age, growth rate, and examiner to administer MSEL were found to be confounde</w:t>
      </w:r>
      <w:r w:rsidR="009113D6" w:rsidRPr="004501DE">
        <w:rPr>
          <w:rFonts w:ascii="Times New Roman" w:hAnsi="Times New Roman" w:cs="Times New Roman"/>
          <w:sz w:val="24"/>
          <w:szCs w:val="24"/>
        </w:rPr>
        <w:t>rs in the relationship between maternal</w:t>
      </w:r>
      <w:r w:rsidRPr="004501DE">
        <w:rPr>
          <w:rFonts w:ascii="Times New Roman" w:hAnsi="Times New Roman" w:cs="Times New Roman"/>
          <w:sz w:val="24"/>
          <w:szCs w:val="24"/>
        </w:rPr>
        <w:t xml:space="preserve"> stress scores (PSI-SF total stress) and MSEL scores</w:t>
      </w:r>
      <w:r w:rsidR="001D1B0A" w:rsidRPr="004501DE">
        <w:rPr>
          <w:rFonts w:ascii="Times New Roman" w:hAnsi="Times New Roman" w:cs="Times New Roman"/>
          <w:sz w:val="24"/>
          <w:szCs w:val="24"/>
        </w:rPr>
        <w:t>.</w:t>
      </w:r>
    </w:p>
    <w:p w14:paraId="369F8898" w14:textId="6FA51638" w:rsidR="005808E5" w:rsidRPr="004501DE" w:rsidRDefault="001D1B0A" w:rsidP="00CF7C9A">
      <w:pPr>
        <w:spacing w:after="120" w:line="360" w:lineRule="auto"/>
        <w:rPr>
          <w:rFonts w:ascii="Times New Roman" w:hAnsi="Times New Roman" w:cs="Times New Roman"/>
          <w:b/>
          <w:i/>
          <w:sz w:val="24"/>
          <w:szCs w:val="24"/>
        </w:rPr>
      </w:pPr>
      <w:r w:rsidRPr="004501DE">
        <w:rPr>
          <w:rFonts w:ascii="Times New Roman" w:hAnsi="Times New Roman" w:cs="Times New Roman"/>
          <w:b/>
          <w:i/>
          <w:sz w:val="24"/>
          <w:szCs w:val="24"/>
        </w:rPr>
        <w:t>Infant HIV Status</w:t>
      </w:r>
    </w:p>
    <w:p w14:paraId="657E4F23" w14:textId="3EC925E0" w:rsidR="005808E5" w:rsidRPr="004501DE" w:rsidRDefault="005C0D56" w:rsidP="00CF7C9A">
      <w:pPr>
        <w:spacing w:after="120" w:line="360" w:lineRule="auto"/>
        <w:rPr>
          <w:rFonts w:ascii="Times New Roman" w:hAnsi="Times New Roman" w:cs="Times New Roman"/>
          <w:sz w:val="24"/>
          <w:szCs w:val="24"/>
        </w:rPr>
      </w:pPr>
      <w:r w:rsidRPr="004501DE">
        <w:rPr>
          <w:rFonts w:ascii="Times New Roman" w:hAnsi="Times New Roman" w:cs="Times New Roman"/>
          <w:sz w:val="24"/>
          <w:szCs w:val="24"/>
        </w:rPr>
        <w:t xml:space="preserve">From </w:t>
      </w:r>
      <w:r w:rsidR="00201B30" w:rsidRPr="004501DE">
        <w:rPr>
          <w:rFonts w:ascii="Times New Roman" w:hAnsi="Times New Roman" w:cs="Times New Roman"/>
          <w:sz w:val="24"/>
          <w:szCs w:val="24"/>
        </w:rPr>
        <w:t xml:space="preserve">a total of 397, there were </w:t>
      </w:r>
      <w:r w:rsidR="008640B7" w:rsidRPr="004501DE">
        <w:rPr>
          <w:rFonts w:ascii="Times New Roman" w:hAnsi="Times New Roman" w:cs="Times New Roman"/>
          <w:sz w:val="24"/>
          <w:szCs w:val="24"/>
        </w:rPr>
        <w:t>16</w:t>
      </w:r>
      <w:r w:rsidR="00F2447F" w:rsidRPr="004501DE">
        <w:rPr>
          <w:rFonts w:ascii="Times New Roman" w:hAnsi="Times New Roman" w:cs="Times New Roman"/>
          <w:sz w:val="24"/>
          <w:szCs w:val="24"/>
        </w:rPr>
        <w:t xml:space="preserve"> </w:t>
      </w:r>
      <w:r w:rsidR="00F2447F" w:rsidRPr="004501DE">
        <w:rPr>
          <w:rFonts w:ascii="Times New Roman" w:hAnsi="Times New Roman" w:cs="Times New Roman"/>
          <w:sz w:val="24"/>
          <w:szCs w:val="24"/>
          <w:shd w:val="clear" w:color="auto" w:fill="FFFFFF"/>
        </w:rPr>
        <w:t>HIV positive infants and</w:t>
      </w:r>
      <w:r w:rsidR="008640B7" w:rsidRPr="004501D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381</w:t>
      </w:r>
      <w:r w:rsidR="00F2447F" w:rsidRPr="004501D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23154" w:rsidRPr="004501DE">
        <w:rPr>
          <w:rFonts w:ascii="Times New Roman" w:hAnsi="Times New Roman" w:cs="Times New Roman"/>
          <w:sz w:val="24"/>
          <w:szCs w:val="24"/>
          <w:shd w:val="clear" w:color="auto" w:fill="FFFFFF"/>
        </w:rPr>
        <w:t>HEU</w:t>
      </w:r>
      <w:r w:rsidR="00F2447F" w:rsidRPr="004501D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infants. </w:t>
      </w:r>
      <w:r w:rsidR="005808E5" w:rsidRPr="004501DE">
        <w:rPr>
          <w:rFonts w:ascii="Times New Roman" w:hAnsi="Times New Roman" w:cs="Times New Roman"/>
          <w:sz w:val="24"/>
          <w:szCs w:val="24"/>
        </w:rPr>
        <w:t xml:space="preserve">HIV status was not associated with infant’s age at enrolment, gender, </w:t>
      </w:r>
      <w:r w:rsidR="008640B7" w:rsidRPr="004501DE">
        <w:rPr>
          <w:rFonts w:ascii="Times New Roman" w:hAnsi="Times New Roman" w:cs="Times New Roman"/>
          <w:sz w:val="24"/>
          <w:szCs w:val="24"/>
        </w:rPr>
        <w:t xml:space="preserve">or </w:t>
      </w:r>
      <w:r w:rsidR="005808E5" w:rsidRPr="004501DE">
        <w:rPr>
          <w:rFonts w:ascii="Times New Roman" w:hAnsi="Times New Roman" w:cs="Times New Roman"/>
          <w:sz w:val="24"/>
          <w:szCs w:val="24"/>
        </w:rPr>
        <w:t>birth weight</w:t>
      </w:r>
      <w:r w:rsidR="00C37F83" w:rsidRPr="004501DE">
        <w:rPr>
          <w:rFonts w:ascii="Times New Roman" w:hAnsi="Times New Roman" w:cs="Times New Roman"/>
          <w:sz w:val="24"/>
          <w:szCs w:val="24"/>
        </w:rPr>
        <w:t xml:space="preserve"> (Table 4)</w:t>
      </w:r>
      <w:r w:rsidR="00B77C91" w:rsidRPr="004501DE">
        <w:rPr>
          <w:rFonts w:ascii="Times New Roman" w:hAnsi="Times New Roman" w:cs="Times New Roman"/>
          <w:sz w:val="24"/>
          <w:szCs w:val="24"/>
        </w:rPr>
        <w:t>.</w:t>
      </w:r>
      <w:r w:rsidR="001D1B0A" w:rsidRPr="004501DE">
        <w:rPr>
          <w:rFonts w:ascii="Times New Roman" w:hAnsi="Times New Roman" w:cs="Times New Roman"/>
          <w:sz w:val="24"/>
          <w:szCs w:val="24"/>
        </w:rPr>
        <w:t xml:space="preserve"> </w:t>
      </w:r>
      <w:r w:rsidR="005808E5" w:rsidRPr="004501DE">
        <w:rPr>
          <w:rFonts w:ascii="Times New Roman" w:hAnsi="Times New Roman" w:cs="Times New Roman"/>
          <w:sz w:val="24"/>
          <w:szCs w:val="24"/>
        </w:rPr>
        <w:t xml:space="preserve">However, </w:t>
      </w:r>
      <w:r w:rsidR="007243FA" w:rsidRPr="004501DE">
        <w:rPr>
          <w:rFonts w:ascii="Times New Roman" w:hAnsi="Times New Roman" w:cs="Times New Roman"/>
          <w:sz w:val="24"/>
          <w:szCs w:val="24"/>
        </w:rPr>
        <w:t xml:space="preserve">the mothers of </w:t>
      </w:r>
      <w:r w:rsidR="005808E5" w:rsidRPr="004501DE">
        <w:rPr>
          <w:rFonts w:ascii="Times New Roman" w:hAnsi="Times New Roman" w:cs="Times New Roman"/>
          <w:sz w:val="24"/>
          <w:szCs w:val="24"/>
        </w:rPr>
        <w:t xml:space="preserve">HEU infants </w:t>
      </w:r>
      <w:r w:rsidR="007243FA" w:rsidRPr="004501DE">
        <w:rPr>
          <w:rFonts w:ascii="Times New Roman" w:hAnsi="Times New Roman" w:cs="Times New Roman"/>
          <w:sz w:val="24"/>
          <w:szCs w:val="24"/>
        </w:rPr>
        <w:t xml:space="preserve">were </w:t>
      </w:r>
      <w:r w:rsidR="008640B7" w:rsidRPr="004501DE">
        <w:rPr>
          <w:rFonts w:ascii="Times New Roman" w:hAnsi="Times New Roman" w:cs="Times New Roman"/>
          <w:sz w:val="24"/>
          <w:szCs w:val="24"/>
        </w:rPr>
        <w:t>slightly older</w:t>
      </w:r>
      <w:r w:rsidR="005808E5" w:rsidRPr="004501DE">
        <w:rPr>
          <w:rFonts w:ascii="Times New Roman" w:hAnsi="Times New Roman" w:cs="Times New Roman"/>
          <w:sz w:val="24"/>
          <w:szCs w:val="24"/>
        </w:rPr>
        <w:t xml:space="preserve"> </w:t>
      </w:r>
      <w:r w:rsidR="008640B7" w:rsidRPr="004501DE">
        <w:rPr>
          <w:rFonts w:ascii="Times New Roman" w:hAnsi="Times New Roman" w:cs="Times New Roman"/>
          <w:sz w:val="24"/>
          <w:szCs w:val="24"/>
        </w:rPr>
        <w:t xml:space="preserve">than HIV positive infants </w:t>
      </w:r>
      <w:r w:rsidR="00B77C91" w:rsidRPr="004501DE">
        <w:rPr>
          <w:rFonts w:ascii="Times New Roman" w:hAnsi="Times New Roman" w:cs="Times New Roman"/>
          <w:sz w:val="24"/>
          <w:szCs w:val="24"/>
        </w:rPr>
        <w:t xml:space="preserve">mothers </w:t>
      </w:r>
      <w:r w:rsidR="008640B7" w:rsidRPr="004501DE">
        <w:rPr>
          <w:rFonts w:ascii="Times New Roman" w:hAnsi="Times New Roman" w:cs="Times New Roman"/>
          <w:sz w:val="24"/>
          <w:szCs w:val="24"/>
        </w:rPr>
        <w:t>(32 vs. 29</w:t>
      </w:r>
      <w:r w:rsidR="003C371B" w:rsidRPr="004501DE">
        <w:rPr>
          <w:rFonts w:ascii="Times New Roman" w:hAnsi="Times New Roman" w:cs="Times New Roman"/>
          <w:sz w:val="24"/>
          <w:szCs w:val="24"/>
        </w:rPr>
        <w:t>; p=0.05</w:t>
      </w:r>
      <w:r w:rsidR="005808E5" w:rsidRPr="004501DE">
        <w:rPr>
          <w:rFonts w:ascii="Times New Roman" w:hAnsi="Times New Roman" w:cs="Times New Roman"/>
          <w:sz w:val="24"/>
          <w:szCs w:val="24"/>
        </w:rPr>
        <w:t>).</w:t>
      </w:r>
      <w:r w:rsidR="005808E5" w:rsidRPr="004501DE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E677B1" w:rsidRPr="004501DE">
        <w:rPr>
          <w:rFonts w:ascii="Times New Roman" w:hAnsi="Times New Roman" w:cs="Times New Roman"/>
          <w:color w:val="000000"/>
          <w:sz w:val="24"/>
          <w:szCs w:val="24"/>
        </w:rPr>
        <w:t>Mothers caring for</w:t>
      </w:r>
      <w:r w:rsidR="005808E5" w:rsidRPr="004501DE">
        <w:rPr>
          <w:rFonts w:ascii="Times New Roman" w:hAnsi="Times New Roman" w:cs="Times New Roman"/>
          <w:color w:val="000000"/>
          <w:sz w:val="24"/>
          <w:szCs w:val="24"/>
        </w:rPr>
        <w:t xml:space="preserve"> HIV positive infants reported higher mean stress scores compared to the </w:t>
      </w:r>
      <w:r w:rsidR="007406D8" w:rsidRPr="004501DE">
        <w:rPr>
          <w:rFonts w:ascii="Times New Roman" w:hAnsi="Times New Roman" w:cs="Times New Roman"/>
          <w:color w:val="000000"/>
          <w:sz w:val="24"/>
          <w:szCs w:val="24"/>
        </w:rPr>
        <w:t>HEU group (95.8 vs. 85.0; p=0.01</w:t>
      </w:r>
      <w:r w:rsidR="005808E5" w:rsidRPr="004501DE">
        <w:rPr>
          <w:rFonts w:ascii="Times New Roman" w:hAnsi="Times New Roman" w:cs="Times New Roman"/>
          <w:color w:val="000000"/>
          <w:sz w:val="24"/>
          <w:szCs w:val="24"/>
        </w:rPr>
        <w:t>).</w:t>
      </w:r>
    </w:p>
    <w:p w14:paraId="37A0C584" w14:textId="1EC23FB9" w:rsidR="0061388B" w:rsidRPr="004501DE" w:rsidRDefault="0061388B" w:rsidP="00CF7C9A">
      <w:pPr>
        <w:spacing w:after="120" w:line="360" w:lineRule="auto"/>
        <w:rPr>
          <w:rFonts w:ascii="Times New Roman" w:hAnsi="Times New Roman" w:cs="Times New Roman"/>
          <w:sz w:val="24"/>
          <w:szCs w:val="24"/>
        </w:rPr>
      </w:pPr>
      <w:r w:rsidRPr="004501DE">
        <w:rPr>
          <w:rFonts w:ascii="Times New Roman" w:hAnsi="Times New Roman" w:cs="Times New Roman"/>
          <w:sz w:val="24"/>
          <w:szCs w:val="24"/>
        </w:rPr>
        <w:lastRenderedPageBreak/>
        <w:t>Results of the cognitive function analyses</w:t>
      </w:r>
      <w:r w:rsidR="00FB547F" w:rsidRPr="004501DE">
        <w:rPr>
          <w:rFonts w:ascii="Times New Roman" w:hAnsi="Times New Roman" w:cs="Times New Roman"/>
          <w:sz w:val="24"/>
          <w:szCs w:val="24"/>
        </w:rPr>
        <w:t xml:space="preserve"> by HIV status</w:t>
      </w:r>
      <w:r w:rsidRPr="004501DE">
        <w:rPr>
          <w:rFonts w:ascii="Times New Roman" w:hAnsi="Times New Roman" w:cs="Times New Roman"/>
          <w:sz w:val="24"/>
          <w:szCs w:val="24"/>
        </w:rPr>
        <w:t xml:space="preserve"> are shown in Table </w:t>
      </w:r>
      <w:r w:rsidR="00C37F83" w:rsidRPr="004501DE">
        <w:rPr>
          <w:rFonts w:ascii="Times New Roman" w:hAnsi="Times New Roman" w:cs="Times New Roman"/>
          <w:sz w:val="24"/>
          <w:szCs w:val="24"/>
        </w:rPr>
        <w:t>5.</w:t>
      </w:r>
      <w:r w:rsidRPr="004501DE">
        <w:rPr>
          <w:rFonts w:ascii="Times New Roman" w:hAnsi="Times New Roman" w:cs="Times New Roman"/>
          <w:sz w:val="24"/>
          <w:szCs w:val="24"/>
        </w:rPr>
        <w:t xml:space="preserve"> Infant’s HIV status was associated with gross motor scores, with the HEU infants having higher mean gross motor T-scores compared to HIV positive </w:t>
      </w:r>
      <w:r w:rsidR="00D1683B" w:rsidRPr="004501DE">
        <w:rPr>
          <w:rFonts w:ascii="Times New Roman" w:hAnsi="Times New Roman" w:cs="Times New Roman"/>
          <w:sz w:val="24"/>
          <w:szCs w:val="24"/>
        </w:rPr>
        <w:t xml:space="preserve">infants </w:t>
      </w:r>
      <w:r w:rsidR="00C30455" w:rsidRPr="004501DE">
        <w:rPr>
          <w:rFonts w:ascii="Times New Roman" w:hAnsi="Times New Roman" w:cs="Times New Roman"/>
          <w:sz w:val="24"/>
          <w:szCs w:val="24"/>
        </w:rPr>
        <w:t>(50.3 vs. 40.6</w:t>
      </w:r>
      <w:r w:rsidRPr="004501DE">
        <w:rPr>
          <w:rFonts w:ascii="Times New Roman" w:hAnsi="Times New Roman" w:cs="Times New Roman"/>
          <w:sz w:val="24"/>
          <w:szCs w:val="24"/>
        </w:rPr>
        <w:t xml:space="preserve">; </w:t>
      </w:r>
      <w:r w:rsidR="00C30455" w:rsidRPr="004501DE">
        <w:rPr>
          <w:rFonts w:ascii="Times New Roman" w:hAnsi="Times New Roman" w:cs="Times New Roman"/>
          <w:sz w:val="24"/>
          <w:szCs w:val="24"/>
        </w:rPr>
        <w:t>p=</w:t>
      </w:r>
      <w:r w:rsidRPr="004501DE">
        <w:rPr>
          <w:rFonts w:ascii="Times New Roman" w:hAnsi="Times New Roman" w:cs="Times New Roman"/>
          <w:sz w:val="24"/>
          <w:szCs w:val="24"/>
        </w:rPr>
        <w:t xml:space="preserve">0.01). There was no evidence of a significant difference by </w:t>
      </w:r>
      <w:r w:rsidR="00D1683B" w:rsidRPr="004501DE">
        <w:rPr>
          <w:rFonts w:ascii="Times New Roman" w:hAnsi="Times New Roman" w:cs="Times New Roman"/>
          <w:sz w:val="24"/>
          <w:szCs w:val="24"/>
        </w:rPr>
        <w:t xml:space="preserve">HIV status </w:t>
      </w:r>
      <w:r w:rsidRPr="004501DE">
        <w:rPr>
          <w:rFonts w:ascii="Times New Roman" w:hAnsi="Times New Roman" w:cs="Times New Roman"/>
          <w:sz w:val="24"/>
          <w:szCs w:val="24"/>
        </w:rPr>
        <w:t>in the other MSEL domains and overall score.</w:t>
      </w:r>
    </w:p>
    <w:p w14:paraId="2DC61B0B" w14:textId="77777777" w:rsidR="006453AB" w:rsidRPr="00CF7C9A" w:rsidRDefault="006453AB" w:rsidP="00CF7C9A">
      <w:pPr>
        <w:spacing w:before="240" w:after="0" w:line="360" w:lineRule="auto"/>
        <w:jc w:val="center"/>
        <w:rPr>
          <w:rFonts w:ascii="Times New Roman" w:hAnsi="Times New Roman" w:cs="Times New Roman"/>
          <w:b/>
          <w:sz w:val="28"/>
        </w:rPr>
      </w:pPr>
      <w:r w:rsidRPr="00CF7C9A">
        <w:rPr>
          <w:rFonts w:ascii="Times New Roman" w:hAnsi="Times New Roman" w:cs="Times New Roman"/>
          <w:b/>
          <w:sz w:val="28"/>
        </w:rPr>
        <w:t>Discussion</w:t>
      </w:r>
    </w:p>
    <w:p w14:paraId="1BACC879" w14:textId="2FB0B933" w:rsidR="005808E5" w:rsidRPr="004501DE" w:rsidRDefault="005808E5" w:rsidP="00CF7C9A">
      <w:pPr>
        <w:spacing w:after="120" w:line="360" w:lineRule="auto"/>
        <w:rPr>
          <w:rFonts w:ascii="Times New Roman" w:hAnsi="Times New Roman" w:cs="Times New Roman"/>
          <w:sz w:val="24"/>
        </w:rPr>
      </w:pPr>
      <w:r w:rsidRPr="004501DE">
        <w:rPr>
          <w:rFonts w:ascii="Times New Roman" w:hAnsi="Times New Roman" w:cs="Times New Roman"/>
          <w:sz w:val="24"/>
        </w:rPr>
        <w:t>Our study shows a high level of stress and depressed moo</w:t>
      </w:r>
      <w:r w:rsidR="000B616A" w:rsidRPr="004501DE">
        <w:rPr>
          <w:rFonts w:ascii="Times New Roman" w:hAnsi="Times New Roman" w:cs="Times New Roman"/>
          <w:sz w:val="24"/>
        </w:rPr>
        <w:t xml:space="preserve">d scores among HIV+ve mothers. </w:t>
      </w:r>
      <w:r w:rsidRPr="004501DE">
        <w:rPr>
          <w:rFonts w:ascii="Times New Roman" w:hAnsi="Times New Roman" w:cs="Times New Roman"/>
          <w:sz w:val="24"/>
        </w:rPr>
        <w:t xml:space="preserve">Although the </w:t>
      </w:r>
      <w:r w:rsidR="0032078E" w:rsidRPr="004501DE">
        <w:rPr>
          <w:rFonts w:ascii="Times New Roman" w:hAnsi="Times New Roman" w:cs="Times New Roman"/>
          <w:sz w:val="24"/>
        </w:rPr>
        <w:t xml:space="preserve">EPDS </w:t>
      </w:r>
      <w:r w:rsidRPr="004501DE">
        <w:rPr>
          <w:rFonts w:ascii="Times New Roman" w:hAnsi="Times New Roman" w:cs="Times New Roman"/>
          <w:sz w:val="24"/>
        </w:rPr>
        <w:t xml:space="preserve">scale used was not diagnostic, the </w:t>
      </w:r>
      <w:r w:rsidR="00901662" w:rsidRPr="004501DE">
        <w:rPr>
          <w:rFonts w:ascii="Times New Roman" w:hAnsi="Times New Roman" w:cs="Times New Roman"/>
          <w:sz w:val="24"/>
        </w:rPr>
        <w:t>general literature cut-</w:t>
      </w:r>
      <w:r w:rsidRPr="004501DE">
        <w:rPr>
          <w:rFonts w:ascii="Times New Roman" w:hAnsi="Times New Roman" w:cs="Times New Roman"/>
          <w:sz w:val="24"/>
        </w:rPr>
        <w:t xml:space="preserve">off points indicate that 10% of mothers had scores in the severe range, while </w:t>
      </w:r>
      <w:r w:rsidR="00901662" w:rsidRPr="004501DE">
        <w:rPr>
          <w:rFonts w:ascii="Times New Roman" w:hAnsi="Times New Roman" w:cs="Times New Roman"/>
          <w:sz w:val="24"/>
        </w:rPr>
        <w:t>over</w:t>
      </w:r>
      <w:r w:rsidRPr="004501DE">
        <w:rPr>
          <w:rFonts w:ascii="Times New Roman" w:hAnsi="Times New Roman" w:cs="Times New Roman"/>
          <w:sz w:val="24"/>
        </w:rPr>
        <w:t xml:space="preserve"> half of the sample had scores falling in</w:t>
      </w:r>
      <w:r w:rsidR="000B616A" w:rsidRPr="004501DE">
        <w:rPr>
          <w:rFonts w:ascii="Times New Roman" w:hAnsi="Times New Roman" w:cs="Times New Roman"/>
          <w:sz w:val="24"/>
        </w:rPr>
        <w:t xml:space="preserve"> the </w:t>
      </w:r>
      <w:r w:rsidR="009C7D3F" w:rsidRPr="004501DE">
        <w:rPr>
          <w:rFonts w:ascii="Times New Roman" w:hAnsi="Times New Roman" w:cs="Times New Roman"/>
          <w:sz w:val="24"/>
        </w:rPr>
        <w:t xml:space="preserve">mild to </w:t>
      </w:r>
      <w:r w:rsidR="000B616A" w:rsidRPr="004501DE">
        <w:rPr>
          <w:rFonts w:ascii="Times New Roman" w:hAnsi="Times New Roman" w:cs="Times New Roman"/>
          <w:sz w:val="24"/>
        </w:rPr>
        <w:t xml:space="preserve">moderate range. </w:t>
      </w:r>
      <w:r w:rsidRPr="004501DE">
        <w:rPr>
          <w:rFonts w:ascii="Times New Roman" w:hAnsi="Times New Roman" w:cs="Times New Roman"/>
          <w:sz w:val="24"/>
        </w:rPr>
        <w:t>Stress levels were also notably high.</w:t>
      </w:r>
    </w:p>
    <w:p w14:paraId="69316B8E" w14:textId="1639927D" w:rsidR="00582D4F" w:rsidRPr="004501DE" w:rsidRDefault="002964A0" w:rsidP="00CF7C9A">
      <w:pPr>
        <w:spacing w:after="120" w:line="360" w:lineRule="auto"/>
        <w:rPr>
          <w:rFonts w:ascii="Times New Roman" w:hAnsi="Times New Roman" w:cs="Times New Roman"/>
          <w:sz w:val="24"/>
        </w:rPr>
      </w:pPr>
      <w:r w:rsidRPr="004501DE">
        <w:rPr>
          <w:rFonts w:ascii="Times New Roman" w:hAnsi="Times New Roman" w:cs="Times New Roman"/>
          <w:sz w:val="24"/>
        </w:rPr>
        <w:t xml:space="preserve">Our study </w:t>
      </w:r>
      <w:r w:rsidR="000360D5" w:rsidRPr="004501DE">
        <w:rPr>
          <w:rFonts w:ascii="Times New Roman" w:hAnsi="Times New Roman" w:cs="Times New Roman"/>
          <w:sz w:val="24"/>
        </w:rPr>
        <w:t>strongly suggest</w:t>
      </w:r>
      <w:r w:rsidR="00F7698B" w:rsidRPr="004501DE">
        <w:rPr>
          <w:rFonts w:ascii="Times New Roman" w:hAnsi="Times New Roman" w:cs="Times New Roman"/>
          <w:sz w:val="24"/>
        </w:rPr>
        <w:t>s</w:t>
      </w:r>
      <w:r w:rsidR="000360D5" w:rsidRPr="004501DE">
        <w:rPr>
          <w:rFonts w:ascii="Times New Roman" w:hAnsi="Times New Roman" w:cs="Times New Roman"/>
          <w:sz w:val="24"/>
        </w:rPr>
        <w:t xml:space="preserve"> that </w:t>
      </w:r>
      <w:r w:rsidR="00046220" w:rsidRPr="004501DE">
        <w:rPr>
          <w:rFonts w:ascii="Times New Roman" w:hAnsi="Times New Roman" w:cs="Times New Roman"/>
          <w:sz w:val="24"/>
        </w:rPr>
        <w:t xml:space="preserve">higher </w:t>
      </w:r>
      <w:r w:rsidR="009113D6" w:rsidRPr="004501DE">
        <w:rPr>
          <w:rFonts w:ascii="Times New Roman" w:hAnsi="Times New Roman" w:cs="Times New Roman"/>
          <w:sz w:val="24"/>
        </w:rPr>
        <w:t xml:space="preserve">maternal </w:t>
      </w:r>
      <w:r w:rsidR="000360D5" w:rsidRPr="004501DE">
        <w:rPr>
          <w:rFonts w:ascii="Times New Roman" w:hAnsi="Times New Roman" w:cs="Times New Roman"/>
          <w:sz w:val="24"/>
        </w:rPr>
        <w:t>stress an</w:t>
      </w:r>
      <w:r w:rsidR="00097672" w:rsidRPr="004501DE">
        <w:rPr>
          <w:rFonts w:ascii="Times New Roman" w:hAnsi="Times New Roman" w:cs="Times New Roman"/>
          <w:sz w:val="24"/>
        </w:rPr>
        <w:t xml:space="preserve">d </w:t>
      </w:r>
      <w:r w:rsidR="00F702A5" w:rsidRPr="004501DE">
        <w:rPr>
          <w:rFonts w:ascii="Times New Roman" w:hAnsi="Times New Roman" w:cs="Times New Roman"/>
          <w:sz w:val="24"/>
        </w:rPr>
        <w:t>depression symptoms</w:t>
      </w:r>
      <w:r w:rsidR="000360D5" w:rsidRPr="004501DE">
        <w:rPr>
          <w:rFonts w:ascii="Times New Roman" w:hAnsi="Times New Roman" w:cs="Times New Roman"/>
          <w:sz w:val="24"/>
        </w:rPr>
        <w:t xml:space="preserve"> are associated with </w:t>
      </w:r>
      <w:r w:rsidR="00046220" w:rsidRPr="004501DE">
        <w:rPr>
          <w:rFonts w:ascii="Times New Roman" w:hAnsi="Times New Roman" w:cs="Times New Roman"/>
          <w:sz w:val="24"/>
        </w:rPr>
        <w:t>poorer infant</w:t>
      </w:r>
      <w:r w:rsidR="00F702A5" w:rsidRPr="004501DE">
        <w:rPr>
          <w:rFonts w:ascii="Times New Roman" w:hAnsi="Times New Roman" w:cs="Times New Roman"/>
          <w:sz w:val="24"/>
        </w:rPr>
        <w:t xml:space="preserve"> cognitive performance</w:t>
      </w:r>
      <w:r w:rsidR="0072513D" w:rsidRPr="004501DE">
        <w:rPr>
          <w:rFonts w:ascii="Times New Roman" w:hAnsi="Times New Roman" w:cs="Times New Roman"/>
          <w:sz w:val="24"/>
        </w:rPr>
        <w:t xml:space="preserve"> </w:t>
      </w:r>
      <w:r w:rsidR="00897BEE" w:rsidRPr="004501DE">
        <w:rPr>
          <w:rFonts w:ascii="Times New Roman" w:hAnsi="Times New Roman" w:cs="Times New Roman"/>
          <w:sz w:val="24"/>
        </w:rPr>
        <w:t>in an HIV affected sample</w:t>
      </w:r>
      <w:r w:rsidR="000360D5" w:rsidRPr="004501DE">
        <w:rPr>
          <w:rFonts w:ascii="Times New Roman" w:hAnsi="Times New Roman" w:cs="Times New Roman"/>
          <w:sz w:val="24"/>
        </w:rPr>
        <w:t xml:space="preserve">. </w:t>
      </w:r>
      <w:r w:rsidR="002D365A" w:rsidRPr="004501DE">
        <w:rPr>
          <w:rFonts w:ascii="Times New Roman" w:hAnsi="Times New Roman" w:cs="Times New Roman"/>
          <w:sz w:val="24"/>
        </w:rPr>
        <w:t xml:space="preserve">Maternal </w:t>
      </w:r>
      <w:r w:rsidR="0063164C" w:rsidRPr="004501DE">
        <w:rPr>
          <w:rFonts w:ascii="Times New Roman" w:hAnsi="Times New Roman" w:cs="Times New Roman"/>
          <w:sz w:val="24"/>
        </w:rPr>
        <w:t xml:space="preserve">stress was also found to be higher in the </w:t>
      </w:r>
      <w:r w:rsidR="009721B9" w:rsidRPr="004501DE">
        <w:rPr>
          <w:rFonts w:ascii="Times New Roman" w:hAnsi="Times New Roman" w:cs="Times New Roman"/>
          <w:sz w:val="24"/>
        </w:rPr>
        <w:t xml:space="preserve">group caring for </w:t>
      </w:r>
      <w:r w:rsidR="0063164C" w:rsidRPr="004501DE">
        <w:rPr>
          <w:rFonts w:ascii="Times New Roman" w:hAnsi="Times New Roman" w:cs="Times New Roman"/>
          <w:sz w:val="24"/>
        </w:rPr>
        <w:t xml:space="preserve">HIV positive </w:t>
      </w:r>
      <w:r w:rsidR="00582D4F" w:rsidRPr="004501DE">
        <w:rPr>
          <w:rFonts w:ascii="Times New Roman" w:hAnsi="Times New Roman" w:cs="Times New Roman"/>
          <w:sz w:val="24"/>
        </w:rPr>
        <w:t>infants. Of note we did not find a relationship betwee</w:t>
      </w:r>
      <w:r w:rsidR="00B34309" w:rsidRPr="004501DE">
        <w:rPr>
          <w:rFonts w:ascii="Times New Roman" w:hAnsi="Times New Roman" w:cs="Times New Roman"/>
          <w:sz w:val="24"/>
        </w:rPr>
        <w:t>n HIV status of the infant</w:t>
      </w:r>
      <w:r w:rsidR="0032078E" w:rsidRPr="004501DE">
        <w:rPr>
          <w:rFonts w:ascii="Times New Roman" w:hAnsi="Times New Roman" w:cs="Times New Roman"/>
          <w:sz w:val="24"/>
        </w:rPr>
        <w:t>s</w:t>
      </w:r>
      <w:r w:rsidR="00B34309" w:rsidRPr="004501DE">
        <w:rPr>
          <w:rFonts w:ascii="Times New Roman" w:hAnsi="Times New Roman" w:cs="Times New Roman"/>
          <w:sz w:val="24"/>
        </w:rPr>
        <w:t xml:space="preserve"> and cognitive development</w:t>
      </w:r>
      <w:r w:rsidR="008F24BF">
        <w:rPr>
          <w:rFonts w:ascii="Times New Roman" w:hAnsi="Times New Roman" w:cs="Times New Roman"/>
          <w:sz w:val="24"/>
        </w:rPr>
        <w:t xml:space="preserve"> – but the analysis was confined to the 16 HIV+ve infants</w:t>
      </w:r>
      <w:r w:rsidR="000B616A" w:rsidRPr="004501DE">
        <w:rPr>
          <w:rFonts w:ascii="Times New Roman" w:hAnsi="Times New Roman" w:cs="Times New Roman"/>
          <w:sz w:val="24"/>
        </w:rPr>
        <w:t>.</w:t>
      </w:r>
      <w:r w:rsidR="00582D4F" w:rsidRPr="004501DE">
        <w:rPr>
          <w:rFonts w:ascii="Times New Roman" w:hAnsi="Times New Roman" w:cs="Times New Roman"/>
          <w:sz w:val="24"/>
        </w:rPr>
        <w:t xml:space="preserve"> </w:t>
      </w:r>
    </w:p>
    <w:p w14:paraId="588B592E" w14:textId="4CE7F422" w:rsidR="00194041" w:rsidRPr="004501DE" w:rsidRDefault="00AE34F0" w:rsidP="00CF7C9A">
      <w:pPr>
        <w:spacing w:after="120" w:line="360" w:lineRule="auto"/>
        <w:rPr>
          <w:rFonts w:ascii="Times New Roman" w:hAnsi="Times New Roman" w:cs="Times New Roman"/>
          <w:sz w:val="24"/>
          <w:shd w:val="clear" w:color="auto" w:fill="FFFFFF"/>
        </w:rPr>
      </w:pPr>
      <w:r w:rsidRPr="004501DE">
        <w:rPr>
          <w:rFonts w:ascii="Times New Roman" w:hAnsi="Times New Roman" w:cs="Times New Roman"/>
          <w:sz w:val="24"/>
        </w:rPr>
        <w:t xml:space="preserve">Contrary to findings from </w:t>
      </w:r>
      <w:r w:rsidR="006D3E3D" w:rsidRPr="004501DE">
        <w:rPr>
          <w:rFonts w:ascii="Times New Roman" w:hAnsi="Times New Roman" w:cs="Times New Roman"/>
          <w:sz w:val="24"/>
        </w:rPr>
        <w:t xml:space="preserve">a </w:t>
      </w:r>
      <w:r w:rsidRPr="004501DE">
        <w:rPr>
          <w:rFonts w:ascii="Times New Roman" w:hAnsi="Times New Roman" w:cs="Times New Roman"/>
          <w:sz w:val="24"/>
        </w:rPr>
        <w:t>Ugandan study where</w:t>
      </w:r>
      <w:r w:rsidRPr="004501DE">
        <w:rPr>
          <w:rStyle w:val="apple-converted-space"/>
          <w:rFonts w:ascii="Times New Roman" w:hAnsi="Times New Roman" w:cs="Times New Roman"/>
          <w:sz w:val="24"/>
          <w:shd w:val="clear" w:color="auto" w:fill="FFFFFF"/>
        </w:rPr>
        <w:t> </w:t>
      </w:r>
      <w:r w:rsidRPr="004501DE">
        <w:rPr>
          <w:rFonts w:ascii="Times New Roman" w:hAnsi="Times New Roman" w:cs="Times New Roman"/>
          <w:sz w:val="24"/>
          <w:shd w:val="clear" w:color="auto" w:fill="FFFFFF"/>
        </w:rPr>
        <w:t xml:space="preserve">caregivers’ depression scores were related only to the measure of child behaviour and not to the performance-based measures of cognition </w:t>
      </w:r>
      <w:r w:rsidRPr="004501DE">
        <w:rPr>
          <w:rFonts w:ascii="Times New Roman" w:hAnsi="Times New Roman" w:cs="Times New Roman"/>
          <w:sz w:val="24"/>
          <w:shd w:val="clear" w:color="auto" w:fill="FFFFFF"/>
        </w:rPr>
        <w:fldChar w:fldCharType="begin">
          <w:fldData xml:space="preserve">PEVuZE5vdGU+PENpdGU+PEF1dGhvcj5GYW1pbGlhcjwvQXV0aG9yPjxZZWFyPjIwMTY8L1llYXI+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=
</w:fldData>
        </w:fldChar>
      </w:r>
      <w:r w:rsidR="006052F5">
        <w:rPr>
          <w:rFonts w:ascii="Times New Roman" w:hAnsi="Times New Roman" w:cs="Times New Roman"/>
          <w:sz w:val="24"/>
          <w:shd w:val="clear" w:color="auto" w:fill="FFFFFF"/>
        </w:rPr>
        <w:instrText xml:space="preserve"> ADDIN EN.CITE </w:instrText>
      </w:r>
      <w:r w:rsidR="006052F5">
        <w:rPr>
          <w:rFonts w:ascii="Times New Roman" w:hAnsi="Times New Roman" w:cs="Times New Roman"/>
          <w:sz w:val="24"/>
          <w:shd w:val="clear" w:color="auto" w:fill="FFFFFF"/>
        </w:rPr>
        <w:fldChar w:fldCharType="begin">
          <w:fldData xml:space="preserve">PEVuZE5vdGU+PENpdGU+PEF1dGhvcj5GYW1pbGlhcjwvQXV0aG9yPjxZZWFyPjIwMTY8L1llYXI+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=
</w:fldData>
        </w:fldChar>
      </w:r>
      <w:r w:rsidR="006052F5">
        <w:rPr>
          <w:rFonts w:ascii="Times New Roman" w:hAnsi="Times New Roman" w:cs="Times New Roman"/>
          <w:sz w:val="24"/>
          <w:shd w:val="clear" w:color="auto" w:fill="FFFFFF"/>
        </w:rPr>
        <w:instrText xml:space="preserve"> ADDIN EN.CITE.DATA </w:instrText>
      </w:r>
      <w:r w:rsidR="006052F5">
        <w:rPr>
          <w:rFonts w:ascii="Times New Roman" w:hAnsi="Times New Roman" w:cs="Times New Roman"/>
          <w:sz w:val="24"/>
          <w:shd w:val="clear" w:color="auto" w:fill="FFFFFF"/>
        </w:rPr>
      </w:r>
      <w:r w:rsidR="006052F5">
        <w:rPr>
          <w:rFonts w:ascii="Times New Roman" w:hAnsi="Times New Roman" w:cs="Times New Roman"/>
          <w:sz w:val="24"/>
          <w:shd w:val="clear" w:color="auto" w:fill="FFFFFF"/>
        </w:rPr>
        <w:fldChar w:fldCharType="end"/>
      </w:r>
      <w:r w:rsidRPr="004501DE">
        <w:rPr>
          <w:rFonts w:ascii="Times New Roman" w:hAnsi="Times New Roman" w:cs="Times New Roman"/>
          <w:sz w:val="24"/>
          <w:shd w:val="clear" w:color="auto" w:fill="FFFFFF"/>
        </w:rPr>
      </w:r>
      <w:r w:rsidRPr="004501DE">
        <w:rPr>
          <w:rFonts w:ascii="Times New Roman" w:hAnsi="Times New Roman" w:cs="Times New Roman"/>
          <w:sz w:val="24"/>
          <w:shd w:val="clear" w:color="auto" w:fill="FFFFFF"/>
        </w:rPr>
        <w:fldChar w:fldCharType="separate"/>
      </w:r>
      <w:r w:rsidR="006052F5">
        <w:rPr>
          <w:rFonts w:ascii="Times New Roman" w:hAnsi="Times New Roman" w:cs="Times New Roman"/>
          <w:noProof/>
          <w:sz w:val="24"/>
          <w:shd w:val="clear" w:color="auto" w:fill="FFFFFF"/>
        </w:rPr>
        <w:t>(</w:t>
      </w:r>
      <w:hyperlink w:anchor="_ENREF_14" w:tooltip="Familiar, 2016 #242" w:history="1">
        <w:r w:rsidR="006052F5">
          <w:rPr>
            <w:rFonts w:ascii="Times New Roman" w:hAnsi="Times New Roman" w:cs="Times New Roman"/>
            <w:noProof/>
            <w:sz w:val="24"/>
            <w:shd w:val="clear" w:color="auto" w:fill="FFFFFF"/>
          </w:rPr>
          <w:t>Familiar et al., 2016</w:t>
        </w:r>
      </w:hyperlink>
      <w:r w:rsidR="006052F5">
        <w:rPr>
          <w:rFonts w:ascii="Times New Roman" w:hAnsi="Times New Roman" w:cs="Times New Roman"/>
          <w:noProof/>
          <w:sz w:val="24"/>
          <w:shd w:val="clear" w:color="auto" w:fill="FFFFFF"/>
        </w:rPr>
        <w:t>)</w:t>
      </w:r>
      <w:r w:rsidRPr="004501DE">
        <w:rPr>
          <w:rFonts w:ascii="Times New Roman" w:hAnsi="Times New Roman" w:cs="Times New Roman"/>
          <w:sz w:val="24"/>
          <w:shd w:val="clear" w:color="auto" w:fill="FFFFFF"/>
        </w:rPr>
        <w:fldChar w:fldCharType="end"/>
      </w:r>
      <w:r w:rsidRPr="004501DE">
        <w:rPr>
          <w:rFonts w:ascii="Times New Roman" w:hAnsi="Times New Roman" w:cs="Times New Roman"/>
          <w:sz w:val="24"/>
          <w:shd w:val="clear" w:color="auto" w:fill="FFFFFF"/>
        </w:rPr>
        <w:t>, our results show that t</w:t>
      </w:r>
      <w:r w:rsidR="00656968" w:rsidRPr="004501DE">
        <w:rPr>
          <w:rFonts w:ascii="Times New Roman" w:hAnsi="Times New Roman" w:cs="Times New Roman"/>
          <w:sz w:val="24"/>
        </w:rPr>
        <w:t xml:space="preserve">he expressive language and visual reception </w:t>
      </w:r>
      <w:r w:rsidR="00E121BD" w:rsidRPr="004501DE">
        <w:rPr>
          <w:rFonts w:ascii="Times New Roman" w:hAnsi="Times New Roman" w:cs="Times New Roman"/>
          <w:sz w:val="24"/>
        </w:rPr>
        <w:t xml:space="preserve">cognitive </w:t>
      </w:r>
      <w:r w:rsidR="00656968" w:rsidRPr="004501DE">
        <w:rPr>
          <w:rFonts w:ascii="Times New Roman" w:hAnsi="Times New Roman" w:cs="Times New Roman"/>
          <w:sz w:val="24"/>
        </w:rPr>
        <w:t xml:space="preserve">domains </w:t>
      </w:r>
      <w:r w:rsidR="00910EFB" w:rsidRPr="004501DE">
        <w:rPr>
          <w:rFonts w:ascii="Times New Roman" w:hAnsi="Times New Roman" w:cs="Times New Roman"/>
          <w:sz w:val="24"/>
        </w:rPr>
        <w:t xml:space="preserve">in particular </w:t>
      </w:r>
      <w:r w:rsidR="00C832E6" w:rsidRPr="004501DE">
        <w:rPr>
          <w:rFonts w:ascii="Times New Roman" w:hAnsi="Times New Roman" w:cs="Times New Roman"/>
          <w:sz w:val="24"/>
        </w:rPr>
        <w:t xml:space="preserve">were </w:t>
      </w:r>
      <w:r w:rsidR="00656968" w:rsidRPr="004501DE">
        <w:rPr>
          <w:rFonts w:ascii="Times New Roman" w:hAnsi="Times New Roman" w:cs="Times New Roman"/>
          <w:sz w:val="24"/>
        </w:rPr>
        <w:t xml:space="preserve">consistently affected by both </w:t>
      </w:r>
      <w:r w:rsidR="00AE34F6" w:rsidRPr="004501DE">
        <w:rPr>
          <w:rFonts w:ascii="Times New Roman" w:hAnsi="Times New Roman" w:cs="Times New Roman"/>
          <w:sz w:val="24"/>
        </w:rPr>
        <w:t>maternal</w:t>
      </w:r>
      <w:r w:rsidR="00656968" w:rsidRPr="004501DE">
        <w:rPr>
          <w:rFonts w:ascii="Times New Roman" w:hAnsi="Times New Roman" w:cs="Times New Roman"/>
          <w:sz w:val="24"/>
        </w:rPr>
        <w:t xml:space="preserve"> stress and depression </w:t>
      </w:r>
      <w:r w:rsidR="00910EFB" w:rsidRPr="004501DE">
        <w:rPr>
          <w:rFonts w:ascii="Times New Roman" w:hAnsi="Times New Roman" w:cs="Times New Roman"/>
          <w:sz w:val="24"/>
        </w:rPr>
        <w:t>symptoms</w:t>
      </w:r>
      <w:r w:rsidR="00656968" w:rsidRPr="004501DE">
        <w:rPr>
          <w:rFonts w:ascii="Times New Roman" w:hAnsi="Times New Roman" w:cs="Times New Roman"/>
          <w:sz w:val="24"/>
        </w:rPr>
        <w:t>.</w:t>
      </w:r>
      <w:r w:rsidR="00326D3E" w:rsidRPr="004501DE">
        <w:rPr>
          <w:rFonts w:ascii="Times New Roman" w:hAnsi="Times New Roman" w:cs="Times New Roman"/>
          <w:sz w:val="24"/>
        </w:rPr>
        <w:t xml:space="preserve"> </w:t>
      </w:r>
      <w:r w:rsidR="00C2237D" w:rsidRPr="004501DE">
        <w:rPr>
          <w:rFonts w:ascii="Times New Roman" w:hAnsi="Times New Roman" w:cs="Times New Roman"/>
          <w:sz w:val="24"/>
        </w:rPr>
        <w:t>However, a</w:t>
      </w:r>
      <w:r w:rsidR="00D03E7B" w:rsidRPr="004501DE">
        <w:rPr>
          <w:rFonts w:ascii="Times New Roman" w:hAnsi="Times New Roman" w:cs="Times New Roman"/>
          <w:sz w:val="24"/>
        </w:rPr>
        <w:t xml:space="preserve"> study </w:t>
      </w:r>
      <w:r w:rsidR="006E2AB7" w:rsidRPr="004501DE">
        <w:rPr>
          <w:rFonts w:ascii="Times New Roman" w:hAnsi="Times New Roman" w:cs="Times New Roman"/>
          <w:sz w:val="24"/>
        </w:rPr>
        <w:t xml:space="preserve">examining </w:t>
      </w:r>
      <w:r w:rsidR="006E2AB7" w:rsidRPr="004501DE">
        <w:rPr>
          <w:rFonts w:ascii="Times New Roman" w:hAnsi="Times New Roman" w:cs="Times New Roman"/>
          <w:sz w:val="24"/>
          <w:shd w:val="clear" w:color="auto" w:fill="FFFFFF"/>
        </w:rPr>
        <w:t xml:space="preserve">maternal depression and caregiving during the first year of life </w:t>
      </w:r>
      <w:r w:rsidR="008B6ECF" w:rsidRPr="004501DE">
        <w:rPr>
          <w:rFonts w:ascii="Times New Roman" w:hAnsi="Times New Roman" w:cs="Times New Roman"/>
          <w:sz w:val="24"/>
        </w:rPr>
        <w:t>in England</w:t>
      </w:r>
      <w:r w:rsidR="00715A19" w:rsidRPr="004501DE">
        <w:rPr>
          <w:rFonts w:ascii="Times New Roman" w:hAnsi="Times New Roman" w:cs="Times New Roman"/>
          <w:sz w:val="24"/>
        </w:rPr>
        <w:t>,</w:t>
      </w:r>
      <w:r w:rsidR="008B6ECF" w:rsidRPr="004501DE">
        <w:rPr>
          <w:rFonts w:ascii="Times New Roman" w:hAnsi="Times New Roman" w:cs="Times New Roman"/>
          <w:sz w:val="24"/>
        </w:rPr>
        <w:t xml:space="preserve"> </w:t>
      </w:r>
      <w:r w:rsidR="00C2237D" w:rsidRPr="004501DE">
        <w:rPr>
          <w:rFonts w:ascii="Times New Roman" w:hAnsi="Times New Roman" w:cs="Times New Roman"/>
          <w:sz w:val="24"/>
        </w:rPr>
        <w:t xml:space="preserve">suggested </w:t>
      </w:r>
      <w:r w:rsidR="004420DC" w:rsidRPr="004501DE">
        <w:rPr>
          <w:rFonts w:ascii="Times New Roman" w:hAnsi="Times New Roman" w:cs="Times New Roman"/>
          <w:sz w:val="24"/>
        </w:rPr>
        <w:t xml:space="preserve">that maternal depression was associated with poorer caregiving of children and that </w:t>
      </w:r>
      <w:r w:rsidR="003A6088" w:rsidRPr="004501DE">
        <w:rPr>
          <w:rFonts w:ascii="Times New Roman" w:hAnsi="Times New Roman" w:cs="Times New Roman"/>
          <w:sz w:val="24"/>
        </w:rPr>
        <w:t xml:space="preserve">the </w:t>
      </w:r>
      <w:r w:rsidR="004420DC" w:rsidRPr="004501DE">
        <w:rPr>
          <w:rFonts w:ascii="Times New Roman" w:hAnsi="Times New Roman" w:cs="Times New Roman"/>
          <w:sz w:val="24"/>
        </w:rPr>
        <w:t xml:space="preserve">poorer caregiving was subsequently associated with poorer language development </w:t>
      </w:r>
      <w:r w:rsidR="00910EFB" w:rsidRPr="004501DE">
        <w:rPr>
          <w:rFonts w:ascii="Times New Roman" w:hAnsi="Times New Roman" w:cs="Times New Roman"/>
          <w:sz w:val="24"/>
        </w:rPr>
        <w:t xml:space="preserve">, </w:t>
      </w:r>
      <w:r w:rsidR="00C832E6" w:rsidRPr="004501DE">
        <w:rPr>
          <w:rFonts w:ascii="Times New Roman" w:hAnsi="Times New Roman" w:cs="Times New Roman"/>
          <w:sz w:val="24"/>
        </w:rPr>
        <w:t xml:space="preserve">through </w:t>
      </w:r>
      <w:r w:rsidR="00910EFB" w:rsidRPr="004501DE">
        <w:rPr>
          <w:rFonts w:ascii="Times New Roman" w:hAnsi="Times New Roman" w:cs="Times New Roman"/>
          <w:sz w:val="24"/>
        </w:rPr>
        <w:t xml:space="preserve">an indirect pathway </w:t>
      </w:r>
      <w:r w:rsidR="004420DC" w:rsidRPr="004501DE">
        <w:rPr>
          <w:rFonts w:ascii="Times New Roman" w:hAnsi="Times New Roman" w:cs="Times New Roman"/>
          <w:sz w:val="24"/>
        </w:rPr>
        <w:fldChar w:fldCharType="begin">
          <w:fldData xml:space="preserve">PEVuZE5vdGU+PENpdGU+PEF1dGhvcj5TdGVpbjwvQXV0aG9yPjxZZWFyPjIwMDg8L1llYXI+PFJl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</w:fldData>
        </w:fldChar>
      </w:r>
      <w:r w:rsidR="006052F5">
        <w:rPr>
          <w:rFonts w:ascii="Times New Roman" w:hAnsi="Times New Roman" w:cs="Times New Roman"/>
          <w:sz w:val="24"/>
        </w:rPr>
        <w:instrText xml:space="preserve"> ADDIN EN.CITE </w:instrText>
      </w:r>
      <w:r w:rsidR="006052F5">
        <w:rPr>
          <w:rFonts w:ascii="Times New Roman" w:hAnsi="Times New Roman" w:cs="Times New Roman"/>
          <w:sz w:val="24"/>
        </w:rPr>
        <w:fldChar w:fldCharType="begin">
          <w:fldData xml:space="preserve">PEVuZE5vdGU+PENpdGU+PEF1dGhvcj5TdGVpbjwvQXV0aG9yPjxZZWFyPjIwMDg8L1llYXI+PFJl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</w:fldData>
        </w:fldChar>
      </w:r>
      <w:r w:rsidR="006052F5">
        <w:rPr>
          <w:rFonts w:ascii="Times New Roman" w:hAnsi="Times New Roman" w:cs="Times New Roman"/>
          <w:sz w:val="24"/>
        </w:rPr>
        <w:instrText xml:space="preserve"> ADDIN EN.CITE.DATA </w:instrText>
      </w:r>
      <w:r w:rsidR="006052F5">
        <w:rPr>
          <w:rFonts w:ascii="Times New Roman" w:hAnsi="Times New Roman" w:cs="Times New Roman"/>
          <w:sz w:val="24"/>
        </w:rPr>
      </w:r>
      <w:r w:rsidR="006052F5">
        <w:rPr>
          <w:rFonts w:ascii="Times New Roman" w:hAnsi="Times New Roman" w:cs="Times New Roman"/>
          <w:sz w:val="24"/>
        </w:rPr>
        <w:fldChar w:fldCharType="end"/>
      </w:r>
      <w:r w:rsidR="004420DC" w:rsidRPr="004501DE">
        <w:rPr>
          <w:rFonts w:ascii="Times New Roman" w:hAnsi="Times New Roman" w:cs="Times New Roman"/>
          <w:sz w:val="24"/>
        </w:rPr>
      </w:r>
      <w:r w:rsidR="004420DC" w:rsidRPr="004501DE">
        <w:rPr>
          <w:rFonts w:ascii="Times New Roman" w:hAnsi="Times New Roman" w:cs="Times New Roman"/>
          <w:sz w:val="24"/>
        </w:rPr>
        <w:fldChar w:fldCharType="separate"/>
      </w:r>
      <w:r w:rsidR="006052F5">
        <w:rPr>
          <w:rFonts w:ascii="Times New Roman" w:hAnsi="Times New Roman" w:cs="Times New Roman"/>
          <w:noProof/>
          <w:sz w:val="24"/>
        </w:rPr>
        <w:t>(</w:t>
      </w:r>
      <w:hyperlink w:anchor="_ENREF_37" w:tooltip="Stein, 2008 #240" w:history="1">
        <w:r w:rsidR="006052F5">
          <w:rPr>
            <w:rFonts w:ascii="Times New Roman" w:hAnsi="Times New Roman" w:cs="Times New Roman"/>
            <w:noProof/>
            <w:sz w:val="24"/>
          </w:rPr>
          <w:t>Stein et al., 2008</w:t>
        </w:r>
      </w:hyperlink>
      <w:r w:rsidR="006052F5">
        <w:rPr>
          <w:rFonts w:ascii="Times New Roman" w:hAnsi="Times New Roman" w:cs="Times New Roman"/>
          <w:noProof/>
          <w:sz w:val="24"/>
        </w:rPr>
        <w:t>)</w:t>
      </w:r>
      <w:r w:rsidR="004420DC" w:rsidRPr="004501DE">
        <w:rPr>
          <w:rFonts w:ascii="Times New Roman" w:hAnsi="Times New Roman" w:cs="Times New Roman"/>
          <w:sz w:val="24"/>
        </w:rPr>
        <w:fldChar w:fldCharType="end"/>
      </w:r>
      <w:r w:rsidR="004420DC" w:rsidRPr="004501DE">
        <w:rPr>
          <w:rFonts w:ascii="Times New Roman" w:hAnsi="Times New Roman" w:cs="Times New Roman"/>
          <w:sz w:val="24"/>
        </w:rPr>
        <w:t xml:space="preserve">. </w:t>
      </w:r>
      <w:r w:rsidR="00D348C3" w:rsidRPr="004501DE">
        <w:rPr>
          <w:rFonts w:ascii="Times New Roman" w:hAnsi="Times New Roman" w:cs="Times New Roman"/>
          <w:sz w:val="24"/>
        </w:rPr>
        <w:t>In th</w:t>
      </w:r>
      <w:r w:rsidR="00910EFB" w:rsidRPr="004501DE">
        <w:rPr>
          <w:rFonts w:ascii="Times New Roman" w:hAnsi="Times New Roman" w:cs="Times New Roman"/>
          <w:sz w:val="24"/>
        </w:rPr>
        <w:t xml:space="preserve">e presence of chronic infection such as HIV, home environment and </w:t>
      </w:r>
      <w:r w:rsidR="00570A80" w:rsidRPr="004501DE">
        <w:rPr>
          <w:rFonts w:ascii="Times New Roman" w:hAnsi="Times New Roman" w:cs="Times New Roman"/>
          <w:sz w:val="24"/>
        </w:rPr>
        <w:t xml:space="preserve">external </w:t>
      </w:r>
      <w:r w:rsidR="00910EFB" w:rsidRPr="004501DE">
        <w:rPr>
          <w:rFonts w:ascii="Times New Roman" w:hAnsi="Times New Roman" w:cs="Times New Roman"/>
          <w:sz w:val="24"/>
        </w:rPr>
        <w:t>stressors could contribute to explaining our findings of how</w:t>
      </w:r>
      <w:r w:rsidR="004C77E6" w:rsidRPr="004501DE">
        <w:rPr>
          <w:rFonts w:ascii="Times New Roman" w:hAnsi="Times New Roman" w:cs="Times New Roman"/>
          <w:sz w:val="24"/>
          <w:shd w:val="clear" w:color="auto" w:fill="FFFFFF"/>
        </w:rPr>
        <w:t xml:space="preserve"> maternal</w:t>
      </w:r>
      <w:r w:rsidR="003E56E9" w:rsidRPr="004501DE">
        <w:rPr>
          <w:rFonts w:ascii="Times New Roman" w:hAnsi="Times New Roman" w:cs="Times New Roman"/>
          <w:sz w:val="24"/>
          <w:shd w:val="clear" w:color="auto" w:fill="FFFFFF"/>
        </w:rPr>
        <w:t xml:space="preserve"> depression </w:t>
      </w:r>
      <w:r w:rsidR="000A47DB" w:rsidRPr="004501DE">
        <w:rPr>
          <w:rFonts w:ascii="Times New Roman" w:hAnsi="Times New Roman" w:cs="Times New Roman"/>
          <w:sz w:val="24"/>
          <w:shd w:val="clear" w:color="auto" w:fill="FFFFFF"/>
        </w:rPr>
        <w:t xml:space="preserve">scores </w:t>
      </w:r>
      <w:r w:rsidR="003E56E9" w:rsidRPr="004501DE">
        <w:rPr>
          <w:rFonts w:ascii="Times New Roman" w:hAnsi="Times New Roman" w:cs="Times New Roman"/>
          <w:sz w:val="24"/>
          <w:shd w:val="clear" w:color="auto" w:fill="FFFFFF"/>
        </w:rPr>
        <w:t xml:space="preserve">and child </w:t>
      </w:r>
      <w:r w:rsidR="00570A80" w:rsidRPr="004501DE">
        <w:rPr>
          <w:rFonts w:ascii="Times New Roman" w:hAnsi="Times New Roman" w:cs="Times New Roman"/>
          <w:sz w:val="24"/>
          <w:shd w:val="clear" w:color="auto" w:fill="FFFFFF"/>
        </w:rPr>
        <w:t>cognitive</w:t>
      </w:r>
      <w:r w:rsidR="003E56E9" w:rsidRPr="004501DE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r w:rsidR="009721B9" w:rsidRPr="004501DE">
        <w:rPr>
          <w:rFonts w:ascii="Times New Roman" w:hAnsi="Times New Roman" w:cs="Times New Roman"/>
          <w:sz w:val="24"/>
          <w:shd w:val="clear" w:color="auto" w:fill="FFFFFF"/>
        </w:rPr>
        <w:t>performance</w:t>
      </w:r>
      <w:r w:rsidR="00910EFB" w:rsidRPr="004501DE">
        <w:rPr>
          <w:rFonts w:ascii="Times New Roman" w:hAnsi="Times New Roman" w:cs="Times New Roman"/>
          <w:sz w:val="24"/>
          <w:shd w:val="clear" w:color="auto" w:fill="FFFFFF"/>
        </w:rPr>
        <w:t xml:space="preserve"> are linked.</w:t>
      </w:r>
      <w:r w:rsidR="00AE7911" w:rsidRPr="004501DE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r w:rsidR="00194041" w:rsidRPr="004501DE">
        <w:rPr>
          <w:rFonts w:ascii="Times New Roman" w:hAnsi="Times New Roman" w:cs="Times New Roman"/>
          <w:sz w:val="24"/>
        </w:rPr>
        <w:t xml:space="preserve">Previous studies show depression or stress among HIV positive mothers </w:t>
      </w:r>
      <w:r w:rsidR="00194041" w:rsidRPr="004501DE">
        <w:rPr>
          <w:rFonts w:ascii="Times New Roman" w:hAnsi="Times New Roman" w:cs="Times New Roman"/>
          <w:sz w:val="24"/>
        </w:rPr>
        <w:fldChar w:fldCharType="begin"/>
      </w:r>
      <w:r w:rsidR="006052F5">
        <w:rPr>
          <w:rFonts w:ascii="Times New Roman" w:hAnsi="Times New Roman" w:cs="Times New Roman"/>
          <w:sz w:val="24"/>
        </w:rPr>
        <w:instrText xml:space="preserve"> ADDIN EN.CITE &lt;EndNote&gt;&lt;Cite&gt;&lt;Author&gt;Murphy&lt;/Author&gt;&lt;Year&gt;2010&lt;/Year&gt;&lt;RecNum&gt;156&lt;/RecNum&gt;&lt;DisplayText&gt;(Murphy et al., 2010)&lt;/DisplayText&gt;&lt;record&gt;&lt;rec-number&gt;156&lt;/rec-number&gt;&lt;foreign-keys&gt;&lt;key app="EN" db-id="a5es9sevoerzvietrpq5e90wsv95ar20xptz"&gt;156&lt;/key&gt;&lt;/foreign-keys&gt;&lt;ref-type name="Journal Article"&gt;17&lt;/ref-type&gt;&lt;contributors&gt;&lt;authors&gt;&lt;author&gt;Murphy, Debra A.&lt;/author&gt;&lt;author&gt;Marelich, William D.&lt;/author&gt;&lt;author&gt;Armistead, Lisa&lt;/author&gt;&lt;author&gt;Herbeck, Diane M.&lt;/author&gt;&lt;author&gt;Payne, Diana L.&lt;/author&gt;&lt;/authors&gt;&lt;/contributors&gt;&lt;titles&gt;&lt;title&gt;Anxiety/stress among mothers living with HIV: effects on parenting skills and child outcomes&lt;/title&gt;&lt;secondary-title&gt;AIDS Care&lt;/secondary-title&gt;&lt;/titles&gt;&lt;periodical&gt;&lt;full-title&gt;AIDS Care&lt;/full-title&gt;&lt;abbr-1&gt;AIDS care&lt;/abbr-1&gt;&lt;/periodical&gt;&lt;pages&gt;1449-1458&lt;/pages&gt;&lt;volume&gt;22&lt;/volume&gt;&lt;number&gt;12&lt;/number&gt;&lt;dates&gt;&lt;year&gt;2010&lt;/year&gt;&lt;pub-dates&gt;&lt;date&gt;2010/12/01&lt;/date&gt;&lt;/pub-dates&gt;&lt;/dates&gt;&lt;publisher&gt;Taylor &amp;amp; Francis&lt;/publisher&gt;&lt;isbn&gt;0954-0121&lt;/isbn&gt;&lt;urls&gt;&lt;related-urls&gt;&lt;url&gt;http://dx.doi.org/10.1080/09540121.2010.487085&lt;/url&gt;&lt;/related-urls&gt;&lt;/urls&gt;&lt;electronic-resource-num&gt;10.1080/09540121.2010.487085&lt;/electronic-resource-num&gt;&lt;/record&gt;&lt;/Cite&gt;&lt;/EndNote&gt;</w:instrText>
      </w:r>
      <w:r w:rsidR="00194041" w:rsidRPr="004501DE">
        <w:rPr>
          <w:rFonts w:ascii="Times New Roman" w:hAnsi="Times New Roman" w:cs="Times New Roman"/>
          <w:sz w:val="24"/>
        </w:rPr>
        <w:fldChar w:fldCharType="separate"/>
      </w:r>
      <w:r w:rsidR="006052F5">
        <w:rPr>
          <w:rFonts w:ascii="Times New Roman" w:hAnsi="Times New Roman" w:cs="Times New Roman"/>
          <w:noProof/>
          <w:sz w:val="24"/>
        </w:rPr>
        <w:t>(</w:t>
      </w:r>
      <w:hyperlink w:anchor="_ENREF_28" w:tooltip="Murphy, 2010 #156" w:history="1">
        <w:r w:rsidR="006052F5">
          <w:rPr>
            <w:rFonts w:ascii="Times New Roman" w:hAnsi="Times New Roman" w:cs="Times New Roman"/>
            <w:noProof/>
            <w:sz w:val="24"/>
          </w:rPr>
          <w:t>Murphy et al., 2010</w:t>
        </w:r>
      </w:hyperlink>
      <w:r w:rsidR="006052F5">
        <w:rPr>
          <w:rFonts w:ascii="Times New Roman" w:hAnsi="Times New Roman" w:cs="Times New Roman"/>
          <w:noProof/>
          <w:sz w:val="24"/>
        </w:rPr>
        <w:t>)</w:t>
      </w:r>
      <w:r w:rsidR="00194041" w:rsidRPr="004501DE">
        <w:rPr>
          <w:rFonts w:ascii="Times New Roman" w:hAnsi="Times New Roman" w:cs="Times New Roman"/>
          <w:sz w:val="24"/>
        </w:rPr>
        <w:fldChar w:fldCharType="end"/>
      </w:r>
      <w:r w:rsidR="00194041" w:rsidRPr="004501DE">
        <w:rPr>
          <w:rFonts w:ascii="Times New Roman" w:hAnsi="Times New Roman" w:cs="Times New Roman"/>
          <w:sz w:val="24"/>
        </w:rPr>
        <w:t xml:space="preserve"> to be high when caring for HIV infected children </w:t>
      </w:r>
      <w:r w:rsidR="00194041" w:rsidRPr="004501DE">
        <w:rPr>
          <w:rFonts w:ascii="Times New Roman" w:hAnsi="Times New Roman" w:cs="Times New Roman"/>
          <w:sz w:val="24"/>
        </w:rPr>
        <w:fldChar w:fldCharType="begin"/>
      </w:r>
      <w:r w:rsidR="006052F5">
        <w:rPr>
          <w:rFonts w:ascii="Times New Roman" w:hAnsi="Times New Roman" w:cs="Times New Roman"/>
          <w:sz w:val="24"/>
        </w:rPr>
        <w:instrText xml:space="preserve"> ADDIN EN.CITE &lt;EndNote&gt;&lt;Cite&gt;&lt;Author&gt;Murray&lt;/Author&gt;&lt;Year&gt;2017&lt;/Year&gt;&lt;RecNum&gt;166&lt;/RecNum&gt;&lt;DisplayText&gt;(Murray et al., 2017)&lt;/DisplayText&gt;&lt;record&gt;&lt;rec-number&gt;166&lt;/rec-number&gt;&lt;foreign-keys&gt;&lt;key app="EN" db-id="a5es9sevoerzvietrpq5e90wsv95ar20xptz"&gt;166&lt;/key&gt;&lt;/foreign-keys&gt;&lt;ref-type name="Journal Article"&gt;17&lt;/ref-type&gt;&lt;contributors&gt;&lt;authors&gt;&lt;author&gt;Murray, S. M.&lt;/author&gt;&lt;author&gt;Familiar, I.&lt;/author&gt;&lt;author&gt;Nakasujja, N.&lt;/author&gt;&lt;author&gt;Winch, P. J.&lt;/author&gt;&lt;author&gt;Gallo, J. J.&lt;/author&gt;&lt;author&gt;Opoka, R.&lt;/author&gt;&lt;author&gt;Caesar, J. O.&lt;/author&gt;&lt;author&gt;Boivin, M. J.&lt;/author&gt;&lt;author&gt;Bass, J. K.&lt;/author&gt;&lt;/authors&gt;&lt;/contributors&gt;&lt;titles&gt;&lt;title&gt;Caregiver mental health and HIV-infected child wellness: perspectives from Ugandan caregivers&lt;/title&gt;&lt;secondary-title&gt;AIDS Care&lt;/secondary-title&gt;&lt;/titles&gt;&lt;periodical&gt;&lt;full-title&gt;AIDS Care&lt;/full-title&gt;&lt;abbr-1&gt;AIDS care&lt;/abbr-1&gt;&lt;/periodical&gt;&lt;pages&gt;793-799&lt;/pages&gt;&lt;volume&gt;29&lt;/volume&gt;&lt;number&gt;6&lt;/number&gt;&lt;dates&gt;&lt;year&gt;2017&lt;/year&gt;&lt;pub-dates&gt;&lt;date&gt;2017/06/03&lt;/date&gt;&lt;/pub-dates&gt;&lt;/dates&gt;&lt;publisher&gt;Taylor &amp;amp; Francis&lt;/publisher&gt;&lt;isbn&gt;0954-0121&lt;/isbn&gt;&lt;urls&gt;&lt;related-urls&gt;&lt;url&gt;http://dx.doi.org/10.1080/09540121.2016.1263722&lt;/url&gt;&lt;/related-urls&gt;&lt;/urls&gt;&lt;electronic-resource-num&gt;10.1080/09540121.2016.1263722&lt;/electronic-resource-num&gt;&lt;/record&gt;&lt;/Cite&gt;&lt;/EndNote&gt;</w:instrText>
      </w:r>
      <w:r w:rsidR="00194041" w:rsidRPr="004501DE">
        <w:rPr>
          <w:rFonts w:ascii="Times New Roman" w:hAnsi="Times New Roman" w:cs="Times New Roman"/>
          <w:sz w:val="24"/>
        </w:rPr>
        <w:fldChar w:fldCharType="separate"/>
      </w:r>
      <w:r w:rsidR="006052F5">
        <w:rPr>
          <w:rFonts w:ascii="Times New Roman" w:hAnsi="Times New Roman" w:cs="Times New Roman"/>
          <w:noProof/>
          <w:sz w:val="24"/>
        </w:rPr>
        <w:t>(</w:t>
      </w:r>
      <w:hyperlink w:anchor="_ENREF_29" w:tooltip="Murray, 2017 #166" w:history="1">
        <w:r w:rsidR="006052F5">
          <w:rPr>
            <w:rFonts w:ascii="Times New Roman" w:hAnsi="Times New Roman" w:cs="Times New Roman"/>
            <w:noProof/>
            <w:sz w:val="24"/>
          </w:rPr>
          <w:t>Murray et al., 2017</w:t>
        </w:r>
      </w:hyperlink>
      <w:r w:rsidR="006052F5">
        <w:rPr>
          <w:rFonts w:ascii="Times New Roman" w:hAnsi="Times New Roman" w:cs="Times New Roman"/>
          <w:noProof/>
          <w:sz w:val="24"/>
        </w:rPr>
        <w:t>)</w:t>
      </w:r>
      <w:r w:rsidR="00194041" w:rsidRPr="004501DE">
        <w:rPr>
          <w:rFonts w:ascii="Times New Roman" w:hAnsi="Times New Roman" w:cs="Times New Roman"/>
          <w:sz w:val="24"/>
        </w:rPr>
        <w:fldChar w:fldCharType="end"/>
      </w:r>
      <w:r w:rsidR="00194041" w:rsidRPr="004501DE">
        <w:rPr>
          <w:rFonts w:ascii="Times New Roman" w:hAnsi="Times New Roman" w:cs="Times New Roman"/>
          <w:sz w:val="24"/>
        </w:rPr>
        <w:t xml:space="preserve"> as well as being associated with negative child development outcomes </w:t>
      </w:r>
      <w:r w:rsidR="00194041" w:rsidRPr="004501DE">
        <w:rPr>
          <w:rFonts w:ascii="Times New Roman" w:hAnsi="Times New Roman" w:cs="Times New Roman"/>
          <w:sz w:val="24"/>
        </w:rPr>
        <w:fldChar w:fldCharType="begin">
          <w:fldData xml:space="preserve">PEVuZE5vdGU+PENpdGU+PEF1dGhvcj5DdW1taW5nczwvQXV0aG9yPjxZZWFyPjE5OTQ8L1llYXI+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</w:fldData>
        </w:fldChar>
      </w:r>
      <w:r w:rsidR="006052F5">
        <w:rPr>
          <w:rFonts w:ascii="Times New Roman" w:hAnsi="Times New Roman" w:cs="Times New Roman"/>
          <w:sz w:val="24"/>
        </w:rPr>
        <w:instrText xml:space="preserve"> ADDIN EN.CITE </w:instrText>
      </w:r>
      <w:r w:rsidR="006052F5">
        <w:rPr>
          <w:rFonts w:ascii="Times New Roman" w:hAnsi="Times New Roman" w:cs="Times New Roman"/>
          <w:sz w:val="24"/>
        </w:rPr>
        <w:fldChar w:fldCharType="begin">
          <w:fldData xml:space="preserve">PEVuZE5vdGU+PENpdGU+PEF1dGhvcj5DdW1taW5nczwvQXV0aG9yPjxZZWFyPjE5OTQ8L1llYXI+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</w:fldData>
        </w:fldChar>
      </w:r>
      <w:r w:rsidR="006052F5">
        <w:rPr>
          <w:rFonts w:ascii="Times New Roman" w:hAnsi="Times New Roman" w:cs="Times New Roman"/>
          <w:sz w:val="24"/>
        </w:rPr>
        <w:instrText xml:space="preserve"> ADDIN EN.CITE.DATA </w:instrText>
      </w:r>
      <w:r w:rsidR="006052F5">
        <w:rPr>
          <w:rFonts w:ascii="Times New Roman" w:hAnsi="Times New Roman" w:cs="Times New Roman"/>
          <w:sz w:val="24"/>
        </w:rPr>
      </w:r>
      <w:r w:rsidR="006052F5">
        <w:rPr>
          <w:rFonts w:ascii="Times New Roman" w:hAnsi="Times New Roman" w:cs="Times New Roman"/>
          <w:sz w:val="24"/>
        </w:rPr>
        <w:fldChar w:fldCharType="end"/>
      </w:r>
      <w:r w:rsidR="00194041" w:rsidRPr="004501DE">
        <w:rPr>
          <w:rFonts w:ascii="Times New Roman" w:hAnsi="Times New Roman" w:cs="Times New Roman"/>
          <w:sz w:val="24"/>
        </w:rPr>
      </w:r>
      <w:r w:rsidR="00194041" w:rsidRPr="004501DE">
        <w:rPr>
          <w:rFonts w:ascii="Times New Roman" w:hAnsi="Times New Roman" w:cs="Times New Roman"/>
          <w:sz w:val="24"/>
        </w:rPr>
        <w:fldChar w:fldCharType="separate"/>
      </w:r>
      <w:r w:rsidR="006052F5">
        <w:rPr>
          <w:rFonts w:ascii="Times New Roman" w:hAnsi="Times New Roman" w:cs="Times New Roman"/>
          <w:noProof/>
          <w:sz w:val="24"/>
        </w:rPr>
        <w:t>(</w:t>
      </w:r>
      <w:hyperlink w:anchor="_ENREF_5" w:tooltip="Black, 2007 #241" w:history="1">
        <w:r w:rsidR="006052F5">
          <w:rPr>
            <w:rFonts w:ascii="Times New Roman" w:hAnsi="Times New Roman" w:cs="Times New Roman"/>
            <w:noProof/>
            <w:sz w:val="24"/>
          </w:rPr>
          <w:t>Black et al., 2007</w:t>
        </w:r>
      </w:hyperlink>
      <w:r w:rsidR="006052F5">
        <w:rPr>
          <w:rFonts w:ascii="Times New Roman" w:hAnsi="Times New Roman" w:cs="Times New Roman"/>
          <w:noProof/>
          <w:sz w:val="24"/>
        </w:rPr>
        <w:t xml:space="preserve">; </w:t>
      </w:r>
      <w:hyperlink w:anchor="_ENREF_11" w:tooltip="Comaskey, 2017 #159" w:history="1">
        <w:r w:rsidR="006052F5">
          <w:rPr>
            <w:rFonts w:ascii="Times New Roman" w:hAnsi="Times New Roman" w:cs="Times New Roman"/>
            <w:noProof/>
            <w:sz w:val="24"/>
          </w:rPr>
          <w:t>Comaskey et al., 2017</w:t>
        </w:r>
      </w:hyperlink>
      <w:r w:rsidR="006052F5">
        <w:rPr>
          <w:rFonts w:ascii="Times New Roman" w:hAnsi="Times New Roman" w:cs="Times New Roman"/>
          <w:noProof/>
          <w:sz w:val="24"/>
        </w:rPr>
        <w:t xml:space="preserve">; </w:t>
      </w:r>
      <w:hyperlink w:anchor="_ENREF_13" w:tooltip="EM, 1994 #157" w:history="1">
        <w:r w:rsidR="006052F5">
          <w:rPr>
            <w:rFonts w:ascii="Times New Roman" w:hAnsi="Times New Roman" w:cs="Times New Roman"/>
            <w:noProof/>
            <w:sz w:val="24"/>
          </w:rPr>
          <w:t>EM &amp; PT, 1994</w:t>
        </w:r>
      </w:hyperlink>
      <w:r w:rsidR="006052F5">
        <w:rPr>
          <w:rFonts w:ascii="Times New Roman" w:hAnsi="Times New Roman" w:cs="Times New Roman"/>
          <w:noProof/>
          <w:sz w:val="24"/>
        </w:rPr>
        <w:t>)</w:t>
      </w:r>
      <w:r w:rsidR="00194041" w:rsidRPr="004501DE">
        <w:rPr>
          <w:rFonts w:ascii="Times New Roman" w:hAnsi="Times New Roman" w:cs="Times New Roman"/>
          <w:sz w:val="24"/>
        </w:rPr>
        <w:fldChar w:fldCharType="end"/>
      </w:r>
      <w:r w:rsidR="00194041" w:rsidRPr="004501DE">
        <w:rPr>
          <w:rFonts w:ascii="Times New Roman" w:hAnsi="Times New Roman" w:cs="Times New Roman"/>
          <w:sz w:val="24"/>
        </w:rPr>
        <w:t xml:space="preserve">. </w:t>
      </w:r>
      <w:r w:rsidR="000A47DB" w:rsidRPr="004501DE">
        <w:rPr>
          <w:rFonts w:ascii="Times New Roman" w:hAnsi="Times New Roman" w:cs="Times New Roman"/>
          <w:sz w:val="24"/>
        </w:rPr>
        <w:t>It is possible that the association could be explained by both directions – the mood and stress affecting child development, or child development delays affecting maternal mood and stress.</w:t>
      </w:r>
    </w:p>
    <w:p w14:paraId="69362DEB" w14:textId="442A1B40" w:rsidR="00175A1D" w:rsidRPr="004501DE" w:rsidRDefault="00546DE5" w:rsidP="00CF7C9A">
      <w:pPr>
        <w:spacing w:after="120" w:line="360" w:lineRule="auto"/>
        <w:rPr>
          <w:rFonts w:ascii="Times New Roman" w:hAnsi="Times New Roman" w:cs="Times New Roman"/>
          <w:color w:val="FF0000"/>
          <w:sz w:val="24"/>
        </w:rPr>
      </w:pPr>
      <w:r w:rsidRPr="004501DE">
        <w:rPr>
          <w:rFonts w:ascii="Times New Roman" w:hAnsi="Times New Roman" w:cs="Times New Roman"/>
          <w:color w:val="000000"/>
          <w:sz w:val="24"/>
        </w:rPr>
        <w:t>Some</w:t>
      </w:r>
      <w:r w:rsidRPr="004501DE">
        <w:rPr>
          <w:rFonts w:ascii="Times New Roman" w:hAnsi="Times New Roman" w:cs="Times New Roman"/>
          <w:color w:val="000000"/>
          <w:sz w:val="24"/>
          <w:shd w:val="clear" w:color="auto" w:fill="FFFFFF"/>
        </w:rPr>
        <w:t xml:space="preserve"> of our</w:t>
      </w:r>
      <w:r w:rsidR="00A427D3" w:rsidRPr="004501DE">
        <w:rPr>
          <w:rFonts w:ascii="Times New Roman" w:hAnsi="Times New Roman" w:cs="Times New Roman"/>
          <w:color w:val="000000"/>
          <w:sz w:val="24"/>
          <w:shd w:val="clear" w:color="auto" w:fill="FFFFFF"/>
        </w:rPr>
        <w:t xml:space="preserve"> findings </w:t>
      </w:r>
      <w:r w:rsidR="00572468" w:rsidRPr="004501DE">
        <w:rPr>
          <w:rFonts w:ascii="Times New Roman" w:hAnsi="Times New Roman" w:cs="Times New Roman"/>
          <w:color w:val="000000"/>
          <w:sz w:val="24"/>
          <w:shd w:val="clear" w:color="auto" w:fill="FFFFFF"/>
        </w:rPr>
        <w:t>were</w:t>
      </w:r>
      <w:r w:rsidR="00A427D3" w:rsidRPr="004501DE">
        <w:rPr>
          <w:rFonts w:ascii="Times New Roman" w:hAnsi="Times New Roman" w:cs="Times New Roman"/>
          <w:color w:val="000000"/>
          <w:sz w:val="24"/>
          <w:shd w:val="clear" w:color="auto" w:fill="FFFFFF"/>
        </w:rPr>
        <w:t xml:space="preserve"> consistent with </w:t>
      </w:r>
      <w:r w:rsidR="00EA78BD" w:rsidRPr="004501DE">
        <w:rPr>
          <w:rFonts w:ascii="Times New Roman" w:hAnsi="Times New Roman" w:cs="Times New Roman"/>
          <w:color w:val="000000"/>
          <w:sz w:val="24"/>
          <w:shd w:val="clear" w:color="auto" w:fill="FFFFFF"/>
        </w:rPr>
        <w:t xml:space="preserve">other studies which </w:t>
      </w:r>
      <w:r w:rsidR="009A78AD" w:rsidRPr="004501DE">
        <w:rPr>
          <w:rFonts w:ascii="Times New Roman" w:hAnsi="Times New Roman" w:cs="Times New Roman"/>
          <w:color w:val="000000"/>
          <w:sz w:val="24"/>
          <w:shd w:val="clear" w:color="auto" w:fill="FFFFFF"/>
        </w:rPr>
        <w:t>describe</w:t>
      </w:r>
      <w:r w:rsidR="009A78AD" w:rsidRPr="004501DE">
        <w:rPr>
          <w:rFonts w:ascii="Times New Roman" w:hAnsi="Times New Roman" w:cs="Times New Roman"/>
          <w:sz w:val="24"/>
          <w:shd w:val="clear" w:color="auto" w:fill="FFFFFF"/>
        </w:rPr>
        <w:t xml:space="preserve"> infants</w:t>
      </w:r>
      <w:r w:rsidR="00A427D3" w:rsidRPr="004501DE">
        <w:rPr>
          <w:rFonts w:ascii="Times New Roman" w:hAnsi="Times New Roman" w:cs="Times New Roman"/>
          <w:sz w:val="24"/>
          <w:shd w:val="clear" w:color="auto" w:fill="FFFFFF"/>
        </w:rPr>
        <w:t xml:space="preserve"> who are H</w:t>
      </w:r>
      <w:r w:rsidR="0042573B" w:rsidRPr="004501DE">
        <w:rPr>
          <w:rFonts w:ascii="Times New Roman" w:hAnsi="Times New Roman" w:cs="Times New Roman"/>
          <w:sz w:val="24"/>
          <w:shd w:val="clear" w:color="auto" w:fill="FFFFFF"/>
        </w:rPr>
        <w:t>IV</w:t>
      </w:r>
      <w:r w:rsidR="000B6712" w:rsidRPr="004501DE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r w:rsidR="009A78AD" w:rsidRPr="004501DE">
        <w:rPr>
          <w:rFonts w:ascii="Times New Roman" w:hAnsi="Times New Roman" w:cs="Times New Roman"/>
          <w:sz w:val="24"/>
          <w:shd w:val="clear" w:color="auto" w:fill="FFFFFF"/>
        </w:rPr>
        <w:t xml:space="preserve">infected </w:t>
      </w:r>
      <w:r w:rsidR="00986EE2" w:rsidRPr="004501DE">
        <w:rPr>
          <w:rFonts w:ascii="Times New Roman" w:hAnsi="Times New Roman" w:cs="Times New Roman"/>
          <w:sz w:val="24"/>
          <w:shd w:val="clear" w:color="auto" w:fill="FFFFFF"/>
        </w:rPr>
        <w:t>experiencing</w:t>
      </w:r>
      <w:r w:rsidR="000B6712" w:rsidRPr="004501DE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r w:rsidR="00A427D3" w:rsidRPr="004501DE">
        <w:rPr>
          <w:rFonts w:ascii="Times New Roman" w:hAnsi="Times New Roman" w:cs="Times New Roman"/>
          <w:sz w:val="24"/>
          <w:shd w:val="clear" w:color="auto" w:fill="FFFFFF"/>
        </w:rPr>
        <w:t>an increased risk of developmental delays</w:t>
      </w:r>
      <w:r w:rsidR="0042573B" w:rsidRPr="004501DE">
        <w:rPr>
          <w:rFonts w:ascii="Times New Roman" w:hAnsi="Times New Roman" w:cs="Times New Roman"/>
          <w:sz w:val="24"/>
          <w:shd w:val="clear" w:color="auto" w:fill="FFFFFF"/>
        </w:rPr>
        <w:t xml:space="preserve"> in the gross motor domain compared to</w:t>
      </w:r>
      <w:r w:rsidR="00CC1461" w:rsidRPr="004501DE">
        <w:rPr>
          <w:rFonts w:ascii="Times New Roman" w:hAnsi="Times New Roman" w:cs="Times New Roman"/>
          <w:sz w:val="24"/>
          <w:shd w:val="clear" w:color="auto" w:fill="FFFFFF"/>
        </w:rPr>
        <w:t xml:space="preserve"> HEU children</w:t>
      </w:r>
      <w:r w:rsidR="00182D0F" w:rsidRPr="004501DE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r w:rsidR="00182D0F" w:rsidRPr="004501DE">
        <w:rPr>
          <w:rFonts w:ascii="Times New Roman" w:hAnsi="Times New Roman" w:cs="Times New Roman"/>
          <w:sz w:val="24"/>
          <w:shd w:val="clear" w:color="auto" w:fill="FFFFFF"/>
        </w:rPr>
        <w:fldChar w:fldCharType="begin">
          <w:fldData xml:space="preserve">PEVuZE5vdGU+PENpdGU+PEF1dGhvcj5UYWhhbjwvQXV0aG9yPjxZZWFyPjIwMDY8L1llYXI+PFJl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</w:fldData>
        </w:fldChar>
      </w:r>
      <w:r w:rsidR="006052F5">
        <w:rPr>
          <w:rFonts w:ascii="Times New Roman" w:hAnsi="Times New Roman" w:cs="Times New Roman"/>
          <w:sz w:val="24"/>
          <w:shd w:val="clear" w:color="auto" w:fill="FFFFFF"/>
        </w:rPr>
        <w:instrText xml:space="preserve"> ADDIN EN.CITE </w:instrText>
      </w:r>
      <w:r w:rsidR="006052F5">
        <w:rPr>
          <w:rFonts w:ascii="Times New Roman" w:hAnsi="Times New Roman" w:cs="Times New Roman"/>
          <w:sz w:val="24"/>
          <w:shd w:val="clear" w:color="auto" w:fill="FFFFFF"/>
        </w:rPr>
        <w:fldChar w:fldCharType="begin">
          <w:fldData xml:space="preserve">PEVuZE5vdGU+PENpdGU+PEF1dGhvcj5UYWhhbjwvQXV0aG9yPjxZZWFyPjIwMDY8L1llYXI+PFJl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</w:fldData>
        </w:fldChar>
      </w:r>
      <w:r w:rsidR="006052F5">
        <w:rPr>
          <w:rFonts w:ascii="Times New Roman" w:hAnsi="Times New Roman" w:cs="Times New Roman"/>
          <w:sz w:val="24"/>
          <w:shd w:val="clear" w:color="auto" w:fill="FFFFFF"/>
        </w:rPr>
        <w:instrText xml:space="preserve"> ADDIN EN.CITE.DATA </w:instrText>
      </w:r>
      <w:r w:rsidR="006052F5">
        <w:rPr>
          <w:rFonts w:ascii="Times New Roman" w:hAnsi="Times New Roman" w:cs="Times New Roman"/>
          <w:sz w:val="24"/>
          <w:shd w:val="clear" w:color="auto" w:fill="FFFFFF"/>
        </w:rPr>
      </w:r>
      <w:r w:rsidR="006052F5">
        <w:rPr>
          <w:rFonts w:ascii="Times New Roman" w:hAnsi="Times New Roman" w:cs="Times New Roman"/>
          <w:sz w:val="24"/>
          <w:shd w:val="clear" w:color="auto" w:fill="FFFFFF"/>
        </w:rPr>
        <w:fldChar w:fldCharType="end"/>
      </w:r>
      <w:r w:rsidR="00182D0F" w:rsidRPr="004501DE">
        <w:rPr>
          <w:rFonts w:ascii="Times New Roman" w:hAnsi="Times New Roman" w:cs="Times New Roman"/>
          <w:sz w:val="24"/>
          <w:shd w:val="clear" w:color="auto" w:fill="FFFFFF"/>
        </w:rPr>
      </w:r>
      <w:r w:rsidR="00182D0F" w:rsidRPr="004501DE">
        <w:rPr>
          <w:rFonts w:ascii="Times New Roman" w:hAnsi="Times New Roman" w:cs="Times New Roman"/>
          <w:sz w:val="24"/>
          <w:shd w:val="clear" w:color="auto" w:fill="FFFFFF"/>
        </w:rPr>
        <w:fldChar w:fldCharType="separate"/>
      </w:r>
      <w:r w:rsidR="006052F5">
        <w:rPr>
          <w:rFonts w:ascii="Times New Roman" w:hAnsi="Times New Roman" w:cs="Times New Roman"/>
          <w:noProof/>
          <w:sz w:val="24"/>
          <w:shd w:val="clear" w:color="auto" w:fill="FFFFFF"/>
        </w:rPr>
        <w:t>(</w:t>
      </w:r>
      <w:hyperlink w:anchor="_ENREF_18" w:tooltip="Hutchings, 2013 #1" w:history="1">
        <w:r w:rsidR="006052F5">
          <w:rPr>
            <w:rFonts w:ascii="Times New Roman" w:hAnsi="Times New Roman" w:cs="Times New Roman"/>
            <w:noProof/>
            <w:sz w:val="24"/>
            <w:shd w:val="clear" w:color="auto" w:fill="FFFFFF"/>
          </w:rPr>
          <w:t>Hutchings &amp; Potterton, 2013</w:t>
        </w:r>
      </w:hyperlink>
      <w:r w:rsidR="006052F5">
        <w:rPr>
          <w:rFonts w:ascii="Times New Roman" w:hAnsi="Times New Roman" w:cs="Times New Roman"/>
          <w:noProof/>
          <w:sz w:val="24"/>
          <w:shd w:val="clear" w:color="auto" w:fill="FFFFFF"/>
        </w:rPr>
        <w:t xml:space="preserve">; </w:t>
      </w:r>
      <w:hyperlink w:anchor="_ENREF_19" w:tooltip="Knight, 2000 #249" w:history="1">
        <w:r w:rsidR="006052F5">
          <w:rPr>
            <w:rFonts w:ascii="Times New Roman" w:hAnsi="Times New Roman" w:cs="Times New Roman"/>
            <w:noProof/>
            <w:sz w:val="24"/>
            <w:shd w:val="clear" w:color="auto" w:fill="FFFFFF"/>
          </w:rPr>
          <w:t>Knight et al., 2000</w:t>
        </w:r>
      </w:hyperlink>
      <w:r w:rsidR="006052F5">
        <w:rPr>
          <w:rFonts w:ascii="Times New Roman" w:hAnsi="Times New Roman" w:cs="Times New Roman"/>
          <w:noProof/>
          <w:sz w:val="24"/>
          <w:shd w:val="clear" w:color="auto" w:fill="FFFFFF"/>
        </w:rPr>
        <w:t xml:space="preserve">; </w:t>
      </w:r>
      <w:hyperlink w:anchor="_ENREF_38" w:tooltip="Tahan, 2006 #4" w:history="1">
        <w:r w:rsidR="006052F5">
          <w:rPr>
            <w:rFonts w:ascii="Times New Roman" w:hAnsi="Times New Roman" w:cs="Times New Roman"/>
            <w:noProof/>
            <w:sz w:val="24"/>
            <w:shd w:val="clear" w:color="auto" w:fill="FFFFFF"/>
          </w:rPr>
          <w:t>Tahan, Bruck, Burger, &amp; Cruz, 2006</w:t>
        </w:r>
      </w:hyperlink>
      <w:r w:rsidR="006052F5">
        <w:rPr>
          <w:rFonts w:ascii="Times New Roman" w:hAnsi="Times New Roman" w:cs="Times New Roman"/>
          <w:noProof/>
          <w:sz w:val="24"/>
          <w:shd w:val="clear" w:color="auto" w:fill="FFFFFF"/>
        </w:rPr>
        <w:t>)</w:t>
      </w:r>
      <w:r w:rsidR="00182D0F" w:rsidRPr="004501DE">
        <w:rPr>
          <w:rFonts w:ascii="Times New Roman" w:hAnsi="Times New Roman" w:cs="Times New Roman"/>
          <w:sz w:val="24"/>
          <w:shd w:val="clear" w:color="auto" w:fill="FFFFFF"/>
        </w:rPr>
        <w:fldChar w:fldCharType="end"/>
      </w:r>
      <w:r w:rsidR="00182D0F" w:rsidRPr="004501DE">
        <w:rPr>
          <w:rFonts w:ascii="Times New Roman" w:hAnsi="Times New Roman" w:cs="Times New Roman"/>
          <w:sz w:val="24"/>
          <w:shd w:val="clear" w:color="auto" w:fill="FFFFFF"/>
        </w:rPr>
        <w:t xml:space="preserve">. </w:t>
      </w:r>
      <w:r w:rsidR="00C074BB" w:rsidRPr="004501DE">
        <w:rPr>
          <w:rFonts w:ascii="Times New Roman" w:hAnsi="Times New Roman" w:cs="Times New Roman"/>
          <w:sz w:val="24"/>
        </w:rPr>
        <w:t xml:space="preserve">Although </w:t>
      </w:r>
      <w:r w:rsidR="00824217" w:rsidRPr="004501DE">
        <w:rPr>
          <w:rFonts w:ascii="Times New Roman" w:hAnsi="Times New Roman" w:cs="Times New Roman"/>
          <w:sz w:val="24"/>
        </w:rPr>
        <w:t>availabl</w:t>
      </w:r>
      <w:r w:rsidR="00923317" w:rsidRPr="004501DE">
        <w:rPr>
          <w:rFonts w:ascii="Times New Roman" w:hAnsi="Times New Roman" w:cs="Times New Roman"/>
          <w:sz w:val="24"/>
        </w:rPr>
        <w:t xml:space="preserve">e </w:t>
      </w:r>
      <w:r w:rsidR="00C961F3" w:rsidRPr="004501DE">
        <w:rPr>
          <w:rFonts w:ascii="Times New Roman" w:hAnsi="Times New Roman" w:cs="Times New Roman"/>
          <w:sz w:val="24"/>
        </w:rPr>
        <w:t xml:space="preserve">research </w:t>
      </w:r>
      <w:r w:rsidR="009A78AD" w:rsidRPr="004501DE">
        <w:rPr>
          <w:rFonts w:ascii="Times New Roman" w:hAnsi="Times New Roman" w:cs="Times New Roman"/>
          <w:sz w:val="24"/>
        </w:rPr>
        <w:t>suggests differences</w:t>
      </w:r>
      <w:r w:rsidR="00D0318C" w:rsidRPr="004501DE">
        <w:rPr>
          <w:rFonts w:ascii="Times New Roman" w:hAnsi="Times New Roman" w:cs="Times New Roman"/>
          <w:sz w:val="24"/>
        </w:rPr>
        <w:t xml:space="preserve"> in</w:t>
      </w:r>
      <w:r w:rsidR="001B72DF" w:rsidRPr="004501DE">
        <w:rPr>
          <w:rFonts w:ascii="Times New Roman" w:hAnsi="Times New Roman" w:cs="Times New Roman"/>
          <w:sz w:val="24"/>
        </w:rPr>
        <w:t xml:space="preserve"> the </w:t>
      </w:r>
      <w:r w:rsidR="00D0318C" w:rsidRPr="004501DE">
        <w:rPr>
          <w:rFonts w:ascii="Times New Roman" w:hAnsi="Times New Roman" w:cs="Times New Roman"/>
          <w:sz w:val="24"/>
        </w:rPr>
        <w:t xml:space="preserve">cognitive </w:t>
      </w:r>
      <w:r w:rsidR="00D0318C" w:rsidRPr="004501DE">
        <w:rPr>
          <w:rFonts w:ascii="Times New Roman" w:hAnsi="Times New Roman" w:cs="Times New Roman"/>
          <w:sz w:val="24"/>
        </w:rPr>
        <w:lastRenderedPageBreak/>
        <w:t xml:space="preserve">performances between HIV infected and </w:t>
      </w:r>
      <w:r w:rsidR="0070415D" w:rsidRPr="004501DE">
        <w:rPr>
          <w:rFonts w:ascii="Times New Roman" w:hAnsi="Times New Roman" w:cs="Times New Roman"/>
          <w:sz w:val="24"/>
        </w:rPr>
        <w:t>HEU</w:t>
      </w:r>
      <w:r w:rsidR="00912E84" w:rsidRPr="004501DE">
        <w:rPr>
          <w:rFonts w:ascii="Times New Roman" w:hAnsi="Times New Roman" w:cs="Times New Roman"/>
          <w:sz w:val="24"/>
        </w:rPr>
        <w:t xml:space="preserve"> children</w:t>
      </w:r>
      <w:r w:rsidR="0070415D" w:rsidRPr="004501DE">
        <w:rPr>
          <w:rFonts w:ascii="Times New Roman" w:hAnsi="Times New Roman" w:cs="Times New Roman"/>
          <w:sz w:val="24"/>
        </w:rPr>
        <w:t xml:space="preserve"> </w:t>
      </w:r>
      <w:r w:rsidR="00BC5ED5" w:rsidRPr="004501DE">
        <w:rPr>
          <w:rFonts w:ascii="Times New Roman" w:hAnsi="Times New Roman" w:cs="Times New Roman"/>
          <w:sz w:val="24"/>
        </w:rPr>
        <w:fldChar w:fldCharType="begin">
          <w:fldData xml:space="preserve">PEVuZE5vdGU+PENpdGU+PEF1dGhvcj5XaGl0ZWhlYWQ8L0F1dGhvcj48WWVhcj4yMDE0PC9ZZWFy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</w:fldData>
        </w:fldChar>
      </w:r>
      <w:r w:rsidR="006052F5">
        <w:rPr>
          <w:rFonts w:ascii="Times New Roman" w:hAnsi="Times New Roman" w:cs="Times New Roman"/>
          <w:sz w:val="24"/>
        </w:rPr>
        <w:instrText xml:space="preserve"> ADDIN EN.CITE </w:instrText>
      </w:r>
      <w:r w:rsidR="006052F5">
        <w:rPr>
          <w:rFonts w:ascii="Times New Roman" w:hAnsi="Times New Roman" w:cs="Times New Roman"/>
          <w:sz w:val="24"/>
        </w:rPr>
        <w:fldChar w:fldCharType="begin">
          <w:fldData xml:space="preserve">PEVuZE5vdGU+PENpdGU+PEF1dGhvcj5XaGl0ZWhlYWQ8L0F1dGhvcj48WWVhcj4yMDE0PC9ZZWFy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</w:fldData>
        </w:fldChar>
      </w:r>
      <w:r w:rsidR="006052F5">
        <w:rPr>
          <w:rFonts w:ascii="Times New Roman" w:hAnsi="Times New Roman" w:cs="Times New Roman"/>
          <w:sz w:val="24"/>
        </w:rPr>
        <w:instrText xml:space="preserve"> ADDIN EN.CITE.DATA </w:instrText>
      </w:r>
      <w:r w:rsidR="006052F5">
        <w:rPr>
          <w:rFonts w:ascii="Times New Roman" w:hAnsi="Times New Roman" w:cs="Times New Roman"/>
          <w:sz w:val="24"/>
        </w:rPr>
      </w:r>
      <w:r w:rsidR="006052F5">
        <w:rPr>
          <w:rFonts w:ascii="Times New Roman" w:hAnsi="Times New Roman" w:cs="Times New Roman"/>
          <w:sz w:val="24"/>
        </w:rPr>
        <w:fldChar w:fldCharType="end"/>
      </w:r>
      <w:r w:rsidR="00BC5ED5" w:rsidRPr="004501DE">
        <w:rPr>
          <w:rFonts w:ascii="Times New Roman" w:hAnsi="Times New Roman" w:cs="Times New Roman"/>
          <w:sz w:val="24"/>
        </w:rPr>
      </w:r>
      <w:r w:rsidR="00BC5ED5" w:rsidRPr="004501DE">
        <w:rPr>
          <w:rFonts w:ascii="Times New Roman" w:hAnsi="Times New Roman" w:cs="Times New Roman"/>
          <w:sz w:val="24"/>
        </w:rPr>
        <w:fldChar w:fldCharType="separate"/>
      </w:r>
      <w:r w:rsidR="006052F5">
        <w:rPr>
          <w:rFonts w:ascii="Times New Roman" w:hAnsi="Times New Roman" w:cs="Times New Roman"/>
          <w:noProof/>
          <w:sz w:val="24"/>
        </w:rPr>
        <w:t>(</w:t>
      </w:r>
      <w:hyperlink w:anchor="_ENREF_43" w:tooltip="Van Rie, 2008 #169" w:history="1">
        <w:r w:rsidR="006052F5">
          <w:rPr>
            <w:rFonts w:ascii="Times New Roman" w:hAnsi="Times New Roman" w:cs="Times New Roman"/>
            <w:noProof/>
            <w:sz w:val="24"/>
          </w:rPr>
          <w:t>Van Rie et al., 2008</w:t>
        </w:r>
      </w:hyperlink>
      <w:r w:rsidR="006052F5">
        <w:rPr>
          <w:rFonts w:ascii="Times New Roman" w:hAnsi="Times New Roman" w:cs="Times New Roman"/>
          <w:noProof/>
          <w:sz w:val="24"/>
        </w:rPr>
        <w:t xml:space="preserve">; </w:t>
      </w:r>
      <w:hyperlink w:anchor="_ENREF_46" w:tooltip="Whitehead, 2014 #168" w:history="1">
        <w:r w:rsidR="006052F5">
          <w:rPr>
            <w:rFonts w:ascii="Times New Roman" w:hAnsi="Times New Roman" w:cs="Times New Roman"/>
            <w:noProof/>
            <w:sz w:val="24"/>
          </w:rPr>
          <w:t>Whitehead, Potterton, &amp; Coovadia, 2014</w:t>
        </w:r>
      </w:hyperlink>
      <w:r w:rsidR="006052F5">
        <w:rPr>
          <w:rFonts w:ascii="Times New Roman" w:hAnsi="Times New Roman" w:cs="Times New Roman"/>
          <w:noProof/>
          <w:sz w:val="24"/>
        </w:rPr>
        <w:t>)</w:t>
      </w:r>
      <w:r w:rsidR="00BC5ED5" w:rsidRPr="004501DE">
        <w:rPr>
          <w:rFonts w:ascii="Times New Roman" w:hAnsi="Times New Roman" w:cs="Times New Roman"/>
          <w:sz w:val="24"/>
        </w:rPr>
        <w:fldChar w:fldCharType="end"/>
      </w:r>
      <w:r w:rsidR="00C961F3" w:rsidRPr="004501DE">
        <w:rPr>
          <w:rFonts w:ascii="Times New Roman" w:hAnsi="Times New Roman" w:cs="Times New Roman"/>
          <w:sz w:val="24"/>
        </w:rPr>
        <w:t xml:space="preserve">, </w:t>
      </w:r>
      <w:r w:rsidR="006E2AB7" w:rsidRPr="004501DE">
        <w:rPr>
          <w:rFonts w:ascii="Times New Roman" w:hAnsi="Times New Roman" w:cs="Times New Roman"/>
          <w:sz w:val="24"/>
        </w:rPr>
        <w:t xml:space="preserve">we </w:t>
      </w:r>
      <w:r w:rsidR="004B2BD8" w:rsidRPr="004501DE">
        <w:rPr>
          <w:rFonts w:ascii="Times New Roman" w:hAnsi="Times New Roman" w:cs="Times New Roman"/>
          <w:sz w:val="24"/>
        </w:rPr>
        <w:t xml:space="preserve">were </w:t>
      </w:r>
      <w:r w:rsidR="00C31A35" w:rsidRPr="004501DE">
        <w:rPr>
          <w:rFonts w:ascii="Times New Roman" w:hAnsi="Times New Roman" w:cs="Times New Roman"/>
          <w:sz w:val="24"/>
        </w:rPr>
        <w:t>unable</w:t>
      </w:r>
      <w:r w:rsidR="004B2BD8" w:rsidRPr="004501DE">
        <w:rPr>
          <w:rFonts w:ascii="Times New Roman" w:hAnsi="Times New Roman" w:cs="Times New Roman"/>
          <w:sz w:val="24"/>
        </w:rPr>
        <w:t xml:space="preserve"> to detect a</w:t>
      </w:r>
      <w:r w:rsidR="00C961F3" w:rsidRPr="004501DE">
        <w:rPr>
          <w:rFonts w:ascii="Times New Roman" w:hAnsi="Times New Roman" w:cs="Times New Roman"/>
          <w:sz w:val="24"/>
        </w:rPr>
        <w:t xml:space="preserve"> difference in the overall cognitive scores between </w:t>
      </w:r>
      <w:r w:rsidR="005A0E69" w:rsidRPr="004501DE">
        <w:rPr>
          <w:rFonts w:ascii="Times New Roman" w:hAnsi="Times New Roman" w:cs="Times New Roman"/>
          <w:sz w:val="24"/>
        </w:rPr>
        <w:t>the two</w:t>
      </w:r>
      <w:r w:rsidR="00C961F3" w:rsidRPr="004501DE">
        <w:rPr>
          <w:rFonts w:ascii="Times New Roman" w:hAnsi="Times New Roman" w:cs="Times New Roman"/>
          <w:sz w:val="24"/>
        </w:rPr>
        <w:t xml:space="preserve"> groups</w:t>
      </w:r>
      <w:r w:rsidR="00D0318C" w:rsidRPr="004501DE">
        <w:rPr>
          <w:rFonts w:ascii="Times New Roman" w:hAnsi="Times New Roman" w:cs="Times New Roman"/>
          <w:sz w:val="24"/>
        </w:rPr>
        <w:t>.</w:t>
      </w:r>
      <w:r w:rsidR="004C77E6" w:rsidRPr="004501DE">
        <w:rPr>
          <w:rFonts w:ascii="Times New Roman" w:hAnsi="Times New Roman" w:cs="Times New Roman"/>
          <w:sz w:val="24"/>
        </w:rPr>
        <w:t xml:space="preserve"> This could </w:t>
      </w:r>
      <w:r w:rsidR="004B2BD8" w:rsidRPr="004501DE">
        <w:rPr>
          <w:rFonts w:ascii="Times New Roman" w:hAnsi="Times New Roman" w:cs="Times New Roman"/>
          <w:sz w:val="24"/>
        </w:rPr>
        <w:t xml:space="preserve">be due to </w:t>
      </w:r>
      <w:r w:rsidR="00EC6D3E" w:rsidRPr="004501DE">
        <w:rPr>
          <w:rFonts w:ascii="Times New Roman" w:hAnsi="Times New Roman" w:cs="Times New Roman"/>
          <w:sz w:val="24"/>
        </w:rPr>
        <w:t xml:space="preserve">the very small sample size of HIV infected infants, the fact that </w:t>
      </w:r>
      <w:r w:rsidR="004B2BD8" w:rsidRPr="004501DE">
        <w:rPr>
          <w:rFonts w:ascii="Times New Roman" w:hAnsi="Times New Roman" w:cs="Times New Roman"/>
          <w:sz w:val="24"/>
        </w:rPr>
        <w:t>b</w:t>
      </w:r>
      <w:r w:rsidR="00565FC2" w:rsidRPr="004501DE">
        <w:rPr>
          <w:rFonts w:ascii="Times New Roman" w:hAnsi="Times New Roman" w:cs="Times New Roman"/>
          <w:sz w:val="24"/>
        </w:rPr>
        <w:t xml:space="preserve">oth groups of </w:t>
      </w:r>
      <w:r w:rsidR="004B2BD8" w:rsidRPr="004501DE">
        <w:rPr>
          <w:rFonts w:ascii="Times New Roman" w:hAnsi="Times New Roman" w:cs="Times New Roman"/>
          <w:sz w:val="24"/>
        </w:rPr>
        <w:t>infants liv</w:t>
      </w:r>
      <w:r w:rsidR="00EC6D3E" w:rsidRPr="004501DE">
        <w:rPr>
          <w:rFonts w:ascii="Times New Roman" w:hAnsi="Times New Roman" w:cs="Times New Roman"/>
          <w:sz w:val="24"/>
        </w:rPr>
        <w:t>ed</w:t>
      </w:r>
      <w:r w:rsidR="001B72DF" w:rsidRPr="004501DE">
        <w:rPr>
          <w:rFonts w:ascii="Times New Roman" w:hAnsi="Times New Roman" w:cs="Times New Roman"/>
          <w:sz w:val="24"/>
        </w:rPr>
        <w:t xml:space="preserve"> in a</w:t>
      </w:r>
      <w:r w:rsidR="00EC6D3E" w:rsidRPr="004501DE">
        <w:rPr>
          <w:rFonts w:ascii="Times New Roman" w:hAnsi="Times New Roman" w:cs="Times New Roman"/>
          <w:sz w:val="24"/>
        </w:rPr>
        <w:t>n</w:t>
      </w:r>
      <w:r w:rsidR="001B72DF" w:rsidRPr="004501DE">
        <w:rPr>
          <w:rFonts w:ascii="Times New Roman" w:hAnsi="Times New Roman" w:cs="Times New Roman"/>
          <w:sz w:val="24"/>
        </w:rPr>
        <w:t xml:space="preserve"> HIV endemic population </w:t>
      </w:r>
      <w:r w:rsidR="00EC6D3E" w:rsidRPr="004501DE">
        <w:rPr>
          <w:rFonts w:ascii="Times New Roman" w:hAnsi="Times New Roman" w:cs="Times New Roman"/>
          <w:sz w:val="24"/>
        </w:rPr>
        <w:t>affected</w:t>
      </w:r>
      <w:r w:rsidR="00565FC2" w:rsidRPr="004501DE">
        <w:rPr>
          <w:rFonts w:ascii="Times New Roman" w:hAnsi="Times New Roman" w:cs="Times New Roman"/>
          <w:sz w:val="24"/>
        </w:rPr>
        <w:t xml:space="preserve"> by the </w:t>
      </w:r>
      <w:r w:rsidR="001B72DF" w:rsidRPr="004501DE">
        <w:rPr>
          <w:rFonts w:ascii="Times New Roman" w:hAnsi="Times New Roman" w:cs="Times New Roman"/>
          <w:sz w:val="24"/>
        </w:rPr>
        <w:t xml:space="preserve">multifaceted </w:t>
      </w:r>
      <w:r w:rsidR="00EC6D3E" w:rsidRPr="004501DE">
        <w:rPr>
          <w:rFonts w:ascii="Times New Roman" w:hAnsi="Times New Roman" w:cs="Times New Roman"/>
          <w:sz w:val="24"/>
        </w:rPr>
        <w:t xml:space="preserve">ramifications </w:t>
      </w:r>
      <w:r w:rsidR="001B72DF" w:rsidRPr="004501DE">
        <w:rPr>
          <w:rFonts w:ascii="Times New Roman" w:hAnsi="Times New Roman" w:cs="Times New Roman"/>
          <w:sz w:val="24"/>
        </w:rPr>
        <w:t>of HIV</w:t>
      </w:r>
      <w:r w:rsidR="00EC6D3E" w:rsidRPr="004501DE">
        <w:rPr>
          <w:rFonts w:ascii="Times New Roman" w:hAnsi="Times New Roman" w:cs="Times New Roman"/>
          <w:sz w:val="24"/>
        </w:rPr>
        <w:t xml:space="preserve">, or early </w:t>
      </w:r>
      <w:r w:rsidR="0084472C" w:rsidRPr="004501DE">
        <w:rPr>
          <w:rFonts w:ascii="Times New Roman" w:hAnsi="Times New Roman" w:cs="Times New Roman"/>
          <w:sz w:val="24"/>
        </w:rPr>
        <w:t>diagnosis and early initiation on treatment</w:t>
      </w:r>
      <w:r w:rsidR="00567FB3" w:rsidRPr="004501DE">
        <w:rPr>
          <w:rFonts w:ascii="Times New Roman" w:hAnsi="Times New Roman" w:cs="Times New Roman"/>
          <w:sz w:val="24"/>
        </w:rPr>
        <w:t xml:space="preserve"> </w:t>
      </w:r>
      <w:r w:rsidR="00BC5ED5" w:rsidRPr="004501DE">
        <w:rPr>
          <w:rFonts w:ascii="Times New Roman" w:hAnsi="Times New Roman" w:cs="Times New Roman"/>
          <w:sz w:val="24"/>
        </w:rPr>
        <w:fldChar w:fldCharType="begin">
          <w:fldData xml:space="preserve">PEVuZE5vdGU+PENpdGU+PEF1dGhvcj5XZWJlcjwvQXV0aG9yPjxZZWFyPjIwMTc8L1llYXI+PFJl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</w:fldData>
        </w:fldChar>
      </w:r>
      <w:r w:rsidR="006052F5">
        <w:rPr>
          <w:rFonts w:ascii="Times New Roman" w:hAnsi="Times New Roman" w:cs="Times New Roman"/>
          <w:sz w:val="24"/>
        </w:rPr>
        <w:instrText xml:space="preserve"> ADDIN EN.CITE </w:instrText>
      </w:r>
      <w:r w:rsidR="006052F5">
        <w:rPr>
          <w:rFonts w:ascii="Times New Roman" w:hAnsi="Times New Roman" w:cs="Times New Roman"/>
          <w:sz w:val="24"/>
        </w:rPr>
        <w:fldChar w:fldCharType="begin">
          <w:fldData xml:space="preserve">PEVuZE5vdGU+PENpdGU+PEF1dGhvcj5XZWJlcjwvQXV0aG9yPjxZZWFyPjIwMTc8L1llYXI+PFJl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</w:fldData>
        </w:fldChar>
      </w:r>
      <w:r w:rsidR="006052F5">
        <w:rPr>
          <w:rFonts w:ascii="Times New Roman" w:hAnsi="Times New Roman" w:cs="Times New Roman"/>
          <w:sz w:val="24"/>
        </w:rPr>
        <w:instrText xml:space="preserve"> ADDIN EN.CITE.DATA </w:instrText>
      </w:r>
      <w:r w:rsidR="006052F5">
        <w:rPr>
          <w:rFonts w:ascii="Times New Roman" w:hAnsi="Times New Roman" w:cs="Times New Roman"/>
          <w:sz w:val="24"/>
        </w:rPr>
      </w:r>
      <w:r w:rsidR="006052F5">
        <w:rPr>
          <w:rFonts w:ascii="Times New Roman" w:hAnsi="Times New Roman" w:cs="Times New Roman"/>
          <w:sz w:val="24"/>
        </w:rPr>
        <w:fldChar w:fldCharType="end"/>
      </w:r>
      <w:r w:rsidR="00BC5ED5" w:rsidRPr="004501DE">
        <w:rPr>
          <w:rFonts w:ascii="Times New Roman" w:hAnsi="Times New Roman" w:cs="Times New Roman"/>
          <w:sz w:val="24"/>
        </w:rPr>
      </w:r>
      <w:r w:rsidR="00BC5ED5" w:rsidRPr="004501DE">
        <w:rPr>
          <w:rFonts w:ascii="Times New Roman" w:hAnsi="Times New Roman" w:cs="Times New Roman"/>
          <w:sz w:val="24"/>
        </w:rPr>
        <w:fldChar w:fldCharType="separate"/>
      </w:r>
      <w:r w:rsidR="006052F5">
        <w:rPr>
          <w:rFonts w:ascii="Times New Roman" w:hAnsi="Times New Roman" w:cs="Times New Roman"/>
          <w:noProof/>
          <w:sz w:val="24"/>
        </w:rPr>
        <w:t>(</w:t>
      </w:r>
      <w:hyperlink w:anchor="_ENREF_45" w:tooltip="Weber, 2017 #233" w:history="1">
        <w:r w:rsidR="006052F5">
          <w:rPr>
            <w:rFonts w:ascii="Times New Roman" w:hAnsi="Times New Roman" w:cs="Times New Roman"/>
            <w:noProof/>
            <w:sz w:val="24"/>
          </w:rPr>
          <w:t>Weber et al., 2017</w:t>
        </w:r>
      </w:hyperlink>
      <w:r w:rsidR="006052F5">
        <w:rPr>
          <w:rFonts w:ascii="Times New Roman" w:hAnsi="Times New Roman" w:cs="Times New Roman"/>
          <w:noProof/>
          <w:sz w:val="24"/>
        </w:rPr>
        <w:t>)</w:t>
      </w:r>
      <w:r w:rsidR="00BC5ED5" w:rsidRPr="004501DE">
        <w:rPr>
          <w:rFonts w:ascii="Times New Roman" w:hAnsi="Times New Roman" w:cs="Times New Roman"/>
          <w:sz w:val="24"/>
        </w:rPr>
        <w:fldChar w:fldCharType="end"/>
      </w:r>
      <w:r w:rsidR="00567FB3" w:rsidRPr="004501DE">
        <w:rPr>
          <w:rFonts w:ascii="Times New Roman" w:hAnsi="Times New Roman" w:cs="Times New Roman"/>
          <w:sz w:val="24"/>
        </w:rPr>
        <w:t xml:space="preserve">, as </w:t>
      </w:r>
      <w:r w:rsidR="00E97C2F" w:rsidRPr="004501DE">
        <w:rPr>
          <w:rFonts w:ascii="Times New Roman" w:hAnsi="Times New Roman" w:cs="Times New Roman"/>
          <w:sz w:val="24"/>
        </w:rPr>
        <w:t>all</w:t>
      </w:r>
      <w:r w:rsidR="00567FB3" w:rsidRPr="004501DE">
        <w:rPr>
          <w:rFonts w:ascii="Times New Roman" w:hAnsi="Times New Roman" w:cs="Times New Roman"/>
          <w:sz w:val="24"/>
        </w:rPr>
        <w:t xml:space="preserve"> </w:t>
      </w:r>
      <w:r w:rsidR="004C77E6" w:rsidRPr="004501DE">
        <w:rPr>
          <w:rFonts w:ascii="Times New Roman" w:hAnsi="Times New Roman" w:cs="Times New Roman"/>
          <w:sz w:val="24"/>
        </w:rPr>
        <w:t>16</w:t>
      </w:r>
      <w:r w:rsidR="00EC6D3E" w:rsidRPr="004501DE">
        <w:rPr>
          <w:rFonts w:ascii="Times New Roman" w:hAnsi="Times New Roman" w:cs="Times New Roman"/>
          <w:sz w:val="24"/>
        </w:rPr>
        <w:t xml:space="preserve"> </w:t>
      </w:r>
      <w:r w:rsidR="00567FB3" w:rsidRPr="004501DE">
        <w:rPr>
          <w:rFonts w:ascii="Times New Roman" w:hAnsi="Times New Roman" w:cs="Times New Roman"/>
          <w:sz w:val="24"/>
        </w:rPr>
        <w:t>HIV positive</w:t>
      </w:r>
      <w:r w:rsidR="00966921" w:rsidRPr="004501DE">
        <w:rPr>
          <w:rFonts w:ascii="Times New Roman" w:hAnsi="Times New Roman" w:cs="Times New Roman"/>
          <w:sz w:val="24"/>
        </w:rPr>
        <w:t xml:space="preserve"> </w:t>
      </w:r>
      <w:r w:rsidR="0084472C" w:rsidRPr="004501DE">
        <w:rPr>
          <w:rFonts w:ascii="Times New Roman" w:hAnsi="Times New Roman" w:cs="Times New Roman"/>
          <w:sz w:val="24"/>
        </w:rPr>
        <w:t>children</w:t>
      </w:r>
      <w:r w:rsidR="00966921" w:rsidRPr="004501DE">
        <w:rPr>
          <w:rFonts w:ascii="Times New Roman" w:hAnsi="Times New Roman" w:cs="Times New Roman"/>
          <w:sz w:val="24"/>
        </w:rPr>
        <w:t xml:space="preserve"> </w:t>
      </w:r>
      <w:r w:rsidR="008B3B4E" w:rsidRPr="004501DE">
        <w:rPr>
          <w:rFonts w:ascii="Times New Roman" w:hAnsi="Times New Roman" w:cs="Times New Roman"/>
          <w:sz w:val="24"/>
        </w:rPr>
        <w:t xml:space="preserve">in this study </w:t>
      </w:r>
      <w:r w:rsidR="00567FB3" w:rsidRPr="004501DE">
        <w:rPr>
          <w:rFonts w:ascii="Times New Roman" w:hAnsi="Times New Roman" w:cs="Times New Roman"/>
          <w:sz w:val="24"/>
        </w:rPr>
        <w:t xml:space="preserve">were initiated on ART at 0 and 1 month old. </w:t>
      </w:r>
    </w:p>
    <w:p w14:paraId="5E8C8149" w14:textId="2A4543B7" w:rsidR="003D206E" w:rsidRPr="004501DE" w:rsidRDefault="00290B13" w:rsidP="00CF7C9A">
      <w:pPr>
        <w:spacing w:after="120" w:line="360" w:lineRule="auto"/>
        <w:rPr>
          <w:rFonts w:ascii="Times New Roman" w:hAnsi="Times New Roman" w:cs="Times New Roman"/>
          <w:sz w:val="24"/>
          <w:shd w:val="clear" w:color="auto" w:fill="FFFFFF"/>
        </w:rPr>
      </w:pPr>
      <w:r w:rsidRPr="004501DE">
        <w:rPr>
          <w:rFonts w:ascii="Times New Roman" w:hAnsi="Times New Roman" w:cs="Times New Roman"/>
          <w:sz w:val="24"/>
          <w:shd w:val="clear" w:color="auto" w:fill="FFFFFF"/>
        </w:rPr>
        <w:t>Our study had</w:t>
      </w:r>
      <w:r w:rsidR="003100E2" w:rsidRPr="004501DE">
        <w:rPr>
          <w:rFonts w:ascii="Times New Roman" w:hAnsi="Times New Roman" w:cs="Times New Roman"/>
          <w:sz w:val="24"/>
          <w:shd w:val="clear" w:color="auto" w:fill="FFFFFF"/>
        </w:rPr>
        <w:t xml:space="preserve"> a large sample </w:t>
      </w:r>
      <w:r w:rsidR="006E6CB7" w:rsidRPr="004501DE">
        <w:rPr>
          <w:rFonts w:ascii="Times New Roman" w:hAnsi="Times New Roman" w:cs="Times New Roman"/>
          <w:sz w:val="24"/>
          <w:shd w:val="clear" w:color="auto" w:fill="FFFFFF"/>
        </w:rPr>
        <w:t xml:space="preserve">size which was representative of the study population. </w:t>
      </w:r>
      <w:r w:rsidR="003100E2" w:rsidRPr="004501DE">
        <w:rPr>
          <w:rFonts w:ascii="Times New Roman" w:hAnsi="Times New Roman" w:cs="Times New Roman"/>
          <w:sz w:val="24"/>
          <w:shd w:val="clear" w:color="auto" w:fill="FFFFFF"/>
        </w:rPr>
        <w:t>It also utilises assessme</w:t>
      </w:r>
      <w:r w:rsidRPr="004501DE">
        <w:rPr>
          <w:rFonts w:ascii="Times New Roman" w:hAnsi="Times New Roman" w:cs="Times New Roman"/>
          <w:sz w:val="24"/>
          <w:shd w:val="clear" w:color="auto" w:fill="FFFFFF"/>
        </w:rPr>
        <w:t xml:space="preserve">nt tools previously validated </w:t>
      </w:r>
      <w:r w:rsidR="00117BC1" w:rsidRPr="004501DE">
        <w:rPr>
          <w:rFonts w:ascii="Times New Roman" w:hAnsi="Times New Roman" w:cs="Times New Roman"/>
          <w:sz w:val="24"/>
          <w:shd w:val="clear" w:color="auto" w:fill="FFFFFF"/>
        </w:rPr>
        <w:t>in</w:t>
      </w:r>
      <w:r w:rsidR="003100E2" w:rsidRPr="004501DE">
        <w:rPr>
          <w:rFonts w:ascii="Times New Roman" w:hAnsi="Times New Roman" w:cs="Times New Roman"/>
          <w:sz w:val="24"/>
          <w:shd w:val="clear" w:color="auto" w:fill="FFFFFF"/>
        </w:rPr>
        <w:t xml:space="preserve"> Africa, such as the MSEL and EPDS</w:t>
      </w:r>
      <w:r w:rsidR="0032078E" w:rsidRPr="004501DE">
        <w:rPr>
          <w:rFonts w:ascii="Times New Roman" w:hAnsi="Times New Roman" w:cs="Times New Roman"/>
          <w:sz w:val="24"/>
          <w:shd w:val="clear" w:color="auto" w:fill="FFFFFF"/>
        </w:rPr>
        <w:t xml:space="preserve">. </w:t>
      </w:r>
      <w:r w:rsidR="003100E2" w:rsidRPr="004501DE">
        <w:rPr>
          <w:rFonts w:ascii="Times New Roman" w:hAnsi="Times New Roman" w:cs="Times New Roman"/>
          <w:sz w:val="24"/>
          <w:shd w:val="clear" w:color="auto" w:fill="FFFFFF"/>
        </w:rPr>
        <w:t>Nevertheless, there were</w:t>
      </w:r>
      <w:r w:rsidR="00966921" w:rsidRPr="004501DE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r w:rsidR="001F45C5" w:rsidRPr="004501DE">
        <w:rPr>
          <w:rFonts w:ascii="Times New Roman" w:hAnsi="Times New Roman" w:cs="Times New Roman"/>
          <w:sz w:val="24"/>
          <w:shd w:val="clear" w:color="auto" w:fill="FFFFFF"/>
        </w:rPr>
        <w:t xml:space="preserve">a number of </w:t>
      </w:r>
      <w:r w:rsidR="00A53579" w:rsidRPr="004501DE">
        <w:rPr>
          <w:rFonts w:ascii="Times New Roman" w:hAnsi="Times New Roman" w:cs="Times New Roman"/>
          <w:sz w:val="24"/>
          <w:shd w:val="clear" w:color="auto" w:fill="FFFFFF"/>
        </w:rPr>
        <w:t xml:space="preserve">limitations. </w:t>
      </w:r>
      <w:r w:rsidR="00CF4F9E" w:rsidRPr="004501DE">
        <w:rPr>
          <w:rFonts w:ascii="Times New Roman" w:hAnsi="Times New Roman" w:cs="Times New Roman"/>
          <w:sz w:val="24"/>
          <w:shd w:val="clear" w:color="auto" w:fill="FFFFFF"/>
        </w:rPr>
        <w:t>The</w:t>
      </w:r>
      <w:r w:rsidR="002B5EC3" w:rsidRPr="004501DE">
        <w:rPr>
          <w:rFonts w:ascii="Times New Roman" w:hAnsi="Times New Roman" w:cs="Times New Roman"/>
          <w:sz w:val="24"/>
          <w:shd w:val="clear" w:color="auto" w:fill="FFFFFF"/>
        </w:rPr>
        <w:t xml:space="preserve"> cross-sectional </w:t>
      </w:r>
      <w:r w:rsidR="00B82499" w:rsidRPr="004501DE">
        <w:rPr>
          <w:rFonts w:ascii="Times New Roman" w:hAnsi="Times New Roman" w:cs="Times New Roman"/>
          <w:sz w:val="24"/>
        </w:rPr>
        <w:t>nature of our data</w:t>
      </w:r>
      <w:r w:rsidR="00AC5BAF" w:rsidRPr="004501DE">
        <w:rPr>
          <w:rFonts w:ascii="Times New Roman" w:hAnsi="Times New Roman" w:cs="Times New Roman"/>
          <w:sz w:val="24"/>
          <w:shd w:val="clear" w:color="auto" w:fill="FFFFFF"/>
        </w:rPr>
        <w:t xml:space="preserve"> limited</w:t>
      </w:r>
      <w:r w:rsidR="002B5EC3" w:rsidRPr="004501DE">
        <w:rPr>
          <w:rFonts w:ascii="Times New Roman" w:hAnsi="Times New Roman" w:cs="Times New Roman"/>
          <w:sz w:val="24"/>
          <w:shd w:val="clear" w:color="auto" w:fill="FFFFFF"/>
        </w:rPr>
        <w:t xml:space="preserve"> our ability to </w:t>
      </w:r>
      <w:r w:rsidR="00B70029" w:rsidRPr="004501DE">
        <w:rPr>
          <w:rFonts w:ascii="Times New Roman" w:hAnsi="Times New Roman" w:cs="Times New Roman"/>
          <w:sz w:val="24"/>
          <w:shd w:val="clear" w:color="auto" w:fill="FFFFFF"/>
        </w:rPr>
        <w:t>fully understand the</w:t>
      </w:r>
      <w:r w:rsidR="00966921" w:rsidRPr="004501DE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r w:rsidR="00916B0C" w:rsidRPr="004501DE">
        <w:rPr>
          <w:rFonts w:ascii="Times New Roman" w:hAnsi="Times New Roman" w:cs="Times New Roman"/>
          <w:sz w:val="24"/>
        </w:rPr>
        <w:t xml:space="preserve">developmental differences </w:t>
      </w:r>
      <w:r w:rsidR="00AC5BAF" w:rsidRPr="004501DE">
        <w:rPr>
          <w:rFonts w:ascii="Times New Roman" w:hAnsi="Times New Roman" w:cs="Times New Roman"/>
          <w:sz w:val="24"/>
          <w:shd w:val="clear" w:color="auto" w:fill="FFFFFF"/>
        </w:rPr>
        <w:t xml:space="preserve">of the two groups </w:t>
      </w:r>
      <w:r w:rsidR="002B5EC3" w:rsidRPr="004501DE">
        <w:rPr>
          <w:rFonts w:ascii="Times New Roman" w:hAnsi="Times New Roman" w:cs="Times New Roman"/>
          <w:sz w:val="24"/>
          <w:shd w:val="clear" w:color="auto" w:fill="FFFFFF"/>
        </w:rPr>
        <w:t>over time.</w:t>
      </w:r>
      <w:r w:rsidR="003F7E8A" w:rsidRPr="004501DE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r w:rsidR="0032078E" w:rsidRPr="004501DE">
        <w:rPr>
          <w:rFonts w:ascii="Times New Roman" w:hAnsi="Times New Roman" w:cs="Times New Roman"/>
          <w:sz w:val="24"/>
        </w:rPr>
        <w:t>We we</w:t>
      </w:r>
      <w:r w:rsidR="005B52AE" w:rsidRPr="004501DE">
        <w:rPr>
          <w:rFonts w:ascii="Times New Roman" w:hAnsi="Times New Roman" w:cs="Times New Roman"/>
          <w:sz w:val="24"/>
        </w:rPr>
        <w:t xml:space="preserve">re underpowered to detect a difference between </w:t>
      </w:r>
      <w:r w:rsidR="00395EBE" w:rsidRPr="004501DE">
        <w:rPr>
          <w:rFonts w:ascii="Times New Roman" w:hAnsi="Times New Roman" w:cs="Times New Roman"/>
          <w:sz w:val="24"/>
        </w:rPr>
        <w:t xml:space="preserve">HIV positive and </w:t>
      </w:r>
      <w:r w:rsidR="00745992" w:rsidRPr="004501DE">
        <w:rPr>
          <w:rFonts w:ascii="Times New Roman" w:hAnsi="Times New Roman" w:cs="Times New Roman"/>
          <w:sz w:val="24"/>
        </w:rPr>
        <w:t>HEU</w:t>
      </w:r>
      <w:r w:rsidR="00395EBE" w:rsidRPr="004501DE">
        <w:rPr>
          <w:rFonts w:ascii="Times New Roman" w:hAnsi="Times New Roman" w:cs="Times New Roman"/>
          <w:sz w:val="24"/>
        </w:rPr>
        <w:t xml:space="preserve"> infants</w:t>
      </w:r>
      <w:r w:rsidR="005B52AE" w:rsidRPr="004501DE">
        <w:rPr>
          <w:rFonts w:ascii="Times New Roman" w:hAnsi="Times New Roman" w:cs="Times New Roman"/>
          <w:sz w:val="24"/>
        </w:rPr>
        <w:t xml:space="preserve"> </w:t>
      </w:r>
      <w:r w:rsidR="00CA5BBF" w:rsidRPr="004501DE">
        <w:rPr>
          <w:rFonts w:ascii="Times New Roman" w:hAnsi="Times New Roman" w:cs="Times New Roman"/>
          <w:sz w:val="24"/>
        </w:rPr>
        <w:t>due to the</w:t>
      </w:r>
      <w:r w:rsidR="00656968" w:rsidRPr="004501DE">
        <w:rPr>
          <w:rFonts w:ascii="Times New Roman" w:hAnsi="Times New Roman" w:cs="Times New Roman"/>
          <w:sz w:val="24"/>
        </w:rPr>
        <w:t xml:space="preserve"> small </w:t>
      </w:r>
      <w:r w:rsidR="00BF2410" w:rsidRPr="004501DE">
        <w:rPr>
          <w:rFonts w:ascii="Times New Roman" w:hAnsi="Times New Roman" w:cs="Times New Roman"/>
          <w:sz w:val="24"/>
        </w:rPr>
        <w:t>number</w:t>
      </w:r>
      <w:r w:rsidR="00656968" w:rsidRPr="004501DE">
        <w:rPr>
          <w:rFonts w:ascii="Times New Roman" w:hAnsi="Times New Roman" w:cs="Times New Roman"/>
          <w:sz w:val="24"/>
        </w:rPr>
        <w:t xml:space="preserve"> of HIV posi</w:t>
      </w:r>
      <w:r w:rsidR="00CA5BBF" w:rsidRPr="004501DE">
        <w:rPr>
          <w:rFonts w:ascii="Times New Roman" w:hAnsi="Times New Roman" w:cs="Times New Roman"/>
          <w:sz w:val="24"/>
        </w:rPr>
        <w:t xml:space="preserve">tives, </w:t>
      </w:r>
      <w:r w:rsidR="00656968" w:rsidRPr="004501DE">
        <w:rPr>
          <w:rFonts w:ascii="Times New Roman" w:hAnsi="Times New Roman" w:cs="Times New Roman"/>
          <w:sz w:val="24"/>
        </w:rPr>
        <w:t xml:space="preserve">increasing the risk of chance effects. </w:t>
      </w:r>
      <w:r w:rsidR="00395EBE" w:rsidRPr="004501DE">
        <w:rPr>
          <w:rFonts w:ascii="Times New Roman" w:hAnsi="Times New Roman" w:cs="Times New Roman"/>
          <w:sz w:val="24"/>
        </w:rPr>
        <w:t>The Mullen scales use a</w:t>
      </w:r>
      <w:r w:rsidR="00CF6DA9" w:rsidRPr="004501DE">
        <w:rPr>
          <w:rFonts w:ascii="Times New Roman" w:hAnsi="Times New Roman" w:cs="Times New Roman"/>
          <w:sz w:val="24"/>
        </w:rPr>
        <w:t xml:space="preserve"> US</w:t>
      </w:r>
      <w:r w:rsidR="0085429C" w:rsidRPr="004501DE">
        <w:rPr>
          <w:rFonts w:ascii="Times New Roman" w:hAnsi="Times New Roman" w:cs="Times New Roman"/>
          <w:sz w:val="24"/>
        </w:rPr>
        <w:t xml:space="preserve"> reference group </w:t>
      </w:r>
      <w:r w:rsidR="00395EBE" w:rsidRPr="004501DE">
        <w:rPr>
          <w:rFonts w:ascii="Times New Roman" w:hAnsi="Times New Roman" w:cs="Times New Roman"/>
          <w:sz w:val="24"/>
        </w:rPr>
        <w:t xml:space="preserve">which is </w:t>
      </w:r>
      <w:r w:rsidR="0085429C" w:rsidRPr="004501DE">
        <w:rPr>
          <w:rFonts w:ascii="Times New Roman" w:hAnsi="Times New Roman" w:cs="Times New Roman"/>
          <w:sz w:val="24"/>
        </w:rPr>
        <w:t>not ideal given the setting of the study</w:t>
      </w:r>
      <w:r w:rsidR="00395EBE" w:rsidRPr="004501DE">
        <w:rPr>
          <w:rFonts w:ascii="Times New Roman" w:hAnsi="Times New Roman" w:cs="Times New Roman"/>
          <w:sz w:val="24"/>
        </w:rPr>
        <w:t xml:space="preserve"> in Zimbabwe</w:t>
      </w:r>
      <w:r w:rsidR="0085429C" w:rsidRPr="004501DE">
        <w:rPr>
          <w:rFonts w:ascii="Times New Roman" w:hAnsi="Times New Roman" w:cs="Times New Roman"/>
          <w:sz w:val="24"/>
        </w:rPr>
        <w:t>.</w:t>
      </w:r>
      <w:r w:rsidR="000B616A" w:rsidRPr="004501DE">
        <w:rPr>
          <w:rFonts w:ascii="Times New Roman" w:hAnsi="Times New Roman" w:cs="Times New Roman"/>
          <w:sz w:val="24"/>
        </w:rPr>
        <w:t xml:space="preserve"> I</w:t>
      </w:r>
      <w:r w:rsidR="00395EBE" w:rsidRPr="004501DE">
        <w:rPr>
          <w:rFonts w:ascii="Times New Roman" w:hAnsi="Times New Roman" w:cs="Times New Roman"/>
          <w:sz w:val="24"/>
        </w:rPr>
        <w:t>deally locally validated scales and referen</w:t>
      </w:r>
      <w:r w:rsidR="00F82291" w:rsidRPr="004501DE">
        <w:rPr>
          <w:rFonts w:ascii="Times New Roman" w:hAnsi="Times New Roman" w:cs="Times New Roman"/>
          <w:sz w:val="24"/>
        </w:rPr>
        <w:t xml:space="preserve">ce groups would be preferable. </w:t>
      </w:r>
      <w:r w:rsidR="00395EBE" w:rsidRPr="004501DE">
        <w:rPr>
          <w:rFonts w:ascii="Times New Roman" w:hAnsi="Times New Roman" w:cs="Times New Roman"/>
          <w:sz w:val="24"/>
        </w:rPr>
        <w:t>However the Mullen scale has been used to good effect in other studies of c</w:t>
      </w:r>
      <w:r w:rsidR="00BA5C52" w:rsidRPr="004501DE">
        <w:rPr>
          <w:rFonts w:ascii="Times New Roman" w:hAnsi="Times New Roman" w:cs="Times New Roman"/>
          <w:sz w:val="24"/>
        </w:rPr>
        <w:t xml:space="preserve">ognitive performance in Africa </w:t>
      </w:r>
      <w:r w:rsidR="00BA5C52" w:rsidRPr="004501DE">
        <w:rPr>
          <w:rFonts w:ascii="Times New Roman" w:hAnsi="Times New Roman" w:cs="Times New Roman"/>
          <w:sz w:val="24"/>
        </w:rPr>
        <w:fldChar w:fldCharType="begin">
          <w:fldData xml:space="preserve">PEVuZE5vdGU+PENpdGU+PEF1dGhvcj5Cb2l2aW48L0F1dGhvcj48WWVhcj4yMDE2PC9ZZWFyPjxS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</w:fldData>
        </w:fldChar>
      </w:r>
      <w:r w:rsidR="006052F5">
        <w:rPr>
          <w:rFonts w:ascii="Times New Roman" w:hAnsi="Times New Roman" w:cs="Times New Roman"/>
          <w:sz w:val="24"/>
        </w:rPr>
        <w:instrText xml:space="preserve"> ADDIN EN.CITE </w:instrText>
      </w:r>
      <w:r w:rsidR="006052F5">
        <w:rPr>
          <w:rFonts w:ascii="Times New Roman" w:hAnsi="Times New Roman" w:cs="Times New Roman"/>
          <w:sz w:val="24"/>
        </w:rPr>
        <w:fldChar w:fldCharType="begin">
          <w:fldData xml:space="preserve">PEVuZE5vdGU+PENpdGU+PEF1dGhvcj5Cb2l2aW48L0F1dGhvcj48WWVhcj4yMDE2PC9ZZWFyPjxS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</w:fldData>
        </w:fldChar>
      </w:r>
      <w:r w:rsidR="006052F5">
        <w:rPr>
          <w:rFonts w:ascii="Times New Roman" w:hAnsi="Times New Roman" w:cs="Times New Roman"/>
          <w:sz w:val="24"/>
        </w:rPr>
        <w:instrText xml:space="preserve"> ADDIN EN.CITE.DATA </w:instrText>
      </w:r>
      <w:r w:rsidR="006052F5">
        <w:rPr>
          <w:rFonts w:ascii="Times New Roman" w:hAnsi="Times New Roman" w:cs="Times New Roman"/>
          <w:sz w:val="24"/>
        </w:rPr>
      </w:r>
      <w:r w:rsidR="006052F5">
        <w:rPr>
          <w:rFonts w:ascii="Times New Roman" w:hAnsi="Times New Roman" w:cs="Times New Roman"/>
          <w:sz w:val="24"/>
        </w:rPr>
        <w:fldChar w:fldCharType="end"/>
      </w:r>
      <w:r w:rsidR="00BA5C52" w:rsidRPr="004501DE">
        <w:rPr>
          <w:rFonts w:ascii="Times New Roman" w:hAnsi="Times New Roman" w:cs="Times New Roman"/>
          <w:sz w:val="24"/>
        </w:rPr>
      </w:r>
      <w:r w:rsidR="00BA5C52" w:rsidRPr="004501DE">
        <w:rPr>
          <w:rFonts w:ascii="Times New Roman" w:hAnsi="Times New Roman" w:cs="Times New Roman"/>
          <w:sz w:val="24"/>
        </w:rPr>
        <w:fldChar w:fldCharType="separate"/>
      </w:r>
      <w:r w:rsidR="006052F5">
        <w:rPr>
          <w:rFonts w:ascii="Times New Roman" w:hAnsi="Times New Roman" w:cs="Times New Roman"/>
          <w:noProof/>
          <w:sz w:val="24"/>
        </w:rPr>
        <w:t>(</w:t>
      </w:r>
      <w:hyperlink w:anchor="_ENREF_7" w:tooltip="Boivin, 2016 #147" w:history="1">
        <w:r w:rsidR="006052F5">
          <w:rPr>
            <w:rFonts w:ascii="Times New Roman" w:hAnsi="Times New Roman" w:cs="Times New Roman"/>
            <w:noProof/>
            <w:sz w:val="24"/>
          </w:rPr>
          <w:t>Boivin et al., 2016</w:t>
        </w:r>
      </w:hyperlink>
      <w:r w:rsidR="006052F5">
        <w:rPr>
          <w:rFonts w:ascii="Times New Roman" w:hAnsi="Times New Roman" w:cs="Times New Roman"/>
          <w:noProof/>
          <w:sz w:val="24"/>
        </w:rPr>
        <w:t xml:space="preserve">; </w:t>
      </w:r>
      <w:hyperlink w:anchor="_ENREF_26" w:tooltip="Mireku, 2016 #247" w:history="1">
        <w:r w:rsidR="006052F5">
          <w:rPr>
            <w:rFonts w:ascii="Times New Roman" w:hAnsi="Times New Roman" w:cs="Times New Roman"/>
            <w:noProof/>
            <w:sz w:val="24"/>
          </w:rPr>
          <w:t>Mireku et al., 2016</w:t>
        </w:r>
      </w:hyperlink>
      <w:r w:rsidR="006052F5">
        <w:rPr>
          <w:rFonts w:ascii="Times New Roman" w:hAnsi="Times New Roman" w:cs="Times New Roman"/>
          <w:noProof/>
          <w:sz w:val="24"/>
        </w:rPr>
        <w:t xml:space="preserve">; </w:t>
      </w:r>
      <w:hyperlink w:anchor="_ENREF_34" w:tooltip="Ruiseñor-Escudero, 2016 #246" w:history="1">
        <w:r w:rsidR="006052F5">
          <w:rPr>
            <w:rFonts w:ascii="Times New Roman" w:hAnsi="Times New Roman" w:cs="Times New Roman"/>
            <w:noProof/>
            <w:sz w:val="24"/>
          </w:rPr>
          <w:t>Ruiseñor-Escudero et al., 2016</w:t>
        </w:r>
      </w:hyperlink>
      <w:r w:rsidR="006052F5">
        <w:rPr>
          <w:rFonts w:ascii="Times New Roman" w:hAnsi="Times New Roman" w:cs="Times New Roman"/>
          <w:noProof/>
          <w:sz w:val="24"/>
        </w:rPr>
        <w:t>)</w:t>
      </w:r>
      <w:r w:rsidR="00BA5C52" w:rsidRPr="004501DE">
        <w:rPr>
          <w:rFonts w:ascii="Times New Roman" w:hAnsi="Times New Roman" w:cs="Times New Roman"/>
          <w:sz w:val="24"/>
        </w:rPr>
        <w:fldChar w:fldCharType="end"/>
      </w:r>
      <w:r w:rsidR="000F6847">
        <w:rPr>
          <w:rFonts w:ascii="Times New Roman" w:hAnsi="Times New Roman" w:cs="Times New Roman"/>
          <w:sz w:val="24"/>
        </w:rPr>
        <w:t xml:space="preserve"> and is effective in independently measuring infants cognition rather than </w:t>
      </w:r>
      <w:r w:rsidR="00AA4205">
        <w:rPr>
          <w:rFonts w:ascii="Times New Roman" w:hAnsi="Times New Roman" w:cs="Times New Roman"/>
          <w:sz w:val="24"/>
        </w:rPr>
        <w:t>relying on caregiver reporting</w:t>
      </w:r>
      <w:r w:rsidR="00395EBE" w:rsidRPr="004501DE">
        <w:rPr>
          <w:rFonts w:ascii="Times New Roman" w:hAnsi="Times New Roman" w:cs="Times New Roman"/>
          <w:sz w:val="24"/>
        </w:rPr>
        <w:t>.</w:t>
      </w:r>
      <w:r w:rsidR="00B60D5B" w:rsidRPr="004501DE">
        <w:rPr>
          <w:rFonts w:ascii="Times New Roman" w:hAnsi="Times New Roman" w:cs="Times New Roman"/>
          <w:sz w:val="24"/>
        </w:rPr>
        <w:t xml:space="preserve"> </w:t>
      </w:r>
      <w:r w:rsidR="00396CB3" w:rsidRPr="004501DE">
        <w:rPr>
          <w:rFonts w:ascii="Times New Roman" w:hAnsi="Times New Roman" w:cs="Times New Roman"/>
          <w:sz w:val="24"/>
          <w:shd w:val="clear" w:color="auto" w:fill="FFFFFF"/>
        </w:rPr>
        <w:t>Mental health outcome was assessed using a screening tool (EPDS) and only gave an indication of depressive symptoms rather than a clinical diagnosis of depression in mothers.</w:t>
      </w:r>
    </w:p>
    <w:p w14:paraId="4F48C375" w14:textId="177B9705" w:rsidR="00656968" w:rsidRPr="004501DE" w:rsidRDefault="003D206E" w:rsidP="00CF7C9A">
      <w:pPr>
        <w:spacing w:after="120" w:line="360" w:lineRule="auto"/>
        <w:rPr>
          <w:rFonts w:ascii="Times New Roman" w:hAnsi="Times New Roman" w:cs="Times New Roman"/>
          <w:sz w:val="24"/>
          <w:shd w:val="clear" w:color="auto" w:fill="FFFFFF"/>
        </w:rPr>
      </w:pPr>
      <w:r w:rsidRPr="004501DE">
        <w:rPr>
          <w:rFonts w:ascii="Times New Roman" w:hAnsi="Times New Roman" w:cs="Times New Roman"/>
          <w:sz w:val="24"/>
        </w:rPr>
        <w:t>D</w:t>
      </w:r>
      <w:r w:rsidR="00ED6094" w:rsidRPr="004501DE">
        <w:rPr>
          <w:rFonts w:ascii="Times New Roman" w:hAnsi="Times New Roman" w:cs="Times New Roman"/>
          <w:sz w:val="24"/>
          <w:shd w:val="clear" w:color="auto" w:fill="FFFFFF"/>
        </w:rPr>
        <w:t xml:space="preserve">espite the limitations, the study demonstrates the potential importance of </w:t>
      </w:r>
      <w:r w:rsidR="00395EBE" w:rsidRPr="004501DE">
        <w:rPr>
          <w:rFonts w:ascii="Times New Roman" w:hAnsi="Times New Roman" w:cs="Times New Roman"/>
          <w:sz w:val="24"/>
          <w:shd w:val="clear" w:color="auto" w:fill="FFFFFF"/>
        </w:rPr>
        <w:t xml:space="preserve">maternal </w:t>
      </w:r>
      <w:r w:rsidR="00596C28" w:rsidRPr="004501DE">
        <w:rPr>
          <w:rFonts w:ascii="Times New Roman" w:hAnsi="Times New Roman" w:cs="Times New Roman"/>
          <w:sz w:val="24"/>
          <w:shd w:val="clear" w:color="auto" w:fill="FFFFFF"/>
        </w:rPr>
        <w:t xml:space="preserve">mood and stress levels in </w:t>
      </w:r>
      <w:r w:rsidR="000A003A" w:rsidRPr="004501DE">
        <w:rPr>
          <w:rFonts w:ascii="Times New Roman" w:hAnsi="Times New Roman" w:cs="Times New Roman"/>
          <w:sz w:val="24"/>
          <w:shd w:val="clear" w:color="auto" w:fill="FFFFFF"/>
        </w:rPr>
        <w:t xml:space="preserve">infant </w:t>
      </w:r>
      <w:r w:rsidR="00596C28" w:rsidRPr="004501DE">
        <w:rPr>
          <w:rFonts w:ascii="Times New Roman" w:hAnsi="Times New Roman" w:cs="Times New Roman"/>
          <w:sz w:val="24"/>
          <w:shd w:val="clear" w:color="auto" w:fill="FFFFFF"/>
        </w:rPr>
        <w:t>language and</w:t>
      </w:r>
      <w:r w:rsidR="000A003A" w:rsidRPr="004501DE">
        <w:rPr>
          <w:rFonts w:ascii="Times New Roman" w:hAnsi="Times New Roman" w:cs="Times New Roman"/>
          <w:sz w:val="24"/>
          <w:shd w:val="clear" w:color="auto" w:fill="FFFFFF"/>
        </w:rPr>
        <w:t xml:space="preserve"> visual </w:t>
      </w:r>
      <w:r w:rsidR="00395EBE" w:rsidRPr="004501DE">
        <w:rPr>
          <w:rFonts w:ascii="Times New Roman" w:hAnsi="Times New Roman" w:cs="Times New Roman"/>
          <w:sz w:val="24"/>
          <w:shd w:val="clear" w:color="auto" w:fill="FFFFFF"/>
        </w:rPr>
        <w:t xml:space="preserve">perception </w:t>
      </w:r>
      <w:r w:rsidR="000A003A" w:rsidRPr="004501DE">
        <w:rPr>
          <w:rFonts w:ascii="Times New Roman" w:hAnsi="Times New Roman" w:cs="Times New Roman"/>
          <w:sz w:val="24"/>
          <w:shd w:val="clear" w:color="auto" w:fill="FFFFFF"/>
        </w:rPr>
        <w:t>development within a</w:t>
      </w:r>
      <w:r w:rsidR="00DE53F9" w:rsidRPr="004501DE">
        <w:rPr>
          <w:rFonts w:ascii="Times New Roman" w:hAnsi="Times New Roman" w:cs="Times New Roman"/>
          <w:sz w:val="24"/>
          <w:shd w:val="clear" w:color="auto" w:fill="FFFFFF"/>
        </w:rPr>
        <w:t>n</w:t>
      </w:r>
      <w:r w:rsidR="00690314" w:rsidRPr="004501DE">
        <w:rPr>
          <w:rFonts w:ascii="Times New Roman" w:hAnsi="Times New Roman" w:cs="Times New Roman"/>
          <w:sz w:val="24"/>
          <w:shd w:val="clear" w:color="auto" w:fill="FFFFFF"/>
        </w:rPr>
        <w:t xml:space="preserve"> HIV</w:t>
      </w:r>
      <w:r w:rsidR="007C4AE1" w:rsidRPr="004501DE">
        <w:rPr>
          <w:rFonts w:ascii="Times New Roman" w:hAnsi="Times New Roman" w:cs="Times New Roman"/>
          <w:sz w:val="24"/>
          <w:shd w:val="clear" w:color="auto" w:fill="FFFFFF"/>
        </w:rPr>
        <w:t xml:space="preserve"> affected population</w:t>
      </w:r>
      <w:r w:rsidR="00BF2410" w:rsidRPr="004501DE">
        <w:rPr>
          <w:rFonts w:ascii="Times New Roman" w:hAnsi="Times New Roman" w:cs="Times New Roman"/>
          <w:sz w:val="24"/>
          <w:shd w:val="clear" w:color="auto" w:fill="FFFFFF"/>
        </w:rPr>
        <w:t>. I</w:t>
      </w:r>
      <w:r w:rsidR="00ED6094" w:rsidRPr="004501DE">
        <w:rPr>
          <w:rFonts w:ascii="Times New Roman" w:hAnsi="Times New Roman" w:cs="Times New Roman"/>
          <w:sz w:val="24"/>
          <w:shd w:val="clear" w:color="auto" w:fill="FFFFFF"/>
        </w:rPr>
        <w:t xml:space="preserve">ntroducing a comprehensive intervention, which </w:t>
      </w:r>
      <w:r w:rsidR="00DE146F" w:rsidRPr="004501DE">
        <w:rPr>
          <w:rFonts w:ascii="Times New Roman" w:hAnsi="Times New Roman" w:cs="Times New Roman"/>
          <w:sz w:val="24"/>
          <w:shd w:val="clear" w:color="auto" w:fill="FFFFFF"/>
        </w:rPr>
        <w:t>incorporates elements of parental stress and depression reduction, as well as adequate child stimulation</w:t>
      </w:r>
      <w:r w:rsidR="00ED6094" w:rsidRPr="004501DE">
        <w:rPr>
          <w:rFonts w:ascii="Times New Roman" w:hAnsi="Times New Roman" w:cs="Times New Roman"/>
          <w:sz w:val="24"/>
          <w:shd w:val="clear" w:color="auto" w:fill="FFFFFF"/>
        </w:rPr>
        <w:t>, may address this.</w:t>
      </w:r>
      <w:r w:rsidR="00DE146F" w:rsidRPr="004501DE">
        <w:rPr>
          <w:rFonts w:ascii="Times New Roman" w:hAnsi="Times New Roman" w:cs="Times New Roman"/>
          <w:sz w:val="24"/>
        </w:rPr>
        <w:t xml:space="preserve"> Further </w:t>
      </w:r>
      <w:r w:rsidR="00656968" w:rsidRPr="004501DE">
        <w:rPr>
          <w:rFonts w:ascii="Times New Roman" w:hAnsi="Times New Roman" w:cs="Times New Roman"/>
          <w:sz w:val="24"/>
        </w:rPr>
        <w:t xml:space="preserve">studies exploring the </w:t>
      </w:r>
      <w:r w:rsidR="00395EBE" w:rsidRPr="004501DE">
        <w:rPr>
          <w:rFonts w:ascii="Times New Roman" w:hAnsi="Times New Roman" w:cs="Times New Roman"/>
          <w:sz w:val="24"/>
        </w:rPr>
        <w:t xml:space="preserve">drivers </w:t>
      </w:r>
      <w:r w:rsidR="00656968" w:rsidRPr="004501DE">
        <w:rPr>
          <w:rFonts w:ascii="Times New Roman" w:hAnsi="Times New Roman" w:cs="Times New Roman"/>
          <w:sz w:val="24"/>
        </w:rPr>
        <w:t xml:space="preserve">of </w:t>
      </w:r>
      <w:r w:rsidR="00D4066B" w:rsidRPr="004501DE">
        <w:rPr>
          <w:rFonts w:ascii="Times New Roman" w:hAnsi="Times New Roman" w:cs="Times New Roman"/>
          <w:sz w:val="24"/>
        </w:rPr>
        <w:t xml:space="preserve">maternal </w:t>
      </w:r>
      <w:r w:rsidR="00656968" w:rsidRPr="004501DE">
        <w:rPr>
          <w:rFonts w:ascii="Times New Roman" w:hAnsi="Times New Roman" w:cs="Times New Roman"/>
          <w:sz w:val="24"/>
        </w:rPr>
        <w:t>stress and depression</w:t>
      </w:r>
      <w:r w:rsidR="00B06183" w:rsidRPr="004501DE">
        <w:rPr>
          <w:rFonts w:ascii="Times New Roman" w:hAnsi="Times New Roman" w:cs="Times New Roman"/>
          <w:sz w:val="24"/>
        </w:rPr>
        <w:t xml:space="preserve"> </w:t>
      </w:r>
      <w:r w:rsidR="00765E06" w:rsidRPr="004501DE">
        <w:rPr>
          <w:rFonts w:ascii="Times New Roman" w:hAnsi="Times New Roman" w:cs="Times New Roman"/>
          <w:sz w:val="24"/>
        </w:rPr>
        <w:t>symptoms</w:t>
      </w:r>
      <w:r w:rsidR="00596C28" w:rsidRPr="004501DE">
        <w:rPr>
          <w:rFonts w:ascii="Times New Roman" w:hAnsi="Times New Roman" w:cs="Times New Roman"/>
          <w:sz w:val="24"/>
        </w:rPr>
        <w:t xml:space="preserve"> </w:t>
      </w:r>
      <w:r w:rsidR="00656968" w:rsidRPr="004501DE">
        <w:rPr>
          <w:rFonts w:ascii="Times New Roman" w:hAnsi="Times New Roman" w:cs="Times New Roman"/>
          <w:sz w:val="24"/>
        </w:rPr>
        <w:t>could also prove to be insightful for future research.</w:t>
      </w:r>
    </w:p>
    <w:p w14:paraId="6C37FD1B" w14:textId="015AFCEC" w:rsidR="00923317" w:rsidRPr="004501DE" w:rsidRDefault="00395EBE" w:rsidP="00CF7C9A">
      <w:pPr>
        <w:spacing w:after="120" w:line="360" w:lineRule="auto"/>
        <w:rPr>
          <w:rFonts w:ascii="Times New Roman" w:hAnsi="Times New Roman" w:cs="Times New Roman"/>
          <w:sz w:val="24"/>
          <w:shd w:val="clear" w:color="auto" w:fill="FFFFFF"/>
        </w:rPr>
      </w:pPr>
      <w:r w:rsidRPr="004501DE">
        <w:rPr>
          <w:rFonts w:ascii="Times New Roman" w:hAnsi="Times New Roman" w:cs="Times New Roman"/>
          <w:sz w:val="24"/>
          <w:shd w:val="clear" w:color="auto" w:fill="FFFFFF"/>
        </w:rPr>
        <w:t>With the roll out of B+ strategies in pregnancy th</w:t>
      </w:r>
      <w:r w:rsidR="00C42D61" w:rsidRPr="004501DE">
        <w:rPr>
          <w:rFonts w:ascii="Times New Roman" w:hAnsi="Times New Roman" w:cs="Times New Roman"/>
          <w:sz w:val="24"/>
          <w:shd w:val="clear" w:color="auto" w:fill="FFFFFF"/>
        </w:rPr>
        <w:t xml:space="preserve">e level of HIV infection in infants will dramatically decrease. However, the group of </w:t>
      </w:r>
      <w:r w:rsidR="001F334A" w:rsidRPr="004501DE">
        <w:rPr>
          <w:rFonts w:ascii="Times New Roman" w:hAnsi="Times New Roman" w:cs="Times New Roman"/>
          <w:sz w:val="24"/>
          <w:shd w:val="clear" w:color="auto" w:fill="FFFFFF"/>
        </w:rPr>
        <w:t>HEU</w:t>
      </w:r>
      <w:r w:rsidR="0012542E" w:rsidRPr="004501DE">
        <w:rPr>
          <w:rFonts w:ascii="Times New Roman" w:hAnsi="Times New Roman" w:cs="Times New Roman"/>
          <w:sz w:val="24"/>
          <w:shd w:val="clear" w:color="auto" w:fill="FFFFFF"/>
        </w:rPr>
        <w:t xml:space="preserve"> children will increase. </w:t>
      </w:r>
      <w:r w:rsidR="00C42D61" w:rsidRPr="004501DE">
        <w:rPr>
          <w:rFonts w:ascii="Times New Roman" w:hAnsi="Times New Roman" w:cs="Times New Roman"/>
          <w:sz w:val="24"/>
          <w:shd w:val="clear" w:color="auto" w:fill="FFFFFF"/>
        </w:rPr>
        <w:t xml:space="preserve">Treatment may affect health outcomes for caregivers, but the strains of an HIV diagnosis may still be high and may influence the quality </w:t>
      </w:r>
      <w:r w:rsidR="0012542E" w:rsidRPr="004501DE">
        <w:rPr>
          <w:rFonts w:ascii="Times New Roman" w:hAnsi="Times New Roman" w:cs="Times New Roman"/>
          <w:sz w:val="24"/>
          <w:shd w:val="clear" w:color="auto" w:fill="FFFFFF"/>
        </w:rPr>
        <w:t xml:space="preserve">of child care and stimulation. </w:t>
      </w:r>
      <w:r w:rsidR="00C42D61" w:rsidRPr="004501DE">
        <w:rPr>
          <w:rFonts w:ascii="Times New Roman" w:hAnsi="Times New Roman" w:cs="Times New Roman"/>
          <w:sz w:val="24"/>
          <w:shd w:val="clear" w:color="auto" w:fill="FFFFFF"/>
        </w:rPr>
        <w:t>Our data clearly indicates that mothers are recording high levels of stress and low mood and these are associated with cognitive</w:t>
      </w:r>
      <w:r w:rsidR="0012542E" w:rsidRPr="004501DE">
        <w:rPr>
          <w:rFonts w:ascii="Times New Roman" w:hAnsi="Times New Roman" w:cs="Times New Roman"/>
          <w:sz w:val="24"/>
          <w:shd w:val="clear" w:color="auto" w:fill="FFFFFF"/>
        </w:rPr>
        <w:t xml:space="preserve"> development in young infants. </w:t>
      </w:r>
      <w:r w:rsidR="00C42D61" w:rsidRPr="004501DE">
        <w:rPr>
          <w:rFonts w:ascii="Times New Roman" w:hAnsi="Times New Roman" w:cs="Times New Roman"/>
          <w:sz w:val="24"/>
          <w:shd w:val="clear" w:color="auto" w:fill="FFFFFF"/>
        </w:rPr>
        <w:t>Interventions to routinely identify and modify su</w:t>
      </w:r>
      <w:r w:rsidR="0012542E" w:rsidRPr="004501DE">
        <w:rPr>
          <w:rFonts w:ascii="Times New Roman" w:hAnsi="Times New Roman" w:cs="Times New Roman"/>
          <w:sz w:val="24"/>
          <w:shd w:val="clear" w:color="auto" w:fill="FFFFFF"/>
        </w:rPr>
        <w:t xml:space="preserve">ch burdens are clearly needed. </w:t>
      </w:r>
      <w:r w:rsidR="00C42D61" w:rsidRPr="004501DE">
        <w:rPr>
          <w:rFonts w:ascii="Times New Roman" w:hAnsi="Times New Roman" w:cs="Times New Roman"/>
          <w:sz w:val="24"/>
          <w:shd w:val="clear" w:color="auto" w:fill="FFFFFF"/>
        </w:rPr>
        <w:t>These would be of benefit directly to the HIV positive mothers, and in turn may affe</w:t>
      </w:r>
      <w:r w:rsidR="00821360" w:rsidRPr="004501DE">
        <w:rPr>
          <w:rFonts w:ascii="Times New Roman" w:hAnsi="Times New Roman" w:cs="Times New Roman"/>
          <w:sz w:val="24"/>
          <w:shd w:val="clear" w:color="auto" w:fill="FFFFFF"/>
        </w:rPr>
        <w:t xml:space="preserve">ct child development outcomes. </w:t>
      </w:r>
      <w:r w:rsidR="00C42D61" w:rsidRPr="004501DE">
        <w:rPr>
          <w:rFonts w:ascii="Times New Roman" w:hAnsi="Times New Roman" w:cs="Times New Roman"/>
          <w:sz w:val="24"/>
          <w:shd w:val="clear" w:color="auto" w:fill="FFFFFF"/>
        </w:rPr>
        <w:t xml:space="preserve">Studies in South Africa aimed at maternal depression have shown </w:t>
      </w:r>
      <w:r w:rsidR="00142398" w:rsidRPr="004501DE">
        <w:rPr>
          <w:rFonts w:ascii="Times New Roman" w:hAnsi="Times New Roman" w:cs="Times New Roman"/>
          <w:sz w:val="24"/>
          <w:shd w:val="clear" w:color="auto" w:fill="FFFFFF"/>
        </w:rPr>
        <w:t xml:space="preserve">benefits </w:t>
      </w:r>
      <w:r w:rsidR="00142398" w:rsidRPr="004501DE">
        <w:rPr>
          <w:rFonts w:ascii="Times New Roman" w:hAnsi="Times New Roman" w:cs="Times New Roman"/>
          <w:sz w:val="24"/>
          <w:shd w:val="clear" w:color="auto" w:fill="FFFFFF"/>
        </w:rPr>
        <w:lastRenderedPageBreak/>
        <w:t>for child development</w:t>
      </w:r>
      <w:r w:rsidR="005D4D68" w:rsidRPr="004501DE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r w:rsidR="00EA1593" w:rsidRPr="004501DE">
        <w:rPr>
          <w:rFonts w:ascii="Times New Roman" w:hAnsi="Times New Roman" w:cs="Times New Roman"/>
          <w:sz w:val="24"/>
          <w:shd w:val="clear" w:color="auto" w:fill="FFFFFF"/>
        </w:rPr>
        <w:fldChar w:fldCharType="begin">
          <w:fldData xml:space="preserve">PEVuZE5vdGU+PENpdGU+PEF1dGhvcj5Ub21saW5zb248L0F1dGhvcj48WWVhcj4yMDE3PC9ZZWFy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</w:fldData>
        </w:fldChar>
      </w:r>
      <w:r w:rsidR="006052F5">
        <w:rPr>
          <w:rFonts w:ascii="Times New Roman" w:hAnsi="Times New Roman" w:cs="Times New Roman"/>
          <w:sz w:val="24"/>
          <w:shd w:val="clear" w:color="auto" w:fill="FFFFFF"/>
        </w:rPr>
        <w:instrText xml:space="preserve"> ADDIN EN.CITE </w:instrText>
      </w:r>
      <w:r w:rsidR="006052F5">
        <w:rPr>
          <w:rFonts w:ascii="Times New Roman" w:hAnsi="Times New Roman" w:cs="Times New Roman"/>
          <w:sz w:val="24"/>
          <w:shd w:val="clear" w:color="auto" w:fill="FFFFFF"/>
        </w:rPr>
        <w:fldChar w:fldCharType="begin">
          <w:fldData xml:space="preserve">PEVuZE5vdGU+PENpdGU+PEF1dGhvcj5Ub21saW5zb248L0F1dGhvcj48WWVhcj4yMDE3PC9ZZWFy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</w:fldData>
        </w:fldChar>
      </w:r>
      <w:r w:rsidR="006052F5">
        <w:rPr>
          <w:rFonts w:ascii="Times New Roman" w:hAnsi="Times New Roman" w:cs="Times New Roman"/>
          <w:sz w:val="24"/>
          <w:shd w:val="clear" w:color="auto" w:fill="FFFFFF"/>
        </w:rPr>
        <w:instrText xml:space="preserve"> ADDIN EN.CITE.DATA </w:instrText>
      </w:r>
      <w:r w:rsidR="006052F5">
        <w:rPr>
          <w:rFonts w:ascii="Times New Roman" w:hAnsi="Times New Roman" w:cs="Times New Roman"/>
          <w:sz w:val="24"/>
          <w:shd w:val="clear" w:color="auto" w:fill="FFFFFF"/>
        </w:rPr>
      </w:r>
      <w:r w:rsidR="006052F5">
        <w:rPr>
          <w:rFonts w:ascii="Times New Roman" w:hAnsi="Times New Roman" w:cs="Times New Roman"/>
          <w:sz w:val="24"/>
          <w:shd w:val="clear" w:color="auto" w:fill="FFFFFF"/>
        </w:rPr>
        <w:fldChar w:fldCharType="end"/>
      </w:r>
      <w:r w:rsidR="00EA1593" w:rsidRPr="004501DE">
        <w:rPr>
          <w:rFonts w:ascii="Times New Roman" w:hAnsi="Times New Roman" w:cs="Times New Roman"/>
          <w:sz w:val="24"/>
          <w:shd w:val="clear" w:color="auto" w:fill="FFFFFF"/>
        </w:rPr>
      </w:r>
      <w:r w:rsidR="00EA1593" w:rsidRPr="004501DE">
        <w:rPr>
          <w:rFonts w:ascii="Times New Roman" w:hAnsi="Times New Roman" w:cs="Times New Roman"/>
          <w:sz w:val="24"/>
          <w:shd w:val="clear" w:color="auto" w:fill="FFFFFF"/>
        </w:rPr>
        <w:fldChar w:fldCharType="separate"/>
      </w:r>
      <w:r w:rsidR="006052F5">
        <w:rPr>
          <w:rFonts w:ascii="Times New Roman" w:hAnsi="Times New Roman" w:cs="Times New Roman"/>
          <w:noProof/>
          <w:sz w:val="24"/>
          <w:shd w:val="clear" w:color="auto" w:fill="FFFFFF"/>
        </w:rPr>
        <w:t>(</w:t>
      </w:r>
      <w:hyperlink w:anchor="_ENREF_39" w:tooltip="Tomlinson, 2015 #248" w:history="1">
        <w:r w:rsidR="006052F5">
          <w:rPr>
            <w:rFonts w:ascii="Times New Roman" w:hAnsi="Times New Roman" w:cs="Times New Roman"/>
            <w:noProof/>
            <w:sz w:val="24"/>
            <w:shd w:val="clear" w:color="auto" w:fill="FFFFFF"/>
          </w:rPr>
          <w:t>Tomlinson et al., 2015</w:t>
        </w:r>
      </w:hyperlink>
      <w:r w:rsidR="006052F5">
        <w:rPr>
          <w:rFonts w:ascii="Times New Roman" w:hAnsi="Times New Roman" w:cs="Times New Roman"/>
          <w:noProof/>
          <w:sz w:val="24"/>
          <w:shd w:val="clear" w:color="auto" w:fill="FFFFFF"/>
        </w:rPr>
        <w:t xml:space="preserve">; </w:t>
      </w:r>
      <w:hyperlink w:anchor="_ENREF_40" w:tooltip="Tomlinson, 2017 #245" w:history="1">
        <w:r w:rsidR="006052F5">
          <w:rPr>
            <w:rFonts w:ascii="Times New Roman" w:hAnsi="Times New Roman" w:cs="Times New Roman"/>
            <w:noProof/>
            <w:sz w:val="24"/>
            <w:shd w:val="clear" w:color="auto" w:fill="FFFFFF"/>
          </w:rPr>
          <w:t>Tomlinson, Rotheram-Borus, Scheffler, &amp; le Roux, 2017</w:t>
        </w:r>
      </w:hyperlink>
      <w:r w:rsidR="006052F5">
        <w:rPr>
          <w:rFonts w:ascii="Times New Roman" w:hAnsi="Times New Roman" w:cs="Times New Roman"/>
          <w:noProof/>
          <w:sz w:val="24"/>
          <w:shd w:val="clear" w:color="auto" w:fill="FFFFFF"/>
        </w:rPr>
        <w:t>)</w:t>
      </w:r>
      <w:r w:rsidR="00EA1593" w:rsidRPr="004501DE">
        <w:rPr>
          <w:rFonts w:ascii="Times New Roman" w:hAnsi="Times New Roman" w:cs="Times New Roman"/>
          <w:sz w:val="24"/>
          <w:shd w:val="clear" w:color="auto" w:fill="FFFFFF"/>
        </w:rPr>
        <w:fldChar w:fldCharType="end"/>
      </w:r>
      <w:r w:rsidR="00CF5ADA" w:rsidRPr="004501DE">
        <w:rPr>
          <w:rFonts w:ascii="Times New Roman" w:hAnsi="Times New Roman" w:cs="Times New Roman"/>
          <w:sz w:val="24"/>
          <w:shd w:val="clear" w:color="auto" w:fill="FFFFFF"/>
        </w:rPr>
        <w:t>.</w:t>
      </w:r>
      <w:r w:rsidR="00142398" w:rsidRPr="004501DE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  <w:r w:rsidR="00C42D61" w:rsidRPr="004501DE">
        <w:rPr>
          <w:rFonts w:ascii="Times New Roman" w:hAnsi="Times New Roman" w:cs="Times New Roman"/>
          <w:sz w:val="24"/>
          <w:shd w:val="clear" w:color="auto" w:fill="FFFFFF"/>
        </w:rPr>
        <w:t>It seems from our data that maternal factors are equally important in Zimbabwe.</w:t>
      </w:r>
      <w:r w:rsidR="00821360" w:rsidRPr="004501DE">
        <w:rPr>
          <w:rFonts w:ascii="Times New Roman" w:hAnsi="Times New Roman" w:cs="Times New Roman"/>
          <w:sz w:val="24"/>
          <w:shd w:val="clear" w:color="auto" w:fill="FFFFFF"/>
        </w:rPr>
        <w:t xml:space="preserve"> </w:t>
      </w:r>
    </w:p>
    <w:p w14:paraId="06C5833A" w14:textId="77777777" w:rsidR="00352DF0" w:rsidRPr="004501DE" w:rsidRDefault="00352DF0" w:rsidP="00CF7C9A">
      <w:pPr>
        <w:spacing w:after="120" w:line="360" w:lineRule="auto"/>
        <w:rPr>
          <w:rFonts w:ascii="Times New Roman" w:hAnsi="Times New Roman" w:cs="Times New Roman"/>
          <w:sz w:val="24"/>
          <w:shd w:val="clear" w:color="auto" w:fill="FFFFFF"/>
        </w:rPr>
      </w:pPr>
    </w:p>
    <w:p w14:paraId="14A01D44" w14:textId="626F0C75" w:rsidR="00352DF0" w:rsidRPr="00CF7C9A" w:rsidRDefault="00A129C8" w:rsidP="00CF7C9A">
      <w:pPr>
        <w:pBdr>
          <w:bottom w:val="single" w:sz="4" w:space="1" w:color="auto"/>
        </w:pBdr>
        <w:spacing w:after="0" w:line="360" w:lineRule="auto"/>
        <w:rPr>
          <w:rFonts w:ascii="Times New Roman" w:hAnsi="Times New Roman" w:cs="Times New Roman"/>
          <w:i/>
        </w:rPr>
      </w:pPr>
      <w:r w:rsidRPr="00CF7C9A">
        <w:rPr>
          <w:rFonts w:ascii="Times New Roman" w:hAnsi="Times New Roman" w:cs="Times New Roman"/>
          <w:i/>
        </w:rPr>
        <w:t xml:space="preserve">Word count: </w:t>
      </w:r>
      <w:r w:rsidR="006944E7">
        <w:rPr>
          <w:rFonts w:ascii="Times New Roman" w:hAnsi="Times New Roman" w:cs="Times New Roman"/>
          <w:i/>
        </w:rPr>
        <w:t>3</w:t>
      </w:r>
      <w:r w:rsidR="00A10CF3" w:rsidRPr="00CF7C9A">
        <w:rPr>
          <w:rFonts w:ascii="Times New Roman" w:hAnsi="Times New Roman" w:cs="Times New Roman"/>
          <w:i/>
        </w:rPr>
        <w:t>,</w:t>
      </w:r>
      <w:r w:rsidR="006052F5">
        <w:rPr>
          <w:rFonts w:ascii="Times New Roman" w:hAnsi="Times New Roman" w:cs="Times New Roman"/>
          <w:i/>
        </w:rPr>
        <w:t>034</w:t>
      </w:r>
    </w:p>
    <w:p w14:paraId="5DF4396D" w14:textId="77777777" w:rsidR="00073E38" w:rsidRDefault="00073E38" w:rsidP="00CF7C9A">
      <w:pPr>
        <w:spacing w:before="240" w:after="0" w:line="360" w:lineRule="auto"/>
        <w:rPr>
          <w:rFonts w:ascii="Times New Roman" w:hAnsi="Times New Roman" w:cs="Times New Roman"/>
          <w:b/>
          <w:sz w:val="28"/>
        </w:rPr>
      </w:pPr>
    </w:p>
    <w:p w14:paraId="05167042" w14:textId="77777777" w:rsidR="00326BB5" w:rsidRPr="00CF7C9A" w:rsidRDefault="004D44CB" w:rsidP="00CF7C9A">
      <w:pPr>
        <w:spacing w:before="240" w:after="0" w:line="360" w:lineRule="auto"/>
        <w:rPr>
          <w:rFonts w:ascii="Times New Roman" w:hAnsi="Times New Roman" w:cs="Times New Roman"/>
          <w:b/>
          <w:sz w:val="28"/>
        </w:rPr>
      </w:pPr>
      <w:r w:rsidRPr="00CF7C9A">
        <w:rPr>
          <w:rFonts w:ascii="Times New Roman" w:hAnsi="Times New Roman" w:cs="Times New Roman"/>
          <w:b/>
          <w:sz w:val="28"/>
        </w:rPr>
        <w:t>A</w:t>
      </w:r>
      <w:r w:rsidR="00326BB5" w:rsidRPr="00CF7C9A">
        <w:rPr>
          <w:rFonts w:ascii="Times New Roman" w:hAnsi="Times New Roman" w:cs="Times New Roman"/>
          <w:b/>
          <w:sz w:val="28"/>
        </w:rPr>
        <w:t>cknowledgments</w:t>
      </w:r>
    </w:p>
    <w:p w14:paraId="48DD56F6" w14:textId="77777777" w:rsidR="00B61C2A" w:rsidRPr="00E320BC" w:rsidRDefault="004D44CB" w:rsidP="00CF7C9A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E320BC">
        <w:rPr>
          <w:rFonts w:ascii="Times New Roman" w:hAnsi="Times New Roman" w:cs="Times New Roman"/>
          <w:sz w:val="24"/>
          <w:szCs w:val="24"/>
        </w:rPr>
        <w:t xml:space="preserve">We would like to thank </w:t>
      </w:r>
      <w:r w:rsidR="00B8230B" w:rsidRPr="00E320BC">
        <w:rPr>
          <w:rFonts w:ascii="Times New Roman" w:hAnsi="Times New Roman" w:cs="Times New Roman"/>
          <w:sz w:val="24"/>
          <w:szCs w:val="24"/>
        </w:rPr>
        <w:t xml:space="preserve">our </w:t>
      </w:r>
      <w:r w:rsidR="00AE4499" w:rsidRPr="00E320BC">
        <w:rPr>
          <w:rFonts w:ascii="Times New Roman" w:hAnsi="Times New Roman" w:cs="Times New Roman"/>
          <w:sz w:val="24"/>
          <w:szCs w:val="24"/>
        </w:rPr>
        <w:t xml:space="preserve">various </w:t>
      </w:r>
      <w:r w:rsidR="00B8230B" w:rsidRPr="00E320BC">
        <w:rPr>
          <w:rFonts w:ascii="Times New Roman" w:hAnsi="Times New Roman" w:cs="Times New Roman"/>
          <w:sz w:val="24"/>
          <w:szCs w:val="24"/>
        </w:rPr>
        <w:t xml:space="preserve">partners USAID-PEPFAR, the PEPFAR OVC Technical Working Group, </w:t>
      </w:r>
      <w:r w:rsidR="00AE4499" w:rsidRPr="00E320BC">
        <w:rPr>
          <w:rFonts w:ascii="Times New Roman" w:hAnsi="Times New Roman" w:cs="Times New Roman"/>
          <w:sz w:val="24"/>
          <w:szCs w:val="24"/>
        </w:rPr>
        <w:t>CeSH</w:t>
      </w:r>
      <w:r w:rsidR="004A11C5" w:rsidRPr="00E320BC">
        <w:rPr>
          <w:rFonts w:ascii="Times New Roman" w:hAnsi="Times New Roman" w:cs="Times New Roman"/>
          <w:sz w:val="24"/>
          <w:szCs w:val="24"/>
        </w:rPr>
        <w:t>H</w:t>
      </w:r>
      <w:r w:rsidR="00AE4499" w:rsidRPr="00E320BC">
        <w:rPr>
          <w:rFonts w:ascii="Times New Roman" w:hAnsi="Times New Roman" w:cs="Times New Roman"/>
          <w:sz w:val="24"/>
          <w:szCs w:val="24"/>
        </w:rPr>
        <w:t xml:space="preserve">AR, </w:t>
      </w:r>
      <w:r w:rsidR="00B8230B" w:rsidRPr="00E320BC">
        <w:rPr>
          <w:rFonts w:ascii="Times New Roman" w:hAnsi="Times New Roman" w:cs="Times New Roman"/>
          <w:sz w:val="24"/>
          <w:szCs w:val="24"/>
        </w:rPr>
        <w:t>and World Education Zimbabwe (project implementing partner).</w:t>
      </w:r>
      <w:r w:rsidR="00AE4499" w:rsidRPr="00E320BC">
        <w:rPr>
          <w:rFonts w:ascii="Times New Roman" w:hAnsi="Times New Roman" w:cs="Times New Roman"/>
          <w:sz w:val="24"/>
          <w:szCs w:val="24"/>
        </w:rPr>
        <w:t xml:space="preserve"> We would also like to </w:t>
      </w:r>
      <w:r w:rsidR="00141487" w:rsidRPr="00E320BC">
        <w:rPr>
          <w:rFonts w:ascii="Times New Roman" w:hAnsi="Times New Roman" w:cs="Times New Roman"/>
          <w:sz w:val="24"/>
          <w:szCs w:val="24"/>
        </w:rPr>
        <w:t>thank the families and children who participated in the trial.</w:t>
      </w:r>
    </w:p>
    <w:p w14:paraId="6E5E040A" w14:textId="77777777" w:rsidR="00BB5FCF" w:rsidRPr="00CF7C9A" w:rsidRDefault="0038094E" w:rsidP="00CF7C9A">
      <w:pPr>
        <w:spacing w:before="240" w:after="0" w:line="360" w:lineRule="auto"/>
        <w:rPr>
          <w:rFonts w:ascii="Times New Roman" w:hAnsi="Times New Roman" w:cs="Times New Roman"/>
          <w:b/>
          <w:sz w:val="28"/>
        </w:rPr>
      </w:pPr>
      <w:r w:rsidRPr="00CF7C9A">
        <w:rPr>
          <w:rFonts w:ascii="Times New Roman" w:hAnsi="Times New Roman" w:cs="Times New Roman"/>
          <w:b/>
          <w:sz w:val="28"/>
        </w:rPr>
        <w:t xml:space="preserve">Funding details </w:t>
      </w:r>
    </w:p>
    <w:p w14:paraId="27CDEA52" w14:textId="77777777" w:rsidR="00BB5FCF" w:rsidRPr="00E320BC" w:rsidRDefault="00BB5FCF" w:rsidP="00CF7C9A">
      <w:pPr>
        <w:spacing w:after="0" w:line="360" w:lineRule="auto"/>
        <w:rPr>
          <w:rFonts w:ascii="Times New Roman" w:hAnsi="Times New Roman" w:cs="Times New Roman"/>
          <w:b/>
          <w:sz w:val="28"/>
        </w:rPr>
      </w:pPr>
      <w:r w:rsidRPr="00E320BC">
        <w:rPr>
          <w:rFonts w:ascii="Times New Roman" w:hAnsi="Times New Roman" w:cs="Times New Roman"/>
          <w:sz w:val="24"/>
        </w:rPr>
        <w:t>The funding partners for the study are USAID-PEPFAR, funded under the Orphans and Vulnerable Children Special Initiative.</w:t>
      </w:r>
    </w:p>
    <w:p w14:paraId="21A31AD7" w14:textId="77777777" w:rsidR="009612C1" w:rsidRPr="00CF7C9A" w:rsidRDefault="00326BB5" w:rsidP="00CF7C9A">
      <w:pPr>
        <w:spacing w:before="240" w:after="0" w:line="360" w:lineRule="auto"/>
        <w:rPr>
          <w:rFonts w:ascii="Times New Roman" w:hAnsi="Times New Roman" w:cs="Times New Roman"/>
          <w:b/>
          <w:sz w:val="28"/>
        </w:rPr>
      </w:pPr>
      <w:r w:rsidRPr="00CF7C9A">
        <w:rPr>
          <w:rFonts w:ascii="Times New Roman" w:hAnsi="Times New Roman" w:cs="Times New Roman"/>
          <w:b/>
          <w:sz w:val="28"/>
        </w:rPr>
        <w:t xml:space="preserve">Disclosure statement </w:t>
      </w:r>
    </w:p>
    <w:p w14:paraId="1FE3564F" w14:textId="27E32464" w:rsidR="005C3B1F" w:rsidRDefault="00E8339B" w:rsidP="00CF7C9A">
      <w:pPr>
        <w:spacing w:after="0" w:line="360" w:lineRule="auto"/>
        <w:rPr>
          <w:rFonts w:ascii="Times New Roman" w:hAnsi="Times New Roman" w:cs="Times New Roman"/>
          <w:sz w:val="24"/>
          <w:shd w:val="clear" w:color="auto" w:fill="FFFFFF"/>
        </w:rPr>
      </w:pPr>
      <w:r w:rsidRPr="00E320BC">
        <w:rPr>
          <w:rFonts w:ascii="Times New Roman" w:hAnsi="Times New Roman" w:cs="Times New Roman"/>
          <w:sz w:val="24"/>
          <w:shd w:val="clear" w:color="auto" w:fill="FFFFFF"/>
        </w:rPr>
        <w:t xml:space="preserve">The authors declare that they have no competing interests. </w:t>
      </w:r>
    </w:p>
    <w:p w14:paraId="62C767C7" w14:textId="77777777" w:rsidR="00A433D2" w:rsidRDefault="00A433D2" w:rsidP="00CF7C9A">
      <w:pPr>
        <w:spacing w:after="0" w:line="360" w:lineRule="auto"/>
        <w:rPr>
          <w:rFonts w:ascii="Times New Roman" w:hAnsi="Times New Roman" w:cs="Times New Roman"/>
          <w:sz w:val="24"/>
          <w:shd w:val="clear" w:color="auto" w:fill="FFFFFF"/>
        </w:rPr>
      </w:pPr>
    </w:p>
    <w:p w14:paraId="233E6C33" w14:textId="77777777" w:rsidR="00A433D2" w:rsidRDefault="00A433D2" w:rsidP="00CF7C9A">
      <w:pPr>
        <w:spacing w:after="0" w:line="360" w:lineRule="auto"/>
        <w:rPr>
          <w:rFonts w:ascii="Times New Roman" w:hAnsi="Times New Roman" w:cs="Times New Roman"/>
          <w:sz w:val="24"/>
          <w:shd w:val="clear" w:color="auto" w:fill="FFFFFF"/>
        </w:rPr>
      </w:pPr>
    </w:p>
    <w:p w14:paraId="15C58C41" w14:textId="77777777" w:rsidR="00A433D2" w:rsidRDefault="00A433D2" w:rsidP="00CF7C9A">
      <w:pPr>
        <w:spacing w:after="0" w:line="360" w:lineRule="auto"/>
        <w:rPr>
          <w:rFonts w:ascii="Times New Roman" w:hAnsi="Times New Roman" w:cs="Times New Roman"/>
          <w:sz w:val="24"/>
          <w:shd w:val="clear" w:color="auto" w:fill="FFFFFF"/>
        </w:rPr>
      </w:pPr>
    </w:p>
    <w:p w14:paraId="72ABD8CC" w14:textId="77777777" w:rsidR="00A433D2" w:rsidRDefault="00A433D2" w:rsidP="00CF7C9A">
      <w:pPr>
        <w:spacing w:after="0" w:line="360" w:lineRule="auto"/>
        <w:rPr>
          <w:rFonts w:ascii="Times New Roman" w:hAnsi="Times New Roman" w:cs="Times New Roman"/>
          <w:sz w:val="24"/>
          <w:shd w:val="clear" w:color="auto" w:fill="FFFFFF"/>
        </w:rPr>
      </w:pPr>
    </w:p>
    <w:p w14:paraId="65D3518D" w14:textId="77777777" w:rsidR="00A433D2" w:rsidRDefault="00A433D2" w:rsidP="00CF7C9A">
      <w:pPr>
        <w:spacing w:after="0" w:line="360" w:lineRule="auto"/>
        <w:rPr>
          <w:rFonts w:ascii="Times New Roman" w:hAnsi="Times New Roman" w:cs="Times New Roman"/>
          <w:sz w:val="24"/>
          <w:shd w:val="clear" w:color="auto" w:fill="FFFFFF"/>
        </w:rPr>
      </w:pPr>
    </w:p>
    <w:p w14:paraId="1D712C1A" w14:textId="77777777" w:rsidR="00A433D2" w:rsidRDefault="00A433D2" w:rsidP="00CF7C9A">
      <w:pPr>
        <w:spacing w:after="0" w:line="360" w:lineRule="auto"/>
        <w:rPr>
          <w:rFonts w:ascii="Times New Roman" w:hAnsi="Times New Roman" w:cs="Times New Roman"/>
          <w:sz w:val="28"/>
        </w:rPr>
      </w:pPr>
    </w:p>
    <w:p w14:paraId="40CD336E" w14:textId="77777777" w:rsidR="008D2FCB" w:rsidRDefault="008D2FCB" w:rsidP="00CF7C9A">
      <w:pPr>
        <w:spacing w:after="0" w:line="360" w:lineRule="auto"/>
        <w:rPr>
          <w:rFonts w:ascii="Times New Roman" w:hAnsi="Times New Roman" w:cs="Times New Roman"/>
          <w:sz w:val="28"/>
        </w:rPr>
      </w:pPr>
    </w:p>
    <w:p w14:paraId="4A46E915" w14:textId="77777777" w:rsidR="008D2FCB" w:rsidRDefault="008D2FCB" w:rsidP="00CF7C9A">
      <w:pPr>
        <w:spacing w:after="0" w:line="360" w:lineRule="auto"/>
        <w:rPr>
          <w:rFonts w:ascii="Times New Roman" w:hAnsi="Times New Roman" w:cs="Times New Roman"/>
          <w:sz w:val="28"/>
        </w:rPr>
      </w:pPr>
    </w:p>
    <w:p w14:paraId="75DA1B87" w14:textId="77777777" w:rsidR="008D2FCB" w:rsidRDefault="008D2FCB" w:rsidP="00CF7C9A">
      <w:pPr>
        <w:spacing w:after="0" w:line="360" w:lineRule="auto"/>
        <w:rPr>
          <w:rFonts w:ascii="Times New Roman" w:hAnsi="Times New Roman" w:cs="Times New Roman"/>
          <w:sz w:val="28"/>
        </w:rPr>
      </w:pPr>
    </w:p>
    <w:p w14:paraId="20286396" w14:textId="77777777" w:rsidR="008D2FCB" w:rsidRDefault="008D2FCB" w:rsidP="00CF7C9A">
      <w:pPr>
        <w:spacing w:after="0" w:line="360" w:lineRule="auto"/>
        <w:rPr>
          <w:rFonts w:ascii="Times New Roman" w:hAnsi="Times New Roman" w:cs="Times New Roman"/>
          <w:sz w:val="28"/>
        </w:rPr>
      </w:pPr>
    </w:p>
    <w:p w14:paraId="357E06B6" w14:textId="77777777" w:rsidR="008D2FCB" w:rsidRDefault="008D2FCB" w:rsidP="00CF7C9A">
      <w:pPr>
        <w:spacing w:after="0" w:line="360" w:lineRule="auto"/>
        <w:rPr>
          <w:rFonts w:ascii="Times New Roman" w:hAnsi="Times New Roman" w:cs="Times New Roman"/>
          <w:sz w:val="28"/>
        </w:rPr>
      </w:pPr>
    </w:p>
    <w:p w14:paraId="7E6C711E" w14:textId="77777777" w:rsidR="008D2FCB" w:rsidRDefault="008D2FCB" w:rsidP="00CF7C9A">
      <w:pPr>
        <w:spacing w:after="0" w:line="360" w:lineRule="auto"/>
        <w:rPr>
          <w:rFonts w:ascii="Times New Roman" w:hAnsi="Times New Roman" w:cs="Times New Roman"/>
          <w:sz w:val="28"/>
        </w:rPr>
      </w:pPr>
    </w:p>
    <w:p w14:paraId="5A324E5E" w14:textId="77777777" w:rsidR="008D2FCB" w:rsidRDefault="008D2FCB" w:rsidP="00CF7C9A">
      <w:pPr>
        <w:spacing w:after="0" w:line="360" w:lineRule="auto"/>
        <w:rPr>
          <w:rFonts w:ascii="Times New Roman" w:hAnsi="Times New Roman" w:cs="Times New Roman"/>
          <w:sz w:val="28"/>
        </w:rPr>
      </w:pPr>
    </w:p>
    <w:p w14:paraId="3FC05804" w14:textId="77777777" w:rsidR="008D2FCB" w:rsidRDefault="008D2FCB" w:rsidP="00CF7C9A">
      <w:pPr>
        <w:spacing w:after="0" w:line="360" w:lineRule="auto"/>
        <w:rPr>
          <w:rFonts w:ascii="Times New Roman" w:hAnsi="Times New Roman" w:cs="Times New Roman"/>
          <w:sz w:val="28"/>
        </w:rPr>
      </w:pPr>
    </w:p>
    <w:p w14:paraId="33BEF490" w14:textId="77777777" w:rsidR="008D2FCB" w:rsidRPr="00E320BC" w:rsidRDefault="008D2FCB" w:rsidP="00CF7C9A">
      <w:pPr>
        <w:spacing w:after="0" w:line="360" w:lineRule="auto"/>
        <w:rPr>
          <w:rFonts w:ascii="Times New Roman" w:hAnsi="Times New Roman" w:cs="Times New Roman"/>
          <w:sz w:val="28"/>
        </w:rPr>
      </w:pPr>
    </w:p>
    <w:p w14:paraId="62386507" w14:textId="4056A46E" w:rsidR="000C3138" w:rsidRPr="00CF7C9A" w:rsidRDefault="009833CA" w:rsidP="00CF7C9A">
      <w:pPr>
        <w:spacing w:before="240" w:after="0" w:line="360" w:lineRule="auto"/>
        <w:jc w:val="center"/>
        <w:rPr>
          <w:rFonts w:ascii="Times New Roman" w:hAnsi="Times New Roman" w:cs="Times New Roman"/>
          <w:b/>
          <w:sz w:val="28"/>
        </w:rPr>
      </w:pPr>
      <w:r w:rsidRPr="00CF7C9A">
        <w:rPr>
          <w:rFonts w:ascii="Times New Roman" w:hAnsi="Times New Roman" w:cs="Times New Roman"/>
          <w:b/>
          <w:sz w:val="28"/>
        </w:rPr>
        <w:lastRenderedPageBreak/>
        <w:t>References</w:t>
      </w:r>
    </w:p>
    <w:p w14:paraId="2B91BF77" w14:textId="77777777" w:rsidR="006052F5" w:rsidRPr="006052F5" w:rsidRDefault="00BC5ED5" w:rsidP="006052F5">
      <w:pPr>
        <w:pStyle w:val="EndNoteBibliography"/>
        <w:ind w:left="720" w:hanging="720"/>
        <w:rPr>
          <w:rFonts w:cs="Times New Roman"/>
          <w:szCs w:val="24"/>
        </w:rPr>
      </w:pPr>
      <w:r w:rsidRPr="00845DC6">
        <w:rPr>
          <w:rFonts w:ascii="Times New Roman" w:hAnsi="Times New Roman" w:cs="Times New Roman"/>
          <w:sz w:val="24"/>
          <w:szCs w:val="24"/>
        </w:rPr>
        <w:fldChar w:fldCharType="begin"/>
      </w:r>
      <w:r w:rsidR="00E04390" w:rsidRPr="00845DC6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845DC6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1" w:name="_ENREF_1"/>
      <w:r w:rsidR="006052F5" w:rsidRPr="006052F5">
        <w:rPr>
          <w:rFonts w:cs="Times New Roman"/>
          <w:szCs w:val="24"/>
        </w:rPr>
        <w:t>Akshoomoff, N. (2006). Use of the Mullen Scales of Early Learning for the assessment of young children with Autism Spectrum Disorders. [Research Support, N.I.H., Extramural</w:t>
      </w:r>
    </w:p>
    <w:p w14:paraId="1C5A3EEF" w14:textId="77777777" w:rsidR="006052F5" w:rsidRPr="006052F5" w:rsidRDefault="006052F5" w:rsidP="006052F5">
      <w:pPr>
        <w:pStyle w:val="EndNoteBibliography"/>
        <w:spacing w:after="0"/>
        <w:ind w:left="720" w:hanging="720"/>
        <w:rPr>
          <w:rFonts w:cs="Times New Roman"/>
          <w:szCs w:val="24"/>
        </w:rPr>
      </w:pPr>
      <w:r w:rsidRPr="006052F5">
        <w:rPr>
          <w:rFonts w:cs="Times New Roman"/>
          <w:szCs w:val="24"/>
        </w:rPr>
        <w:t xml:space="preserve">Research Support, U.S. Gov't, Non-P.H.S.]. </w:t>
      </w:r>
      <w:r w:rsidRPr="006052F5">
        <w:rPr>
          <w:rFonts w:cs="Times New Roman"/>
          <w:i/>
          <w:szCs w:val="24"/>
        </w:rPr>
        <w:t>Child Neuropsychol, 12</w:t>
      </w:r>
      <w:r w:rsidRPr="006052F5">
        <w:rPr>
          <w:rFonts w:cs="Times New Roman"/>
          <w:szCs w:val="24"/>
        </w:rPr>
        <w:t>(4-5), 269-277. doi: 10.1080/09297040500473714</w:t>
      </w:r>
      <w:bookmarkEnd w:id="1"/>
    </w:p>
    <w:p w14:paraId="645896FC" w14:textId="77777777" w:rsidR="006052F5" w:rsidRPr="006052F5" w:rsidRDefault="006052F5" w:rsidP="006052F5">
      <w:pPr>
        <w:pStyle w:val="EndNoteBibliography"/>
        <w:spacing w:after="0"/>
        <w:ind w:left="720" w:hanging="720"/>
        <w:rPr>
          <w:rFonts w:cs="Times New Roman"/>
          <w:szCs w:val="24"/>
        </w:rPr>
      </w:pPr>
      <w:bookmarkStart w:id="2" w:name="_ENREF_2"/>
      <w:r w:rsidRPr="006052F5">
        <w:rPr>
          <w:rFonts w:cs="Times New Roman"/>
          <w:szCs w:val="24"/>
        </w:rPr>
        <w:t xml:space="preserve">Allen, A. B., Finestone, M., Eloff, I., Sipsma, H., Makin, J., Triplett, K., . . . Forsyth, B. W. (2014). The Role of Parenting in Affecting the Behavior and Adaptive Functioning of Young Children of HIV-Infected Mothers in South Africa. [journal article]. </w:t>
      </w:r>
      <w:r w:rsidRPr="006052F5">
        <w:rPr>
          <w:rFonts w:cs="Times New Roman"/>
          <w:i/>
          <w:szCs w:val="24"/>
        </w:rPr>
        <w:t>AIDS and Behavior, 18</w:t>
      </w:r>
      <w:r w:rsidRPr="006052F5">
        <w:rPr>
          <w:rFonts w:cs="Times New Roman"/>
          <w:szCs w:val="24"/>
        </w:rPr>
        <w:t>(3), 605-616. doi: 10.1007/s10461-013-0544-7</w:t>
      </w:r>
      <w:bookmarkEnd w:id="2"/>
    </w:p>
    <w:p w14:paraId="1F6AF957" w14:textId="77777777" w:rsidR="006052F5" w:rsidRPr="006052F5" w:rsidRDefault="006052F5" w:rsidP="006052F5">
      <w:pPr>
        <w:pStyle w:val="EndNoteBibliography"/>
        <w:ind w:left="720" w:hanging="720"/>
        <w:rPr>
          <w:rFonts w:cs="Times New Roman"/>
          <w:szCs w:val="24"/>
        </w:rPr>
      </w:pPr>
      <w:bookmarkStart w:id="3" w:name="_ENREF_3"/>
      <w:r w:rsidRPr="006052F5">
        <w:rPr>
          <w:rFonts w:cs="Times New Roman"/>
          <w:szCs w:val="24"/>
        </w:rPr>
        <w:t>AV, A., SS, S., &amp; F, G.-S. (2003). Pathogenesis of human immunodeficiency virus-induced neurological disease. [Research Support, Non-U.S. Gov't</w:t>
      </w:r>
    </w:p>
    <w:p w14:paraId="05D3446E" w14:textId="77777777" w:rsidR="006052F5" w:rsidRPr="006052F5" w:rsidRDefault="006052F5" w:rsidP="006052F5">
      <w:pPr>
        <w:pStyle w:val="EndNoteBibliography"/>
        <w:ind w:left="720" w:hanging="720"/>
        <w:rPr>
          <w:rFonts w:cs="Times New Roman"/>
          <w:szCs w:val="24"/>
        </w:rPr>
      </w:pPr>
      <w:r w:rsidRPr="006052F5">
        <w:rPr>
          <w:rFonts w:cs="Times New Roman"/>
          <w:szCs w:val="24"/>
        </w:rPr>
        <w:t>Research Support, U.S. Gov't, P.H.S.</w:t>
      </w:r>
    </w:p>
    <w:p w14:paraId="120DEE21" w14:textId="77777777" w:rsidR="006052F5" w:rsidRPr="006052F5" w:rsidRDefault="006052F5" w:rsidP="006052F5">
      <w:pPr>
        <w:pStyle w:val="EndNoteBibliography"/>
        <w:spacing w:after="0"/>
        <w:ind w:left="720" w:hanging="720"/>
        <w:rPr>
          <w:rFonts w:cs="Times New Roman"/>
          <w:szCs w:val="24"/>
        </w:rPr>
      </w:pPr>
      <w:r w:rsidRPr="006052F5">
        <w:rPr>
          <w:rFonts w:cs="Times New Roman"/>
          <w:szCs w:val="24"/>
        </w:rPr>
        <w:t xml:space="preserve">Review]. </w:t>
      </w:r>
      <w:r w:rsidRPr="006052F5">
        <w:rPr>
          <w:rFonts w:cs="Times New Roman"/>
          <w:i/>
          <w:szCs w:val="24"/>
        </w:rPr>
        <w:t>J Neurovirol, 9</w:t>
      </w:r>
      <w:r w:rsidRPr="006052F5">
        <w:rPr>
          <w:rFonts w:cs="Times New Roman"/>
          <w:szCs w:val="24"/>
        </w:rPr>
        <w:t>(2), 222-227. doi: 10.1080/13550280390194073</w:t>
      </w:r>
      <w:bookmarkEnd w:id="3"/>
    </w:p>
    <w:p w14:paraId="0F79155D" w14:textId="77777777" w:rsidR="006052F5" w:rsidRPr="006052F5" w:rsidRDefault="006052F5" w:rsidP="006052F5">
      <w:pPr>
        <w:pStyle w:val="EndNoteBibliography"/>
        <w:ind w:left="720" w:hanging="720"/>
        <w:rPr>
          <w:rFonts w:cs="Times New Roman"/>
          <w:szCs w:val="24"/>
        </w:rPr>
      </w:pPr>
      <w:bookmarkStart w:id="4" w:name="_ENREF_4"/>
      <w:r w:rsidRPr="006052F5">
        <w:rPr>
          <w:rFonts w:cs="Times New Roman"/>
          <w:szCs w:val="24"/>
        </w:rPr>
        <w:t>Bass, J. K., Nakasujja, N., Familiar-Lopez, I., Sikorskii, A., Murray, S. M., Opoka, R., . . . Boivin, M. J. (2016). Association of caregiver quality of care with neurocognitive outcomes in HIV-affected children aged 2-5 years in Uganda. [Evaluation Studies</w:t>
      </w:r>
    </w:p>
    <w:p w14:paraId="1EBF020C" w14:textId="77777777" w:rsidR="006052F5" w:rsidRPr="006052F5" w:rsidRDefault="006052F5" w:rsidP="006052F5">
      <w:pPr>
        <w:pStyle w:val="EndNoteBibliography"/>
        <w:spacing w:after="0"/>
        <w:ind w:left="720" w:hanging="720"/>
        <w:rPr>
          <w:rFonts w:cs="Times New Roman"/>
          <w:szCs w:val="24"/>
        </w:rPr>
      </w:pPr>
      <w:r w:rsidRPr="006052F5">
        <w:rPr>
          <w:rFonts w:cs="Times New Roman"/>
          <w:szCs w:val="24"/>
        </w:rPr>
        <w:t xml:space="preserve">Research Support, N.I.H., Extramural]. </w:t>
      </w:r>
      <w:r w:rsidRPr="006052F5">
        <w:rPr>
          <w:rFonts w:cs="Times New Roman"/>
          <w:i/>
          <w:szCs w:val="24"/>
        </w:rPr>
        <w:t>AIDS Care, 28 Suppl 1</w:t>
      </w:r>
      <w:r w:rsidRPr="006052F5">
        <w:rPr>
          <w:rFonts w:cs="Times New Roman"/>
          <w:szCs w:val="24"/>
        </w:rPr>
        <w:t>, 76-83. doi: 10.1080/09540121.2016.1146215</w:t>
      </w:r>
      <w:bookmarkEnd w:id="4"/>
    </w:p>
    <w:p w14:paraId="1B02DA40" w14:textId="77777777" w:rsidR="006052F5" w:rsidRPr="006052F5" w:rsidRDefault="006052F5" w:rsidP="006052F5">
      <w:pPr>
        <w:pStyle w:val="EndNoteBibliography"/>
        <w:spacing w:after="0"/>
        <w:ind w:left="720" w:hanging="720"/>
        <w:rPr>
          <w:rFonts w:cs="Times New Roman"/>
          <w:szCs w:val="24"/>
        </w:rPr>
      </w:pPr>
      <w:bookmarkStart w:id="5" w:name="_ENREF_5"/>
      <w:r w:rsidRPr="006052F5">
        <w:rPr>
          <w:rFonts w:cs="Times New Roman"/>
          <w:szCs w:val="24"/>
        </w:rPr>
        <w:t xml:space="preserve">Black, M. M., Baqui, A. H., Zaman, K., McNary, S. W., Le, K., Arifeen, S. E., . . . Black, R. E. (2007). Depressive symptoms among rural Bangladeshi mothers: implications for infant development. </w:t>
      </w:r>
      <w:r w:rsidRPr="006052F5">
        <w:rPr>
          <w:rFonts w:cs="Times New Roman"/>
          <w:i/>
          <w:szCs w:val="24"/>
        </w:rPr>
        <w:t>J Child Psychol Psychiatry, 48</w:t>
      </w:r>
      <w:r w:rsidRPr="006052F5">
        <w:rPr>
          <w:rFonts w:cs="Times New Roman"/>
          <w:szCs w:val="24"/>
        </w:rPr>
        <w:t>(8), 764-772. doi: 10.1111/j.1469-7610.2007.01752.x</w:t>
      </w:r>
      <w:bookmarkEnd w:id="5"/>
    </w:p>
    <w:p w14:paraId="047C679A" w14:textId="77777777" w:rsidR="006052F5" w:rsidRPr="006052F5" w:rsidRDefault="006052F5" w:rsidP="006052F5">
      <w:pPr>
        <w:pStyle w:val="EndNoteBibliography"/>
        <w:spacing w:after="0"/>
        <w:ind w:left="720" w:hanging="720"/>
        <w:rPr>
          <w:rFonts w:cs="Times New Roman"/>
          <w:szCs w:val="24"/>
        </w:rPr>
      </w:pPr>
      <w:bookmarkStart w:id="6" w:name="_ENREF_6"/>
      <w:r w:rsidRPr="006052F5">
        <w:rPr>
          <w:rFonts w:cs="Times New Roman"/>
          <w:szCs w:val="24"/>
        </w:rPr>
        <w:t xml:space="preserve">Blanchette, N., Smith, M., Fernandes-Penney, A., King, S., &amp; Read, S. (2001). </w:t>
      </w:r>
      <w:r w:rsidRPr="006052F5">
        <w:rPr>
          <w:rFonts w:cs="Times New Roman"/>
          <w:i/>
          <w:szCs w:val="24"/>
        </w:rPr>
        <w:t>Cognitive and Motor Development in Children with Vertically Transmitted HIV Infection</w:t>
      </w:r>
      <w:r w:rsidRPr="006052F5">
        <w:rPr>
          <w:rFonts w:cs="Times New Roman"/>
          <w:szCs w:val="24"/>
        </w:rPr>
        <w:t>.</w:t>
      </w:r>
      <w:bookmarkEnd w:id="6"/>
    </w:p>
    <w:p w14:paraId="63B96FFA" w14:textId="77777777" w:rsidR="006052F5" w:rsidRPr="006052F5" w:rsidRDefault="006052F5" w:rsidP="006052F5">
      <w:pPr>
        <w:pStyle w:val="EndNoteBibliography"/>
        <w:spacing w:after="0"/>
        <w:ind w:left="720" w:hanging="720"/>
        <w:rPr>
          <w:rFonts w:cs="Times New Roman"/>
          <w:szCs w:val="24"/>
        </w:rPr>
      </w:pPr>
      <w:bookmarkStart w:id="7" w:name="_ENREF_7"/>
      <w:r w:rsidRPr="006052F5">
        <w:rPr>
          <w:rFonts w:cs="Times New Roman"/>
          <w:szCs w:val="24"/>
        </w:rPr>
        <w:t xml:space="preserve">Boivin, M. J., Nakasujja, N., Sikorskii, A., Opoka, R. O., &amp; Giordani, B. (2016). A Randomized Controlled Trial to Evaluate if Computerized Cognitive Rehabilitation Improves Neurocognition in Ugandan Children with HIV. </w:t>
      </w:r>
      <w:r w:rsidRPr="006052F5">
        <w:rPr>
          <w:rFonts w:cs="Times New Roman"/>
          <w:i/>
          <w:szCs w:val="24"/>
        </w:rPr>
        <w:t>Aids Research and Human Retroviruses, 32</w:t>
      </w:r>
      <w:r w:rsidRPr="006052F5">
        <w:rPr>
          <w:rFonts w:cs="Times New Roman"/>
          <w:szCs w:val="24"/>
        </w:rPr>
        <w:t>(8), 743-755. doi: 10.1089/aid.2016.0026</w:t>
      </w:r>
      <w:bookmarkEnd w:id="7"/>
    </w:p>
    <w:p w14:paraId="32177FFE" w14:textId="77777777" w:rsidR="006052F5" w:rsidRPr="006052F5" w:rsidRDefault="006052F5" w:rsidP="006052F5">
      <w:pPr>
        <w:pStyle w:val="EndNoteBibliography"/>
        <w:spacing w:after="0"/>
        <w:ind w:left="720" w:hanging="720"/>
        <w:rPr>
          <w:rFonts w:cs="Times New Roman"/>
          <w:szCs w:val="24"/>
        </w:rPr>
      </w:pPr>
      <w:bookmarkStart w:id="8" w:name="_ENREF_8"/>
      <w:r w:rsidRPr="006052F5">
        <w:rPr>
          <w:rFonts w:cs="Times New Roman"/>
          <w:szCs w:val="24"/>
        </w:rPr>
        <w:t xml:space="preserve">C, G., DF, A., D, C., S, L., MD, H., TP, S., . . . GB, S. (1995). The Effects of HIV on Cognitive and Motor Development in Children Born to HIV-Seropositive Women With No Reported Drug Use: Birth to 24 Months. </w:t>
      </w:r>
      <w:r w:rsidRPr="006052F5">
        <w:rPr>
          <w:rFonts w:cs="Times New Roman"/>
          <w:i/>
          <w:szCs w:val="24"/>
        </w:rPr>
        <w:t>PEDIATRICS 96 (6)</w:t>
      </w:r>
      <w:r w:rsidRPr="006052F5">
        <w:rPr>
          <w:rFonts w:cs="Times New Roman"/>
          <w:szCs w:val="24"/>
        </w:rPr>
        <w:t xml:space="preserve">. </w:t>
      </w:r>
      <w:bookmarkEnd w:id="8"/>
    </w:p>
    <w:p w14:paraId="4E590E82" w14:textId="77777777" w:rsidR="006052F5" w:rsidRPr="006052F5" w:rsidRDefault="006052F5" w:rsidP="006052F5">
      <w:pPr>
        <w:pStyle w:val="EndNoteBibliography"/>
        <w:ind w:left="720" w:hanging="720"/>
        <w:rPr>
          <w:rFonts w:cs="Times New Roman"/>
          <w:szCs w:val="24"/>
        </w:rPr>
      </w:pPr>
      <w:bookmarkStart w:id="9" w:name="_ENREF_9"/>
      <w:r w:rsidRPr="006052F5">
        <w:rPr>
          <w:rFonts w:cs="Times New Roman"/>
          <w:szCs w:val="24"/>
        </w:rPr>
        <w:t>Chibanda, D., Mangezi, W., Tshimanga, M., Woelk, G., Rusakaniko, P., Stranix-Chibanda, L., . . . Shetty, A. K. (2010). Validation of the Edinburgh Postnatal Depression Scale among women in a high HIV prevalence area in urban Zimbabwe. [Multicenter Study</w:t>
      </w:r>
    </w:p>
    <w:p w14:paraId="786074D4" w14:textId="77777777" w:rsidR="006052F5" w:rsidRPr="006052F5" w:rsidRDefault="006052F5" w:rsidP="006052F5">
      <w:pPr>
        <w:pStyle w:val="EndNoteBibliography"/>
        <w:ind w:left="720" w:hanging="720"/>
        <w:rPr>
          <w:rFonts w:cs="Times New Roman"/>
          <w:szCs w:val="24"/>
        </w:rPr>
      </w:pPr>
      <w:r w:rsidRPr="006052F5">
        <w:rPr>
          <w:rFonts w:cs="Times New Roman"/>
          <w:szCs w:val="24"/>
        </w:rPr>
        <w:t>Research Support, Non-U.S. Gov't</w:t>
      </w:r>
    </w:p>
    <w:p w14:paraId="18449754" w14:textId="77777777" w:rsidR="006052F5" w:rsidRPr="006052F5" w:rsidRDefault="006052F5" w:rsidP="006052F5">
      <w:pPr>
        <w:pStyle w:val="EndNoteBibliography"/>
        <w:spacing w:after="0"/>
        <w:ind w:left="720" w:hanging="720"/>
        <w:rPr>
          <w:rFonts w:cs="Times New Roman"/>
          <w:szCs w:val="24"/>
        </w:rPr>
      </w:pPr>
      <w:r w:rsidRPr="006052F5">
        <w:rPr>
          <w:rFonts w:cs="Times New Roman"/>
          <w:szCs w:val="24"/>
        </w:rPr>
        <w:t xml:space="preserve">Validation Studies]. </w:t>
      </w:r>
      <w:r w:rsidRPr="006052F5">
        <w:rPr>
          <w:rFonts w:cs="Times New Roman"/>
          <w:i/>
          <w:szCs w:val="24"/>
        </w:rPr>
        <w:t>Arch Womens Ment Health, 13</w:t>
      </w:r>
      <w:r w:rsidRPr="006052F5">
        <w:rPr>
          <w:rFonts w:cs="Times New Roman"/>
          <w:szCs w:val="24"/>
        </w:rPr>
        <w:t>(3), 201-206. doi: 10.1007/s00737-009-0073-6</w:t>
      </w:r>
      <w:bookmarkEnd w:id="9"/>
    </w:p>
    <w:p w14:paraId="0FE126B0" w14:textId="77777777" w:rsidR="006052F5" w:rsidRPr="006052F5" w:rsidRDefault="006052F5" w:rsidP="006052F5">
      <w:pPr>
        <w:pStyle w:val="EndNoteBibliography"/>
        <w:spacing w:after="0"/>
        <w:ind w:left="720" w:hanging="720"/>
        <w:rPr>
          <w:rFonts w:cs="Times New Roman"/>
          <w:szCs w:val="24"/>
        </w:rPr>
      </w:pPr>
      <w:bookmarkStart w:id="10" w:name="_ENREF_10"/>
      <w:r w:rsidRPr="006052F5">
        <w:rPr>
          <w:rFonts w:cs="Times New Roman"/>
          <w:szCs w:val="24"/>
        </w:rPr>
        <w:t>Coates, J., Swindale, A., &amp; Bilinsky, P. (2007). Household Food Insecurity Access Scale (HFIAS) for Measurement of Food Access: Indicator Guide (v3). Washington, DC: FHI 360/FANTA-2.</w:t>
      </w:r>
      <w:bookmarkEnd w:id="10"/>
    </w:p>
    <w:p w14:paraId="0205F99C" w14:textId="77777777" w:rsidR="006052F5" w:rsidRPr="006052F5" w:rsidRDefault="006052F5" w:rsidP="006052F5">
      <w:pPr>
        <w:pStyle w:val="EndNoteBibliography"/>
        <w:spacing w:after="0"/>
        <w:ind w:left="720" w:hanging="720"/>
        <w:rPr>
          <w:rFonts w:cs="Times New Roman"/>
          <w:szCs w:val="24"/>
        </w:rPr>
      </w:pPr>
      <w:bookmarkStart w:id="11" w:name="_ENREF_11"/>
      <w:r w:rsidRPr="006052F5">
        <w:rPr>
          <w:rFonts w:cs="Times New Roman"/>
          <w:szCs w:val="24"/>
        </w:rPr>
        <w:t xml:space="preserve">Comaskey, B., Roos, N. P., Brownell, M., Enns, M. W., Chateau, D., Ruth, C. A., &amp; Ekuma, O. (2017). Maternal depression and anxiety disorders (MDAD) and child development: A Manitoba population-based study. </w:t>
      </w:r>
      <w:r w:rsidRPr="006052F5">
        <w:rPr>
          <w:rFonts w:cs="Times New Roman"/>
          <w:i/>
          <w:szCs w:val="24"/>
        </w:rPr>
        <w:t>PLoS One, 12</w:t>
      </w:r>
      <w:r w:rsidRPr="006052F5">
        <w:rPr>
          <w:rFonts w:cs="Times New Roman"/>
          <w:szCs w:val="24"/>
        </w:rPr>
        <w:t>(5), e0177065. doi: 10.1371/journal.pone.0177065</w:t>
      </w:r>
      <w:bookmarkEnd w:id="11"/>
    </w:p>
    <w:p w14:paraId="489D642C" w14:textId="77777777" w:rsidR="006052F5" w:rsidRPr="006052F5" w:rsidRDefault="006052F5" w:rsidP="006052F5">
      <w:pPr>
        <w:pStyle w:val="EndNoteBibliography"/>
        <w:spacing w:after="0"/>
        <w:ind w:left="720" w:hanging="720"/>
        <w:rPr>
          <w:rFonts w:cs="Times New Roman"/>
          <w:szCs w:val="24"/>
        </w:rPr>
      </w:pPr>
      <w:bookmarkStart w:id="12" w:name="_ENREF_12"/>
      <w:r w:rsidRPr="006052F5">
        <w:rPr>
          <w:rFonts w:cs="Times New Roman"/>
          <w:szCs w:val="24"/>
        </w:rPr>
        <w:t xml:space="preserve">Cox, J. L., Holden, J. M., &amp; Sagovsky, R. (1987). Detection of postnatal depression. Development of the 10-item Edinburgh Postnatal Depression Scale. </w:t>
      </w:r>
      <w:r w:rsidRPr="006052F5">
        <w:rPr>
          <w:rFonts w:cs="Times New Roman"/>
          <w:i/>
          <w:szCs w:val="24"/>
        </w:rPr>
        <w:t>The British Journal of Psychiatry, 150</w:t>
      </w:r>
      <w:r w:rsidRPr="006052F5">
        <w:rPr>
          <w:rFonts w:cs="Times New Roman"/>
          <w:szCs w:val="24"/>
        </w:rPr>
        <w:t xml:space="preserve">, 782-786. </w:t>
      </w:r>
      <w:bookmarkEnd w:id="12"/>
    </w:p>
    <w:p w14:paraId="4FECC5FD" w14:textId="77777777" w:rsidR="006052F5" w:rsidRPr="006052F5" w:rsidRDefault="006052F5" w:rsidP="006052F5">
      <w:pPr>
        <w:pStyle w:val="EndNoteBibliography"/>
        <w:spacing w:after="0"/>
        <w:ind w:left="720" w:hanging="720"/>
        <w:rPr>
          <w:rFonts w:cs="Times New Roman"/>
          <w:szCs w:val="24"/>
        </w:rPr>
      </w:pPr>
      <w:bookmarkStart w:id="13" w:name="_ENREF_13"/>
      <w:r w:rsidRPr="006052F5">
        <w:rPr>
          <w:rFonts w:cs="Times New Roman"/>
          <w:szCs w:val="24"/>
        </w:rPr>
        <w:t xml:space="preserve">EM, C., &amp; PT, D. (1994). Maternal depression and child development. </w:t>
      </w:r>
      <w:r w:rsidRPr="006052F5">
        <w:rPr>
          <w:rFonts w:cs="Times New Roman"/>
          <w:i/>
          <w:szCs w:val="24"/>
        </w:rPr>
        <w:t>J Child Psychol Psychiatry, 35</w:t>
      </w:r>
      <w:r w:rsidRPr="006052F5">
        <w:rPr>
          <w:rFonts w:cs="Times New Roman"/>
          <w:szCs w:val="24"/>
        </w:rPr>
        <w:t xml:space="preserve">, 73-112. </w:t>
      </w:r>
      <w:bookmarkEnd w:id="13"/>
    </w:p>
    <w:p w14:paraId="49D9E7DA" w14:textId="77777777" w:rsidR="006052F5" w:rsidRPr="006052F5" w:rsidRDefault="006052F5" w:rsidP="006052F5">
      <w:pPr>
        <w:pStyle w:val="EndNoteBibliography"/>
        <w:spacing w:after="0"/>
        <w:ind w:left="720" w:hanging="720"/>
        <w:rPr>
          <w:rFonts w:cs="Times New Roman"/>
          <w:szCs w:val="24"/>
        </w:rPr>
      </w:pPr>
      <w:bookmarkStart w:id="14" w:name="_ENREF_14"/>
      <w:r w:rsidRPr="006052F5">
        <w:rPr>
          <w:rFonts w:cs="Times New Roman"/>
          <w:szCs w:val="24"/>
        </w:rPr>
        <w:t xml:space="preserve">Familiar, I., Nakasujja, N., Bass, J., Sikorskii, A., Murray, S., Ruisenor-Escudero, H., . . . Boivin, M. J. (2016). Caregivers’ depressive symptoms and parent-report of child executive function among young children in Uganda. </w:t>
      </w:r>
      <w:r w:rsidRPr="006052F5">
        <w:rPr>
          <w:rFonts w:cs="Times New Roman"/>
          <w:i/>
          <w:szCs w:val="24"/>
        </w:rPr>
        <w:t>Learn Individ Differ, 46</w:t>
      </w:r>
      <w:r w:rsidRPr="006052F5">
        <w:rPr>
          <w:rFonts w:cs="Times New Roman"/>
          <w:szCs w:val="24"/>
        </w:rPr>
        <w:t>, 17-24. doi: 10.1016/j.lindif.2015.01.012</w:t>
      </w:r>
      <w:bookmarkEnd w:id="14"/>
    </w:p>
    <w:p w14:paraId="71FC6F2C" w14:textId="77777777" w:rsidR="006052F5" w:rsidRPr="006052F5" w:rsidRDefault="006052F5" w:rsidP="006052F5">
      <w:pPr>
        <w:pStyle w:val="EndNoteBibliography"/>
        <w:spacing w:after="0"/>
        <w:ind w:left="720" w:hanging="720"/>
        <w:rPr>
          <w:rFonts w:cs="Times New Roman"/>
          <w:szCs w:val="24"/>
        </w:rPr>
      </w:pPr>
      <w:bookmarkStart w:id="15" w:name="_ENREF_15"/>
      <w:r w:rsidRPr="006052F5">
        <w:rPr>
          <w:rFonts w:cs="Times New Roman"/>
          <w:szCs w:val="24"/>
        </w:rPr>
        <w:t xml:space="preserve">G, E., &amp; HA, G. (1999). HIV-1-induced neuronal injury in the developing brain. </w:t>
      </w:r>
      <w:r w:rsidRPr="006052F5">
        <w:rPr>
          <w:rFonts w:cs="Times New Roman"/>
          <w:i/>
          <w:szCs w:val="24"/>
        </w:rPr>
        <w:t>Journal of Leukocyte Biology, 65</w:t>
      </w:r>
      <w:r w:rsidRPr="006052F5">
        <w:rPr>
          <w:rFonts w:cs="Times New Roman"/>
          <w:szCs w:val="24"/>
        </w:rPr>
        <w:t xml:space="preserve">(4), 453-457. </w:t>
      </w:r>
      <w:bookmarkEnd w:id="15"/>
    </w:p>
    <w:p w14:paraId="602FF3B3" w14:textId="77777777" w:rsidR="006052F5" w:rsidRPr="006052F5" w:rsidRDefault="006052F5" w:rsidP="006052F5">
      <w:pPr>
        <w:pStyle w:val="EndNoteBibliography"/>
        <w:ind w:left="720" w:hanging="720"/>
        <w:rPr>
          <w:rFonts w:cs="Times New Roman"/>
          <w:szCs w:val="24"/>
        </w:rPr>
      </w:pPr>
      <w:bookmarkStart w:id="16" w:name="_ENREF_16"/>
      <w:r w:rsidRPr="006052F5">
        <w:rPr>
          <w:rFonts w:cs="Times New Roman"/>
          <w:szCs w:val="24"/>
        </w:rPr>
        <w:lastRenderedPageBreak/>
        <w:t>Gibson, J., McKenzie-McHarg, K., Shakespeare, J., Price, J., &amp; Gray, R. (2009). A systematic review of studies validating the Edinburgh Postnatal Depression Scale in antepartum and postpartum women. [Research Support, Non-U.S. Gov't</w:t>
      </w:r>
    </w:p>
    <w:p w14:paraId="14D90113" w14:textId="77777777" w:rsidR="006052F5" w:rsidRPr="006052F5" w:rsidRDefault="006052F5" w:rsidP="006052F5">
      <w:pPr>
        <w:pStyle w:val="EndNoteBibliography"/>
        <w:spacing w:after="0"/>
        <w:ind w:left="720" w:hanging="720"/>
        <w:rPr>
          <w:rFonts w:cs="Times New Roman"/>
          <w:szCs w:val="24"/>
        </w:rPr>
      </w:pPr>
      <w:r w:rsidRPr="006052F5">
        <w:rPr>
          <w:rFonts w:cs="Times New Roman"/>
          <w:szCs w:val="24"/>
        </w:rPr>
        <w:t xml:space="preserve">Review]. </w:t>
      </w:r>
      <w:r w:rsidRPr="006052F5">
        <w:rPr>
          <w:rFonts w:cs="Times New Roman"/>
          <w:i/>
          <w:szCs w:val="24"/>
        </w:rPr>
        <w:t>Acta Psychiatr Scand, 119</w:t>
      </w:r>
      <w:r w:rsidRPr="006052F5">
        <w:rPr>
          <w:rFonts w:cs="Times New Roman"/>
          <w:szCs w:val="24"/>
        </w:rPr>
        <w:t>(5), 350-364. doi: 10.1111/j.1600-0447.2009.01363.x</w:t>
      </w:r>
      <w:bookmarkEnd w:id="16"/>
    </w:p>
    <w:p w14:paraId="49A5533D" w14:textId="77777777" w:rsidR="006052F5" w:rsidRPr="006052F5" w:rsidRDefault="006052F5" w:rsidP="006052F5">
      <w:pPr>
        <w:pStyle w:val="EndNoteBibliography"/>
        <w:spacing w:after="0"/>
        <w:ind w:left="720" w:hanging="720"/>
        <w:rPr>
          <w:rFonts w:cs="Times New Roman"/>
          <w:szCs w:val="24"/>
        </w:rPr>
      </w:pPr>
      <w:bookmarkStart w:id="17" w:name="_ENREF_17"/>
      <w:r w:rsidRPr="006052F5">
        <w:rPr>
          <w:rFonts w:cs="Times New Roman"/>
          <w:szCs w:val="24"/>
        </w:rPr>
        <w:t xml:space="preserve">Grantham-McGregor, S., Cheung, Y. B., Cueto, S., Glewwe, P., Richter, L., &amp; Strupp, B. (2007). Developmental potential in the first 5 years for children in developing countries. </w:t>
      </w:r>
      <w:r w:rsidRPr="006052F5">
        <w:rPr>
          <w:rFonts w:cs="Times New Roman"/>
          <w:i/>
          <w:szCs w:val="24"/>
        </w:rPr>
        <w:t>The Lancet, 369</w:t>
      </w:r>
      <w:r w:rsidRPr="006052F5">
        <w:rPr>
          <w:rFonts w:cs="Times New Roman"/>
          <w:szCs w:val="24"/>
        </w:rPr>
        <w:t>(9555), 60-70. doi: 10.1016/S0140-6736(07)60032-4</w:t>
      </w:r>
      <w:bookmarkEnd w:id="17"/>
    </w:p>
    <w:p w14:paraId="3CF319D9" w14:textId="77777777" w:rsidR="006052F5" w:rsidRPr="006052F5" w:rsidRDefault="006052F5" w:rsidP="006052F5">
      <w:pPr>
        <w:pStyle w:val="EndNoteBibliography"/>
        <w:spacing w:after="0"/>
        <w:ind w:left="720" w:hanging="720"/>
        <w:rPr>
          <w:rFonts w:cs="Times New Roman"/>
          <w:szCs w:val="24"/>
        </w:rPr>
      </w:pPr>
      <w:bookmarkStart w:id="18" w:name="_ENREF_18"/>
      <w:r w:rsidRPr="006052F5">
        <w:rPr>
          <w:rFonts w:cs="Times New Roman"/>
          <w:szCs w:val="24"/>
        </w:rPr>
        <w:t xml:space="preserve">Hutchings, J., &amp; Potterton, J. (2013). Developmental delay in HIV-exposed infants in Harare, Zimbabwe. </w:t>
      </w:r>
      <w:r w:rsidRPr="006052F5">
        <w:rPr>
          <w:rFonts w:cs="Times New Roman"/>
          <w:i/>
          <w:szCs w:val="24"/>
        </w:rPr>
        <w:t>Vulnerable Children and Youth Studies, 9</w:t>
      </w:r>
      <w:r w:rsidRPr="006052F5">
        <w:rPr>
          <w:rFonts w:cs="Times New Roman"/>
          <w:szCs w:val="24"/>
        </w:rPr>
        <w:t>(1), 43-55. doi: 10.1080/17450128.2013.778440</w:t>
      </w:r>
      <w:bookmarkEnd w:id="18"/>
    </w:p>
    <w:p w14:paraId="7AC5F5B6" w14:textId="77777777" w:rsidR="006052F5" w:rsidRPr="006052F5" w:rsidRDefault="006052F5" w:rsidP="006052F5">
      <w:pPr>
        <w:pStyle w:val="EndNoteBibliography"/>
        <w:spacing w:after="0"/>
        <w:ind w:left="720" w:hanging="720"/>
        <w:rPr>
          <w:rFonts w:cs="Times New Roman"/>
          <w:szCs w:val="24"/>
        </w:rPr>
      </w:pPr>
      <w:bookmarkStart w:id="19" w:name="_ENREF_19"/>
      <w:r w:rsidRPr="006052F5">
        <w:rPr>
          <w:rFonts w:cs="Times New Roman"/>
          <w:szCs w:val="24"/>
        </w:rPr>
        <w:t xml:space="preserve">Knight, W. G., Mellins, C. A., Levenson, R. L., Jr., Arpadi, S. M., &amp; Kairam, R. (2000). Brief report: effects of pediatric HIV infection on mental and psychomotor development. </w:t>
      </w:r>
      <w:r w:rsidRPr="006052F5">
        <w:rPr>
          <w:rFonts w:cs="Times New Roman"/>
          <w:i/>
          <w:szCs w:val="24"/>
        </w:rPr>
        <w:t>J Pediatr Psychol, 25</w:t>
      </w:r>
      <w:r w:rsidRPr="006052F5">
        <w:rPr>
          <w:rFonts w:cs="Times New Roman"/>
          <w:szCs w:val="24"/>
        </w:rPr>
        <w:t xml:space="preserve">(8), 583-587. </w:t>
      </w:r>
      <w:bookmarkEnd w:id="19"/>
    </w:p>
    <w:p w14:paraId="3B1EA70F" w14:textId="77777777" w:rsidR="006052F5" w:rsidRPr="006052F5" w:rsidRDefault="006052F5" w:rsidP="006052F5">
      <w:pPr>
        <w:pStyle w:val="EndNoteBibliography"/>
        <w:spacing w:after="0"/>
        <w:ind w:left="720" w:hanging="720"/>
        <w:rPr>
          <w:rFonts w:cs="Times New Roman"/>
          <w:szCs w:val="24"/>
        </w:rPr>
      </w:pPr>
      <w:bookmarkStart w:id="20" w:name="_ENREF_20"/>
      <w:r w:rsidRPr="006052F5">
        <w:rPr>
          <w:rFonts w:cs="Times New Roman"/>
          <w:szCs w:val="24"/>
        </w:rPr>
        <w:t xml:space="preserve">Kuo, C., Cluver, L., Casale, M., &amp; Lane, T. (2014). Cumulative effects of HIV illness and caring for children orphaned by AIDS on anxiety symptoms among adults caring for children in HIV-endemic South Africa. </w:t>
      </w:r>
      <w:r w:rsidRPr="006052F5">
        <w:rPr>
          <w:rFonts w:cs="Times New Roman"/>
          <w:i/>
          <w:szCs w:val="24"/>
        </w:rPr>
        <w:t>AIDS Patient Care STDS, 28</w:t>
      </w:r>
      <w:r w:rsidRPr="006052F5">
        <w:rPr>
          <w:rFonts w:cs="Times New Roman"/>
          <w:szCs w:val="24"/>
        </w:rPr>
        <w:t>(6), 318-326. doi: 10.1089/apc.2013.0225</w:t>
      </w:r>
      <w:bookmarkEnd w:id="20"/>
    </w:p>
    <w:p w14:paraId="3F41BEF2" w14:textId="77777777" w:rsidR="006052F5" w:rsidRPr="006052F5" w:rsidRDefault="006052F5" w:rsidP="006052F5">
      <w:pPr>
        <w:pStyle w:val="EndNoteBibliography"/>
        <w:spacing w:after="0"/>
        <w:ind w:left="720" w:hanging="720"/>
        <w:rPr>
          <w:rFonts w:cs="Times New Roman"/>
          <w:szCs w:val="24"/>
        </w:rPr>
      </w:pPr>
      <w:bookmarkStart w:id="21" w:name="_ENREF_21"/>
      <w:r w:rsidRPr="006052F5">
        <w:rPr>
          <w:rFonts w:cs="Times New Roman"/>
          <w:szCs w:val="24"/>
        </w:rPr>
        <w:t xml:space="preserve">Langhaug, L. F., Cheung, Y. B., Pascoe, S., Chirawu, P., Woelk, G., Hayes, R. J., &amp; Cowan, F. M. (2011). How you ask the question really matters: a randomized comparison of four questionnaire delivery modes to assess validity and reliability of self-reported data on sexual behaviour in young people in rural Zimbabwe. </w:t>
      </w:r>
      <w:r w:rsidRPr="006052F5">
        <w:rPr>
          <w:rFonts w:cs="Times New Roman"/>
          <w:i/>
          <w:szCs w:val="24"/>
        </w:rPr>
        <w:t xml:space="preserve">Sexually Transmitted Infections </w:t>
      </w:r>
      <w:r w:rsidRPr="006052F5">
        <w:rPr>
          <w:rFonts w:cs="Times New Roman"/>
          <w:szCs w:val="24"/>
        </w:rPr>
        <w:t xml:space="preserve">(87), 165-173. </w:t>
      </w:r>
      <w:bookmarkEnd w:id="21"/>
    </w:p>
    <w:p w14:paraId="39A9D203" w14:textId="77777777" w:rsidR="006052F5" w:rsidRPr="006052F5" w:rsidRDefault="006052F5" w:rsidP="006052F5">
      <w:pPr>
        <w:pStyle w:val="EndNoteBibliography"/>
        <w:ind w:left="720" w:hanging="720"/>
        <w:rPr>
          <w:rFonts w:cs="Times New Roman"/>
          <w:szCs w:val="24"/>
        </w:rPr>
      </w:pPr>
      <w:bookmarkStart w:id="22" w:name="_ENREF_22"/>
      <w:r w:rsidRPr="006052F5">
        <w:rPr>
          <w:rFonts w:cs="Times New Roman"/>
          <w:szCs w:val="24"/>
        </w:rPr>
        <w:t>Le Doare, K., Bland, R., &amp; Newell, M. L. (2012). Neurodevelopment in children born to HIV-infected mothers by infection and treatment status. [Research Support, Non-U.S. Gov't</w:t>
      </w:r>
    </w:p>
    <w:p w14:paraId="3E33E88B" w14:textId="77777777" w:rsidR="006052F5" w:rsidRPr="006052F5" w:rsidRDefault="006052F5" w:rsidP="006052F5">
      <w:pPr>
        <w:pStyle w:val="EndNoteBibliography"/>
        <w:spacing w:after="0"/>
        <w:ind w:left="720" w:hanging="720"/>
        <w:rPr>
          <w:rFonts w:cs="Times New Roman"/>
          <w:szCs w:val="24"/>
        </w:rPr>
      </w:pPr>
      <w:r w:rsidRPr="006052F5">
        <w:rPr>
          <w:rFonts w:cs="Times New Roman"/>
          <w:szCs w:val="24"/>
        </w:rPr>
        <w:t xml:space="preserve">Review]. </w:t>
      </w:r>
      <w:r w:rsidRPr="006052F5">
        <w:rPr>
          <w:rFonts w:cs="Times New Roman"/>
          <w:i/>
          <w:szCs w:val="24"/>
        </w:rPr>
        <w:t>Pediatrics, 130</w:t>
      </w:r>
      <w:r w:rsidRPr="006052F5">
        <w:rPr>
          <w:rFonts w:cs="Times New Roman"/>
          <w:szCs w:val="24"/>
        </w:rPr>
        <w:t>(5), e1326-1344. doi: 10.1542/peds.2012-0405</w:t>
      </w:r>
      <w:bookmarkEnd w:id="22"/>
    </w:p>
    <w:p w14:paraId="1178029F" w14:textId="77777777" w:rsidR="006052F5" w:rsidRPr="006052F5" w:rsidRDefault="006052F5" w:rsidP="006052F5">
      <w:pPr>
        <w:pStyle w:val="EndNoteBibliography"/>
        <w:spacing w:after="0"/>
        <w:ind w:left="720" w:hanging="720"/>
        <w:rPr>
          <w:rFonts w:cs="Times New Roman"/>
          <w:szCs w:val="24"/>
        </w:rPr>
      </w:pPr>
      <w:bookmarkStart w:id="23" w:name="_ENREF_23"/>
      <w:r w:rsidRPr="006052F5">
        <w:rPr>
          <w:rFonts w:cs="Times New Roman"/>
          <w:szCs w:val="24"/>
        </w:rPr>
        <w:t xml:space="preserve">LeWinn, K. Z., Stroud, L. R., Molnar, B. E., Ware, J. H., Koenen, K. C., &amp; Buka, S. L. (2009). Elevated maternal cortisol levels during pregnancy are associated with reduced childhood IQ. </w:t>
      </w:r>
      <w:r w:rsidRPr="006052F5">
        <w:rPr>
          <w:rFonts w:cs="Times New Roman"/>
          <w:i/>
          <w:szCs w:val="24"/>
        </w:rPr>
        <w:t>International Journal of Epidemiology, 38</w:t>
      </w:r>
      <w:r w:rsidRPr="006052F5">
        <w:rPr>
          <w:rFonts w:cs="Times New Roman"/>
          <w:szCs w:val="24"/>
        </w:rPr>
        <w:t>(6), 1700-1710. doi: 10.1093/ije/dyp200</w:t>
      </w:r>
      <w:bookmarkEnd w:id="23"/>
    </w:p>
    <w:p w14:paraId="2F04949C" w14:textId="77777777" w:rsidR="006052F5" w:rsidRPr="006052F5" w:rsidRDefault="006052F5" w:rsidP="006052F5">
      <w:pPr>
        <w:pStyle w:val="EndNoteBibliography"/>
        <w:spacing w:after="0"/>
        <w:ind w:left="720" w:hanging="720"/>
        <w:rPr>
          <w:rFonts w:cs="Times New Roman"/>
          <w:szCs w:val="24"/>
        </w:rPr>
      </w:pPr>
      <w:bookmarkStart w:id="24" w:name="_ENREF_24"/>
      <w:r w:rsidRPr="006052F5">
        <w:rPr>
          <w:rFonts w:cs="Times New Roman"/>
          <w:szCs w:val="24"/>
        </w:rPr>
        <w:t xml:space="preserve">Lowick, S., Sawry, S., &amp; Meyers, T. (2012). Neurodevelopmental delay among HIV-infected preschool children receiving antiretroviral therapy and healthy preschool children in Soweto, South Africa. [Research Support, N.I.H., Extramural]. </w:t>
      </w:r>
      <w:r w:rsidRPr="006052F5">
        <w:rPr>
          <w:rFonts w:cs="Times New Roman"/>
          <w:i/>
          <w:szCs w:val="24"/>
        </w:rPr>
        <w:t>Psychol Health Med, 17</w:t>
      </w:r>
      <w:r w:rsidRPr="006052F5">
        <w:rPr>
          <w:rFonts w:cs="Times New Roman"/>
          <w:szCs w:val="24"/>
        </w:rPr>
        <w:t>(5), 599-610. doi: 10.1080/13548506.2011.648201</w:t>
      </w:r>
      <w:bookmarkEnd w:id="24"/>
    </w:p>
    <w:p w14:paraId="0658A0E7" w14:textId="77777777" w:rsidR="006052F5" w:rsidRPr="006052F5" w:rsidRDefault="006052F5" w:rsidP="006052F5">
      <w:pPr>
        <w:pStyle w:val="EndNoteBibliography"/>
        <w:spacing w:after="0"/>
        <w:ind w:left="720" w:hanging="720"/>
        <w:rPr>
          <w:rFonts w:cs="Times New Roman"/>
          <w:szCs w:val="24"/>
        </w:rPr>
      </w:pPr>
      <w:bookmarkStart w:id="25" w:name="_ENREF_25"/>
      <w:r w:rsidRPr="006052F5">
        <w:rPr>
          <w:rFonts w:cs="Times New Roman"/>
          <w:szCs w:val="24"/>
        </w:rPr>
        <w:t xml:space="preserve">McCabe-Beane, J. E., Segre, L. S., Perkhounkova, Y., Stuart, S., &amp; O’Hara, M. W. (2016). The identification of severity ranges for the Edinburgh Postnatal Depression Scale. </w:t>
      </w:r>
      <w:r w:rsidRPr="006052F5">
        <w:rPr>
          <w:rFonts w:cs="Times New Roman"/>
          <w:i/>
          <w:szCs w:val="24"/>
        </w:rPr>
        <w:t>Journal of Reproductive and Infant Psychology, 34</w:t>
      </w:r>
      <w:r w:rsidRPr="006052F5">
        <w:rPr>
          <w:rFonts w:cs="Times New Roman"/>
          <w:szCs w:val="24"/>
        </w:rPr>
        <w:t>(3), 293-303. doi: 10.1080/02646838.2016.1141346</w:t>
      </w:r>
      <w:bookmarkEnd w:id="25"/>
    </w:p>
    <w:p w14:paraId="077479FD" w14:textId="77777777" w:rsidR="006052F5" w:rsidRPr="006052F5" w:rsidRDefault="006052F5" w:rsidP="006052F5">
      <w:pPr>
        <w:pStyle w:val="EndNoteBibliography"/>
        <w:spacing w:after="0"/>
        <w:ind w:left="720" w:hanging="720"/>
        <w:rPr>
          <w:rFonts w:cs="Times New Roman"/>
          <w:szCs w:val="24"/>
        </w:rPr>
      </w:pPr>
      <w:bookmarkStart w:id="26" w:name="_ENREF_26"/>
      <w:r w:rsidRPr="006052F5">
        <w:rPr>
          <w:rFonts w:cs="Times New Roman"/>
          <w:szCs w:val="24"/>
        </w:rPr>
        <w:t xml:space="preserve">Mireku, M. O., Davidson, L. L., Boivin, M. J., Zoumenou, R., Massougbodji, A., Cot, M., &amp; Bodeau-Livinec, F. (2016). Prenatal Iron Deficiency, Neonatal Ferritin, and Infant Cognitive Function. </w:t>
      </w:r>
      <w:r w:rsidRPr="006052F5">
        <w:rPr>
          <w:rFonts w:cs="Times New Roman"/>
          <w:i/>
          <w:szCs w:val="24"/>
        </w:rPr>
        <w:t>Pediatrics, 138</w:t>
      </w:r>
      <w:r w:rsidRPr="006052F5">
        <w:rPr>
          <w:rFonts w:cs="Times New Roman"/>
          <w:szCs w:val="24"/>
        </w:rPr>
        <w:t>(6), e20161319. doi: 10.1542/peds.2016-1319</w:t>
      </w:r>
      <w:bookmarkEnd w:id="26"/>
    </w:p>
    <w:p w14:paraId="1C86A94E" w14:textId="77777777" w:rsidR="006052F5" w:rsidRPr="006052F5" w:rsidRDefault="006052F5" w:rsidP="006052F5">
      <w:pPr>
        <w:pStyle w:val="EndNoteBibliography"/>
        <w:spacing w:after="0"/>
        <w:ind w:left="720" w:hanging="720"/>
        <w:rPr>
          <w:rFonts w:cs="Times New Roman"/>
          <w:szCs w:val="24"/>
        </w:rPr>
      </w:pPr>
      <w:bookmarkStart w:id="27" w:name="_ENREF_27"/>
      <w:r w:rsidRPr="006052F5">
        <w:rPr>
          <w:rFonts w:cs="Times New Roman"/>
          <w:szCs w:val="24"/>
        </w:rPr>
        <w:t xml:space="preserve">Mullen, E. M. (1995). </w:t>
      </w:r>
      <w:r w:rsidRPr="006052F5">
        <w:rPr>
          <w:rFonts w:cs="Times New Roman"/>
          <w:i/>
          <w:szCs w:val="24"/>
        </w:rPr>
        <w:t>Mullen scales of early learning</w:t>
      </w:r>
      <w:r w:rsidRPr="006052F5">
        <w:rPr>
          <w:rFonts w:cs="Times New Roman"/>
          <w:szCs w:val="24"/>
        </w:rPr>
        <w:t>: AGS Circle Pines, MN.</w:t>
      </w:r>
      <w:bookmarkEnd w:id="27"/>
    </w:p>
    <w:p w14:paraId="488FB212" w14:textId="77777777" w:rsidR="006052F5" w:rsidRPr="006052F5" w:rsidRDefault="006052F5" w:rsidP="006052F5">
      <w:pPr>
        <w:pStyle w:val="EndNoteBibliography"/>
        <w:spacing w:after="0"/>
        <w:ind w:left="720" w:hanging="720"/>
        <w:rPr>
          <w:rFonts w:cs="Times New Roman"/>
          <w:szCs w:val="24"/>
        </w:rPr>
      </w:pPr>
      <w:bookmarkStart w:id="28" w:name="_ENREF_28"/>
      <w:r w:rsidRPr="006052F5">
        <w:rPr>
          <w:rFonts w:cs="Times New Roman"/>
          <w:szCs w:val="24"/>
        </w:rPr>
        <w:t xml:space="preserve">Murphy, D. A., Marelich, W. D., Armistead, L., Herbeck, D. M., &amp; Payne, D. L. (2010). Anxiety/stress among mothers living with HIV: effects on parenting skills and child outcomes. </w:t>
      </w:r>
      <w:r w:rsidRPr="006052F5">
        <w:rPr>
          <w:rFonts w:cs="Times New Roman"/>
          <w:i/>
          <w:szCs w:val="24"/>
        </w:rPr>
        <w:t>AIDS Care, 22</w:t>
      </w:r>
      <w:r w:rsidRPr="006052F5">
        <w:rPr>
          <w:rFonts w:cs="Times New Roman"/>
          <w:szCs w:val="24"/>
        </w:rPr>
        <w:t>(12), 1449-1458. doi: 10.1080/09540121.2010.487085</w:t>
      </w:r>
      <w:bookmarkEnd w:id="28"/>
    </w:p>
    <w:p w14:paraId="10DED9B2" w14:textId="77777777" w:rsidR="006052F5" w:rsidRPr="006052F5" w:rsidRDefault="006052F5" w:rsidP="006052F5">
      <w:pPr>
        <w:pStyle w:val="EndNoteBibliography"/>
        <w:spacing w:after="0"/>
        <w:ind w:left="720" w:hanging="720"/>
        <w:rPr>
          <w:rFonts w:cs="Times New Roman"/>
          <w:szCs w:val="24"/>
        </w:rPr>
      </w:pPr>
      <w:bookmarkStart w:id="29" w:name="_ENREF_29"/>
      <w:r w:rsidRPr="006052F5">
        <w:rPr>
          <w:rFonts w:cs="Times New Roman"/>
          <w:szCs w:val="24"/>
        </w:rPr>
        <w:t xml:space="preserve">Murray, S. M., Familiar, I., Nakasujja, N., Winch, P. J., Gallo, J. J., Opoka, R., . . . Bass, J. K. (2017). Caregiver mental health and HIV-infected child wellness: perspectives from Ugandan caregivers. </w:t>
      </w:r>
      <w:r w:rsidRPr="006052F5">
        <w:rPr>
          <w:rFonts w:cs="Times New Roman"/>
          <w:i/>
          <w:szCs w:val="24"/>
        </w:rPr>
        <w:t>AIDS Care, 29</w:t>
      </w:r>
      <w:r w:rsidRPr="006052F5">
        <w:rPr>
          <w:rFonts w:cs="Times New Roman"/>
          <w:szCs w:val="24"/>
        </w:rPr>
        <w:t>(6), 793-799. doi: 10.1080/09540121.2016.1263722</w:t>
      </w:r>
      <w:bookmarkEnd w:id="29"/>
    </w:p>
    <w:p w14:paraId="1899B162" w14:textId="77777777" w:rsidR="006052F5" w:rsidRPr="006052F5" w:rsidRDefault="006052F5" w:rsidP="006052F5">
      <w:pPr>
        <w:pStyle w:val="EndNoteBibliography"/>
        <w:spacing w:after="0"/>
        <w:ind w:left="720" w:hanging="720"/>
        <w:rPr>
          <w:rFonts w:cs="Times New Roman"/>
          <w:szCs w:val="24"/>
        </w:rPr>
      </w:pPr>
      <w:bookmarkStart w:id="30" w:name="_ENREF_30"/>
      <w:r w:rsidRPr="006052F5">
        <w:rPr>
          <w:rFonts w:cs="Times New Roman"/>
          <w:szCs w:val="24"/>
        </w:rPr>
        <w:t>R, A. R. (1995). Parenting Stress Index, Third Edition: Professional Manual. Odessa, FL: Psychological Assessment Resources, Inc.</w:t>
      </w:r>
      <w:bookmarkEnd w:id="30"/>
    </w:p>
    <w:p w14:paraId="08E2DFB5" w14:textId="77777777" w:rsidR="006052F5" w:rsidRPr="006052F5" w:rsidRDefault="006052F5" w:rsidP="006052F5">
      <w:pPr>
        <w:pStyle w:val="EndNoteBibliography"/>
        <w:spacing w:after="0"/>
        <w:ind w:left="720" w:hanging="720"/>
        <w:rPr>
          <w:rFonts w:cs="Times New Roman"/>
          <w:szCs w:val="24"/>
        </w:rPr>
      </w:pPr>
      <w:bookmarkStart w:id="31" w:name="_ENREF_31"/>
      <w:r w:rsidRPr="006052F5">
        <w:rPr>
          <w:rFonts w:cs="Times New Roman"/>
          <w:szCs w:val="24"/>
        </w:rPr>
        <w:t xml:space="preserve">Revicki, D. A., Chan, K., &amp; Gevirtz, F. (1998). Discriminant validity of the Medical Outcomes Study cognitive function scale in HIV disease patients. [journal article]. </w:t>
      </w:r>
      <w:r w:rsidRPr="006052F5">
        <w:rPr>
          <w:rFonts w:cs="Times New Roman"/>
          <w:i/>
          <w:szCs w:val="24"/>
        </w:rPr>
        <w:t>Quality of Life Research, 7</w:t>
      </w:r>
      <w:r w:rsidRPr="006052F5">
        <w:rPr>
          <w:rFonts w:cs="Times New Roman"/>
          <w:szCs w:val="24"/>
        </w:rPr>
        <w:t>(6), 551-559. doi: 10.1023/a:1008866122441</w:t>
      </w:r>
      <w:bookmarkEnd w:id="31"/>
    </w:p>
    <w:p w14:paraId="3A58D5FB" w14:textId="77777777" w:rsidR="006052F5" w:rsidRPr="006052F5" w:rsidRDefault="006052F5" w:rsidP="006052F5">
      <w:pPr>
        <w:pStyle w:val="EndNoteBibliography"/>
        <w:spacing w:after="0"/>
        <w:ind w:left="720" w:hanging="720"/>
        <w:rPr>
          <w:rFonts w:cs="Times New Roman"/>
          <w:szCs w:val="24"/>
        </w:rPr>
      </w:pPr>
      <w:bookmarkStart w:id="32" w:name="_ENREF_32"/>
      <w:r w:rsidRPr="006052F5">
        <w:rPr>
          <w:rFonts w:cs="Times New Roman"/>
          <w:szCs w:val="24"/>
        </w:rPr>
        <w:t xml:space="preserve">Richter, L. (2004). A generation at risk? HIV/AIDS, vulnerable children and security in Southern Africa </w:t>
      </w:r>
      <w:r w:rsidRPr="006052F5">
        <w:rPr>
          <w:rFonts w:cs="Times New Roman"/>
          <w:i/>
          <w:szCs w:val="24"/>
        </w:rPr>
        <w:t>The impact of HIV/AIDS on the development of children.</w:t>
      </w:r>
      <w:r w:rsidRPr="006052F5">
        <w:rPr>
          <w:rFonts w:cs="Times New Roman"/>
          <w:szCs w:val="24"/>
        </w:rPr>
        <w:t xml:space="preserve"> Pretoria: Institute for Security Studies.</w:t>
      </w:r>
      <w:bookmarkEnd w:id="32"/>
    </w:p>
    <w:p w14:paraId="4FB2AABA" w14:textId="77777777" w:rsidR="006052F5" w:rsidRPr="006052F5" w:rsidRDefault="006052F5" w:rsidP="006052F5">
      <w:pPr>
        <w:pStyle w:val="EndNoteBibliography"/>
        <w:spacing w:after="0"/>
        <w:ind w:left="720" w:hanging="720"/>
        <w:rPr>
          <w:rFonts w:cs="Times New Roman"/>
          <w:szCs w:val="24"/>
        </w:rPr>
      </w:pPr>
      <w:bookmarkStart w:id="33" w:name="_ENREF_33"/>
      <w:r w:rsidRPr="006052F5">
        <w:rPr>
          <w:rFonts w:cs="Times New Roman"/>
          <w:szCs w:val="24"/>
        </w:rPr>
        <w:t xml:space="preserve">Richter, L. M., Sherr, L., Adato, M., Belsey, M., Chandan, U., Desmond, C., . . . Wakhweya, A. (2009). Strengthening families to support children affected by HIV and AIDS. [Review]. </w:t>
      </w:r>
      <w:r w:rsidRPr="006052F5">
        <w:rPr>
          <w:rFonts w:cs="Times New Roman"/>
          <w:i/>
          <w:szCs w:val="24"/>
        </w:rPr>
        <w:t>AIDS Care, 21 Suppl 1</w:t>
      </w:r>
      <w:r w:rsidRPr="006052F5">
        <w:rPr>
          <w:rFonts w:cs="Times New Roman"/>
          <w:szCs w:val="24"/>
        </w:rPr>
        <w:t>, 3-12. doi: 10.1080/09540120902923121</w:t>
      </w:r>
      <w:bookmarkEnd w:id="33"/>
    </w:p>
    <w:p w14:paraId="71E9490E" w14:textId="77777777" w:rsidR="006052F5" w:rsidRPr="006052F5" w:rsidRDefault="006052F5" w:rsidP="006052F5">
      <w:pPr>
        <w:pStyle w:val="EndNoteBibliography"/>
        <w:spacing w:after="0"/>
        <w:ind w:left="720" w:hanging="720"/>
        <w:rPr>
          <w:rFonts w:cs="Times New Roman"/>
          <w:szCs w:val="24"/>
        </w:rPr>
      </w:pPr>
      <w:bookmarkStart w:id="34" w:name="_ENREF_34"/>
      <w:r w:rsidRPr="006052F5">
        <w:rPr>
          <w:rFonts w:cs="Times New Roman"/>
          <w:szCs w:val="24"/>
        </w:rPr>
        <w:lastRenderedPageBreak/>
        <w:t xml:space="preserve">Ruiseñor-Escudero, H., Familiar-Lopez, I., Sikorskii, A., Jambulingam, N., Nakasujja, N., Opoka, R., . . . Boivin, M. (2016). Nutritional and immunological correlates of memory and neurocognitive development among HIV infected children living in Kayunga, Uganda. </w:t>
      </w:r>
      <w:r w:rsidRPr="006052F5">
        <w:rPr>
          <w:rFonts w:cs="Times New Roman"/>
          <w:i/>
          <w:szCs w:val="24"/>
        </w:rPr>
        <w:t>Journal of acquired immune deficiency syndromes (1999), 71</w:t>
      </w:r>
      <w:r w:rsidRPr="006052F5">
        <w:rPr>
          <w:rFonts w:cs="Times New Roman"/>
          <w:szCs w:val="24"/>
        </w:rPr>
        <w:t>(5), 522-529. doi: 10.1097/QAI.0000000000000905</w:t>
      </w:r>
      <w:bookmarkEnd w:id="34"/>
    </w:p>
    <w:p w14:paraId="5FDDC753" w14:textId="4F1C9808" w:rsidR="006052F5" w:rsidRPr="006052F5" w:rsidRDefault="006052F5" w:rsidP="006052F5">
      <w:pPr>
        <w:pStyle w:val="EndNoteBibliography"/>
        <w:spacing w:after="0"/>
        <w:ind w:left="720" w:hanging="720"/>
        <w:rPr>
          <w:rFonts w:cs="Times New Roman"/>
          <w:szCs w:val="24"/>
        </w:rPr>
      </w:pPr>
      <w:bookmarkStart w:id="35" w:name="_ENREF_35"/>
      <w:r w:rsidRPr="006052F5">
        <w:rPr>
          <w:rFonts w:cs="Times New Roman"/>
          <w:szCs w:val="24"/>
        </w:rPr>
        <w:t xml:space="preserve">Sherr, L., Croome, N., Parra Castaneda, K., Bradshaw, K., &amp; Herrero Romero, R. (2014). Developmental challenges in HIV infected children—An updated systematic review. </w:t>
      </w:r>
      <w:r w:rsidRPr="006052F5">
        <w:rPr>
          <w:rFonts w:cs="Times New Roman"/>
          <w:i/>
          <w:szCs w:val="24"/>
        </w:rPr>
        <w:t>Children and Youth Services Review, 45</w:t>
      </w:r>
      <w:r w:rsidRPr="006052F5">
        <w:rPr>
          <w:rFonts w:cs="Times New Roman"/>
          <w:szCs w:val="24"/>
        </w:rPr>
        <w:t xml:space="preserve">, 74-89. doi: </w:t>
      </w:r>
      <w:hyperlink r:id="rId17" w:history="1">
        <w:r w:rsidRPr="006052F5">
          <w:rPr>
            <w:rStyle w:val="Hyperlink"/>
            <w:rFonts w:cs="Times New Roman"/>
            <w:szCs w:val="24"/>
          </w:rPr>
          <w:t>http://dx.doi.org/10.1016/j.childyouth.2014.03.040</w:t>
        </w:r>
        <w:bookmarkEnd w:id="35"/>
      </w:hyperlink>
    </w:p>
    <w:p w14:paraId="6B07DB0F" w14:textId="77777777" w:rsidR="006052F5" w:rsidRPr="006052F5" w:rsidRDefault="006052F5" w:rsidP="006052F5">
      <w:pPr>
        <w:pStyle w:val="EndNoteBibliography"/>
        <w:spacing w:after="0"/>
        <w:ind w:left="720" w:hanging="720"/>
        <w:rPr>
          <w:rFonts w:cs="Times New Roman"/>
          <w:szCs w:val="24"/>
        </w:rPr>
      </w:pPr>
      <w:bookmarkStart w:id="36" w:name="_ENREF_36"/>
      <w:r w:rsidRPr="006052F5">
        <w:rPr>
          <w:rFonts w:cs="Times New Roman"/>
          <w:szCs w:val="24"/>
        </w:rPr>
        <w:t xml:space="preserve">Smith, R., Chernoff, M., Williams, P. L., Malee, K. M., Sirois, P. A., Kammerer, B., . . . Pediatric, H. I. V. A. C. S. T. (2012). Impact of HIV severity on cognitive and adaptive functioning during childhood and adolescence. </w:t>
      </w:r>
      <w:r w:rsidRPr="006052F5">
        <w:rPr>
          <w:rFonts w:cs="Times New Roman"/>
          <w:i/>
          <w:szCs w:val="24"/>
        </w:rPr>
        <w:t>Pediatr Infect Dis J, 31</w:t>
      </w:r>
      <w:r w:rsidRPr="006052F5">
        <w:rPr>
          <w:rFonts w:cs="Times New Roman"/>
          <w:szCs w:val="24"/>
        </w:rPr>
        <w:t>(6), 592-598. doi: 10.1097/INF.0b013e318253844b</w:t>
      </w:r>
      <w:bookmarkEnd w:id="36"/>
    </w:p>
    <w:p w14:paraId="06666BB1" w14:textId="77777777" w:rsidR="006052F5" w:rsidRPr="006052F5" w:rsidRDefault="006052F5" w:rsidP="006052F5">
      <w:pPr>
        <w:pStyle w:val="EndNoteBibliography"/>
        <w:spacing w:after="0"/>
        <w:ind w:left="720" w:hanging="720"/>
        <w:rPr>
          <w:rFonts w:cs="Times New Roman"/>
          <w:szCs w:val="24"/>
        </w:rPr>
      </w:pPr>
      <w:bookmarkStart w:id="37" w:name="_ENREF_37"/>
      <w:r w:rsidRPr="006052F5">
        <w:rPr>
          <w:rFonts w:cs="Times New Roman"/>
          <w:szCs w:val="24"/>
        </w:rPr>
        <w:t xml:space="preserve">Stein, A., Malmberg, L. E., Sylva, K., Barnes, J., Leach, P., &amp; team**, F. (2008). The influence of maternal depression, caregiving, and socioeconomic status in the post-natal year on children's language development. </w:t>
      </w:r>
      <w:r w:rsidRPr="006052F5">
        <w:rPr>
          <w:rFonts w:cs="Times New Roman"/>
          <w:i/>
          <w:szCs w:val="24"/>
        </w:rPr>
        <w:t>Child Care Health Dev, 34</w:t>
      </w:r>
      <w:r w:rsidRPr="006052F5">
        <w:rPr>
          <w:rFonts w:cs="Times New Roman"/>
          <w:szCs w:val="24"/>
        </w:rPr>
        <w:t>(5), 603-612. doi: 10.1111/j.1365-2214.2008.00837.x</w:t>
      </w:r>
      <w:bookmarkEnd w:id="37"/>
    </w:p>
    <w:p w14:paraId="54FEC495" w14:textId="77777777" w:rsidR="006052F5" w:rsidRPr="006052F5" w:rsidRDefault="006052F5" w:rsidP="006052F5">
      <w:pPr>
        <w:pStyle w:val="EndNoteBibliography"/>
        <w:spacing w:after="0"/>
        <w:ind w:left="720" w:hanging="720"/>
        <w:rPr>
          <w:rFonts w:cs="Times New Roman"/>
          <w:szCs w:val="24"/>
        </w:rPr>
      </w:pPr>
      <w:bookmarkStart w:id="38" w:name="_ENREF_38"/>
      <w:r w:rsidRPr="006052F5">
        <w:rPr>
          <w:rFonts w:cs="Times New Roman"/>
          <w:szCs w:val="24"/>
        </w:rPr>
        <w:t xml:space="preserve">Tahan, T. T., Bruck, I., Burger, M., &amp; Cruz, C. R. (2006). Neurological profile and neurodevelopment of 88 children infected with HIV and 84 seroreverter children followed from 1995 to 2002. </w:t>
      </w:r>
      <w:r w:rsidRPr="006052F5">
        <w:rPr>
          <w:rFonts w:cs="Times New Roman"/>
          <w:i/>
          <w:szCs w:val="24"/>
        </w:rPr>
        <w:t>Brazilian Journal of Infectious Diseases, 10</w:t>
      </w:r>
      <w:r w:rsidRPr="006052F5">
        <w:rPr>
          <w:rFonts w:cs="Times New Roman"/>
          <w:szCs w:val="24"/>
        </w:rPr>
        <w:t xml:space="preserve">, 322-326. </w:t>
      </w:r>
      <w:bookmarkEnd w:id="38"/>
    </w:p>
    <w:p w14:paraId="4BC33DE7" w14:textId="77777777" w:rsidR="006052F5" w:rsidRPr="006052F5" w:rsidRDefault="006052F5" w:rsidP="006052F5">
      <w:pPr>
        <w:pStyle w:val="EndNoteBibliography"/>
        <w:spacing w:after="0"/>
        <w:ind w:left="720" w:hanging="720"/>
        <w:rPr>
          <w:rFonts w:cs="Times New Roman"/>
          <w:szCs w:val="24"/>
        </w:rPr>
      </w:pPr>
      <w:bookmarkStart w:id="39" w:name="_ENREF_39"/>
      <w:r w:rsidRPr="006052F5">
        <w:rPr>
          <w:rFonts w:cs="Times New Roman"/>
          <w:szCs w:val="24"/>
        </w:rPr>
        <w:t xml:space="preserve">Tomlinson, M., Rotheram-Borus, M. J., Harwood, J., le Roux, I. M., O'Connor, M., &amp; Worthman, C. (2015). Community health workers can improve child growth of antenatally-depressed, South African mothers: a cluster randomized controlled trial. </w:t>
      </w:r>
      <w:r w:rsidRPr="006052F5">
        <w:rPr>
          <w:rFonts w:cs="Times New Roman"/>
          <w:i/>
          <w:szCs w:val="24"/>
        </w:rPr>
        <w:t>BMC Psychiatry, 15</w:t>
      </w:r>
      <w:r w:rsidRPr="006052F5">
        <w:rPr>
          <w:rFonts w:cs="Times New Roman"/>
          <w:szCs w:val="24"/>
        </w:rPr>
        <w:t>, 225. doi: 10.1186/s12888-015-0606-7</w:t>
      </w:r>
      <w:bookmarkEnd w:id="39"/>
    </w:p>
    <w:p w14:paraId="38D0ECA0" w14:textId="77777777" w:rsidR="006052F5" w:rsidRPr="006052F5" w:rsidRDefault="006052F5" w:rsidP="006052F5">
      <w:pPr>
        <w:pStyle w:val="EndNoteBibliography"/>
        <w:spacing w:after="0"/>
        <w:ind w:left="720" w:hanging="720"/>
        <w:rPr>
          <w:rFonts w:cs="Times New Roman"/>
          <w:szCs w:val="24"/>
        </w:rPr>
      </w:pPr>
      <w:bookmarkStart w:id="40" w:name="_ENREF_40"/>
      <w:r w:rsidRPr="006052F5">
        <w:rPr>
          <w:rFonts w:cs="Times New Roman"/>
          <w:szCs w:val="24"/>
        </w:rPr>
        <w:t xml:space="preserve">Tomlinson, M., Rotheram-Borus, M. J., Scheffler, A., &amp; le Roux, I. (2017). Antenatal depressed mood and child cognitive and physical growth at 18-months in South Africa: a cluster randomised controlled trial of home visiting by community health workers. </w:t>
      </w:r>
      <w:r w:rsidRPr="006052F5">
        <w:rPr>
          <w:rFonts w:cs="Times New Roman"/>
          <w:i/>
          <w:szCs w:val="24"/>
        </w:rPr>
        <w:t>Epidemiol Psychiatr Sci</w:t>
      </w:r>
      <w:r w:rsidRPr="006052F5">
        <w:rPr>
          <w:rFonts w:cs="Times New Roman"/>
          <w:szCs w:val="24"/>
        </w:rPr>
        <w:t>, 1-10. doi: 10.1017/s2045796017000257</w:t>
      </w:r>
      <w:bookmarkEnd w:id="40"/>
    </w:p>
    <w:p w14:paraId="567206F1" w14:textId="1D7198D0" w:rsidR="006052F5" w:rsidRPr="006052F5" w:rsidRDefault="006052F5" w:rsidP="006052F5">
      <w:pPr>
        <w:pStyle w:val="EndNoteBibliography"/>
        <w:spacing w:after="0"/>
        <w:ind w:left="720" w:hanging="720"/>
        <w:rPr>
          <w:rFonts w:cs="Times New Roman"/>
          <w:szCs w:val="24"/>
        </w:rPr>
      </w:pPr>
      <w:bookmarkStart w:id="41" w:name="_ENREF_41"/>
      <w:r w:rsidRPr="006052F5">
        <w:rPr>
          <w:rFonts w:cs="Times New Roman"/>
          <w:szCs w:val="24"/>
        </w:rPr>
        <w:t xml:space="preserve">UNAIDS. (2015). HIV and AIDS Estimates, 2015. </w:t>
      </w:r>
      <w:hyperlink r:id="rId18" w:history="1">
        <w:r w:rsidRPr="006052F5">
          <w:rPr>
            <w:rStyle w:val="Hyperlink"/>
            <w:rFonts w:cs="Times New Roman"/>
            <w:i/>
            <w:szCs w:val="24"/>
          </w:rPr>
          <w:t>http://aidsinfo.unaids.org/</w:t>
        </w:r>
      </w:hyperlink>
      <w:r w:rsidRPr="006052F5">
        <w:rPr>
          <w:rFonts w:cs="Times New Roman"/>
          <w:szCs w:val="24"/>
        </w:rPr>
        <w:t xml:space="preserve">  Retrieved 15/3, 2017</w:t>
      </w:r>
      <w:bookmarkEnd w:id="41"/>
    </w:p>
    <w:p w14:paraId="4C0AD664" w14:textId="6758EF53" w:rsidR="006052F5" w:rsidRPr="006052F5" w:rsidRDefault="006052F5" w:rsidP="006052F5">
      <w:pPr>
        <w:pStyle w:val="EndNoteBibliography"/>
        <w:spacing w:after="0"/>
        <w:ind w:left="720" w:hanging="720"/>
        <w:rPr>
          <w:rFonts w:cs="Times New Roman"/>
          <w:szCs w:val="24"/>
        </w:rPr>
      </w:pPr>
      <w:bookmarkStart w:id="42" w:name="_ENREF_42"/>
      <w:r w:rsidRPr="006052F5">
        <w:rPr>
          <w:rFonts w:cs="Times New Roman"/>
          <w:szCs w:val="24"/>
        </w:rPr>
        <w:t xml:space="preserve">UNAIDS. (2017). Global HIV Statistics- Fact Sheet July 2017. </w:t>
      </w:r>
      <w:hyperlink r:id="rId19" w:history="1">
        <w:r w:rsidRPr="006052F5">
          <w:rPr>
            <w:rStyle w:val="Hyperlink"/>
            <w:rFonts w:cs="Times New Roman"/>
            <w:i/>
            <w:szCs w:val="24"/>
          </w:rPr>
          <w:t>http://www.unaids.org/sites/default/files/media_asset/UNAIDS_FactSheet_en.pdf</w:t>
        </w:r>
      </w:hyperlink>
      <w:r w:rsidRPr="006052F5">
        <w:rPr>
          <w:rFonts w:cs="Times New Roman"/>
          <w:szCs w:val="24"/>
        </w:rPr>
        <w:t xml:space="preserve">  Retrieved 27 August, 2017</w:t>
      </w:r>
      <w:bookmarkEnd w:id="42"/>
    </w:p>
    <w:p w14:paraId="75EF7638" w14:textId="77777777" w:rsidR="006052F5" w:rsidRPr="006052F5" w:rsidRDefault="006052F5" w:rsidP="006052F5">
      <w:pPr>
        <w:pStyle w:val="EndNoteBibliography"/>
        <w:spacing w:after="0"/>
        <w:ind w:left="720" w:hanging="720"/>
        <w:rPr>
          <w:rFonts w:cs="Times New Roman"/>
          <w:szCs w:val="24"/>
        </w:rPr>
      </w:pPr>
      <w:bookmarkStart w:id="43" w:name="_ENREF_43"/>
      <w:r w:rsidRPr="006052F5">
        <w:rPr>
          <w:rFonts w:cs="Times New Roman"/>
          <w:szCs w:val="24"/>
        </w:rPr>
        <w:t xml:space="preserve">Van Rie, A., Mupuala, A., &amp; Dow, A. (2008). Impact of the HIV/AIDS Epidemic on the Neurodevelopment of Preschool-Aged Children in Kinshasa, Democratic Republic of the Congo. </w:t>
      </w:r>
      <w:r w:rsidRPr="006052F5">
        <w:rPr>
          <w:rFonts w:cs="Times New Roman"/>
          <w:i/>
          <w:szCs w:val="24"/>
        </w:rPr>
        <w:t>Pediatrics, 122</w:t>
      </w:r>
      <w:r w:rsidRPr="006052F5">
        <w:rPr>
          <w:rFonts w:cs="Times New Roman"/>
          <w:szCs w:val="24"/>
        </w:rPr>
        <w:t>(1), e123-e128. doi: 10.1542/peds.2007-2558</w:t>
      </w:r>
      <w:bookmarkEnd w:id="43"/>
    </w:p>
    <w:p w14:paraId="123B7F76" w14:textId="77777777" w:rsidR="006052F5" w:rsidRPr="006052F5" w:rsidRDefault="006052F5" w:rsidP="006052F5">
      <w:pPr>
        <w:pStyle w:val="EndNoteBibliography"/>
        <w:spacing w:after="0"/>
        <w:ind w:left="720" w:hanging="720"/>
        <w:rPr>
          <w:rFonts w:cs="Times New Roman"/>
          <w:szCs w:val="24"/>
        </w:rPr>
      </w:pPr>
      <w:bookmarkStart w:id="44" w:name="_ENREF_44"/>
      <w:r w:rsidRPr="006052F5">
        <w:rPr>
          <w:rFonts w:cs="Times New Roman"/>
          <w:szCs w:val="24"/>
        </w:rPr>
        <w:t xml:space="preserve">Walker, S. P., Wachs, T. D., Meeks Gardner, J., Lozoff, B., Wasserman, G. A., Pollitt, E., &amp; Carter, J. A. (2007). Child development: risk factors for adverse outcomes in developing countries. </w:t>
      </w:r>
      <w:r w:rsidRPr="006052F5">
        <w:rPr>
          <w:rFonts w:cs="Times New Roman"/>
          <w:i/>
          <w:szCs w:val="24"/>
        </w:rPr>
        <w:t>The Lancet, 369</w:t>
      </w:r>
      <w:r w:rsidRPr="006052F5">
        <w:rPr>
          <w:rFonts w:cs="Times New Roman"/>
          <w:szCs w:val="24"/>
        </w:rPr>
        <w:t>(9556), 145-157. doi: 10.1016/s0140-6736(07)60076-2</w:t>
      </w:r>
      <w:bookmarkEnd w:id="44"/>
    </w:p>
    <w:p w14:paraId="427BD30E" w14:textId="77777777" w:rsidR="006052F5" w:rsidRPr="006052F5" w:rsidRDefault="006052F5" w:rsidP="006052F5">
      <w:pPr>
        <w:pStyle w:val="EndNoteBibliography"/>
        <w:spacing w:after="0"/>
        <w:ind w:left="720" w:hanging="720"/>
        <w:rPr>
          <w:rFonts w:cs="Times New Roman"/>
          <w:szCs w:val="24"/>
        </w:rPr>
      </w:pPr>
      <w:bookmarkStart w:id="45" w:name="_ENREF_45"/>
      <w:r w:rsidRPr="006052F5">
        <w:rPr>
          <w:rFonts w:cs="Times New Roman"/>
          <w:szCs w:val="24"/>
        </w:rPr>
        <w:t xml:space="preserve">Weber, V., Radeloff, D., Reimers, B., Salzmann-Manrique, E., Bader, P., Schwabe, D., &amp; Konigs, C. (2017). Neurocognitive development in HIV-positive children is correlated with plasma viral loads in early childhood. </w:t>
      </w:r>
      <w:r w:rsidRPr="006052F5">
        <w:rPr>
          <w:rFonts w:cs="Times New Roman"/>
          <w:i/>
          <w:szCs w:val="24"/>
        </w:rPr>
        <w:t>Medicine (Baltimore), 96</w:t>
      </w:r>
      <w:r w:rsidRPr="006052F5">
        <w:rPr>
          <w:rFonts w:cs="Times New Roman"/>
          <w:szCs w:val="24"/>
        </w:rPr>
        <w:t>(23), e6867. doi: 10.1097/MD.0000000000006867</w:t>
      </w:r>
      <w:bookmarkEnd w:id="45"/>
    </w:p>
    <w:p w14:paraId="3492335D" w14:textId="77777777" w:rsidR="006052F5" w:rsidRPr="006052F5" w:rsidRDefault="006052F5" w:rsidP="006052F5">
      <w:pPr>
        <w:pStyle w:val="EndNoteBibliography"/>
        <w:ind w:left="720" w:hanging="720"/>
        <w:rPr>
          <w:rFonts w:cs="Times New Roman"/>
          <w:szCs w:val="24"/>
        </w:rPr>
      </w:pPr>
      <w:bookmarkStart w:id="46" w:name="_ENREF_46"/>
      <w:r w:rsidRPr="006052F5">
        <w:rPr>
          <w:rFonts w:cs="Times New Roman"/>
          <w:szCs w:val="24"/>
        </w:rPr>
        <w:t xml:space="preserve">Whitehead, N., Potterton, J., &amp; Coovadia, A. (2014). The neurodevelopment of HIV-infected infants on HAART compared to HIV-exposed but uninfected infants. [Comparative Study]. </w:t>
      </w:r>
      <w:r w:rsidRPr="006052F5">
        <w:rPr>
          <w:rFonts w:cs="Times New Roman"/>
          <w:i/>
          <w:szCs w:val="24"/>
        </w:rPr>
        <w:t>AIDS Care, 26</w:t>
      </w:r>
      <w:r w:rsidRPr="006052F5">
        <w:rPr>
          <w:rFonts w:cs="Times New Roman"/>
          <w:szCs w:val="24"/>
        </w:rPr>
        <w:t>(4), 497-504. doi: 10.1080/09540121.2013.841828</w:t>
      </w:r>
      <w:bookmarkEnd w:id="46"/>
    </w:p>
    <w:p w14:paraId="640E6A44" w14:textId="235CA77D" w:rsidR="006052F5" w:rsidRDefault="006052F5" w:rsidP="006052F5">
      <w:pPr>
        <w:pStyle w:val="EndNoteBibliography"/>
        <w:rPr>
          <w:rFonts w:cs="Times New Roman"/>
          <w:szCs w:val="24"/>
        </w:rPr>
      </w:pPr>
    </w:p>
    <w:p w14:paraId="79A4D29F" w14:textId="0152E456" w:rsidR="001924AF" w:rsidRDefault="00BC5ED5" w:rsidP="000A30FA">
      <w:pPr>
        <w:pStyle w:val="EndNoteBibliography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45DC6">
        <w:rPr>
          <w:rFonts w:ascii="Times New Roman" w:hAnsi="Times New Roman" w:cs="Times New Roman"/>
          <w:sz w:val="24"/>
          <w:szCs w:val="24"/>
        </w:rPr>
        <w:fldChar w:fldCharType="end"/>
      </w:r>
    </w:p>
    <w:p w14:paraId="24E647BD" w14:textId="77777777" w:rsidR="005E0979" w:rsidRDefault="005E0979" w:rsidP="000A30FA">
      <w:pPr>
        <w:pStyle w:val="EndNoteBibliography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A161139" w14:textId="77777777" w:rsidR="005E0979" w:rsidRDefault="005E0979" w:rsidP="000A30FA">
      <w:pPr>
        <w:pStyle w:val="EndNoteBibliography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98DF1E3" w14:textId="77777777" w:rsidR="005E0979" w:rsidRDefault="005E0979" w:rsidP="000A30FA">
      <w:pPr>
        <w:pStyle w:val="EndNoteBibliography"/>
        <w:spacing w:line="360" w:lineRule="auto"/>
        <w:rPr>
          <w:rFonts w:ascii="Times New Roman" w:hAnsi="Times New Roman" w:cs="Times New Roman"/>
          <w:b/>
          <w:sz w:val="28"/>
        </w:rPr>
      </w:pPr>
    </w:p>
    <w:p w14:paraId="4EE1DAE2" w14:textId="77777777" w:rsidR="00A433D2" w:rsidRDefault="00A433D2" w:rsidP="000A30FA">
      <w:pPr>
        <w:pStyle w:val="EndNoteBibliography"/>
        <w:spacing w:line="360" w:lineRule="auto"/>
        <w:rPr>
          <w:rFonts w:ascii="Times New Roman" w:hAnsi="Times New Roman" w:cs="Times New Roman"/>
          <w:b/>
          <w:sz w:val="28"/>
        </w:rPr>
      </w:pPr>
    </w:p>
    <w:p w14:paraId="4BEBD319" w14:textId="728DB536" w:rsidR="005A4DE1" w:rsidRPr="00CF7C9A" w:rsidRDefault="00146D0D" w:rsidP="00CF7C9A">
      <w:pPr>
        <w:spacing w:line="360" w:lineRule="auto"/>
        <w:jc w:val="center"/>
        <w:rPr>
          <w:rFonts w:ascii="Times New Roman" w:hAnsi="Times New Roman" w:cs="Times New Roman"/>
          <w:b/>
          <w:sz w:val="28"/>
        </w:rPr>
      </w:pPr>
      <w:r w:rsidRPr="00CF7C9A">
        <w:rPr>
          <w:rFonts w:ascii="Times New Roman" w:hAnsi="Times New Roman" w:cs="Times New Roman"/>
          <w:b/>
          <w:sz w:val="28"/>
        </w:rPr>
        <w:lastRenderedPageBreak/>
        <w:t>List of tables</w:t>
      </w:r>
    </w:p>
    <w:p w14:paraId="310E52BB" w14:textId="07B1BAB1" w:rsidR="005A4DE1" w:rsidRPr="002C19CA" w:rsidRDefault="00146D0D" w:rsidP="00CF7C9A">
      <w:pPr>
        <w:spacing w:line="360" w:lineRule="auto"/>
        <w:rPr>
          <w:rFonts w:ascii="Times New Roman" w:hAnsi="Times New Roman" w:cs="Times New Roman"/>
          <w:sz w:val="24"/>
        </w:rPr>
      </w:pPr>
      <w:r w:rsidRPr="002C19CA">
        <w:rPr>
          <w:rFonts w:ascii="Times New Roman" w:hAnsi="Times New Roman" w:cs="Times New Roman"/>
          <w:sz w:val="24"/>
        </w:rPr>
        <w:t>Table 1.</w:t>
      </w:r>
      <w:r w:rsidRPr="002C19CA">
        <w:rPr>
          <w:rFonts w:ascii="Times New Roman" w:hAnsi="Times New Roman" w:cs="Times New Roman"/>
          <w:i/>
          <w:sz w:val="24"/>
        </w:rPr>
        <w:t xml:space="preserve"> </w:t>
      </w:r>
      <w:r w:rsidRPr="002C19CA">
        <w:rPr>
          <w:rFonts w:ascii="Times New Roman" w:hAnsi="Times New Roman" w:cs="Times New Roman"/>
          <w:sz w:val="24"/>
        </w:rPr>
        <w:t>Baseline characteristics of study sample</w:t>
      </w:r>
    </w:p>
    <w:p w14:paraId="10F162EA" w14:textId="0FCAD753" w:rsidR="00146D0D" w:rsidRPr="002C19CA" w:rsidRDefault="00146D0D" w:rsidP="00CF7C9A">
      <w:pPr>
        <w:spacing w:line="360" w:lineRule="auto"/>
        <w:rPr>
          <w:rFonts w:ascii="Times New Roman" w:hAnsi="Times New Roman" w:cs="Times New Roman"/>
          <w:sz w:val="24"/>
        </w:rPr>
      </w:pPr>
      <w:r w:rsidRPr="002C19CA">
        <w:rPr>
          <w:rFonts w:ascii="Times New Roman" w:hAnsi="Times New Roman" w:cs="Times New Roman"/>
          <w:sz w:val="24"/>
        </w:rPr>
        <w:t>Table 2.</w:t>
      </w:r>
      <w:r w:rsidRPr="002C19CA">
        <w:rPr>
          <w:rFonts w:ascii="Times New Roman" w:hAnsi="Times New Roman" w:cs="Times New Roman"/>
          <w:i/>
          <w:sz w:val="24"/>
        </w:rPr>
        <w:t xml:space="preserve"> </w:t>
      </w:r>
      <w:r w:rsidRPr="002C19CA">
        <w:rPr>
          <w:rFonts w:ascii="Times New Roman" w:hAnsi="Times New Roman" w:cs="Times New Roman"/>
          <w:sz w:val="24"/>
        </w:rPr>
        <w:t xml:space="preserve">Summary of association of </w:t>
      </w:r>
      <w:r w:rsidR="00020249">
        <w:rPr>
          <w:rFonts w:ascii="Times New Roman" w:hAnsi="Times New Roman" w:cs="Times New Roman"/>
          <w:color w:val="000000"/>
          <w:sz w:val="24"/>
          <w:shd w:val="clear" w:color="auto" w:fill="FFFFFF"/>
        </w:rPr>
        <w:t>maternal</w:t>
      </w:r>
      <w:r w:rsidRPr="002C19CA">
        <w:rPr>
          <w:rFonts w:ascii="Times New Roman" w:hAnsi="Times New Roman" w:cs="Times New Roman"/>
          <w:color w:val="000000"/>
          <w:sz w:val="24"/>
          <w:shd w:val="clear" w:color="auto" w:fill="FFFFFF"/>
        </w:rPr>
        <w:t xml:space="preserve"> mental health (using EPDS) with child cognitive outcomes</w:t>
      </w:r>
    </w:p>
    <w:p w14:paraId="232289C5" w14:textId="7C1F6FE8" w:rsidR="00146D0D" w:rsidRPr="002C19CA" w:rsidRDefault="00146D0D" w:rsidP="00CF7C9A">
      <w:pPr>
        <w:spacing w:line="360" w:lineRule="auto"/>
        <w:rPr>
          <w:rFonts w:ascii="Times New Roman" w:hAnsi="Times New Roman" w:cs="Times New Roman"/>
          <w:i/>
          <w:sz w:val="24"/>
          <w:szCs w:val="18"/>
          <w:shd w:val="clear" w:color="auto" w:fill="FFFFFF"/>
        </w:rPr>
      </w:pPr>
      <w:r w:rsidRPr="002C19CA">
        <w:rPr>
          <w:rFonts w:ascii="Times New Roman" w:hAnsi="Times New Roman" w:cs="Times New Roman"/>
          <w:sz w:val="24"/>
        </w:rPr>
        <w:t xml:space="preserve">Table 3. Summary of association of </w:t>
      </w:r>
      <w:r w:rsidRPr="002C19CA">
        <w:rPr>
          <w:rFonts w:ascii="Times New Roman" w:hAnsi="Times New Roman" w:cs="Times New Roman"/>
          <w:color w:val="000000"/>
          <w:sz w:val="24"/>
          <w:shd w:val="clear" w:color="auto" w:fill="FFFFFF"/>
        </w:rPr>
        <w:t>maternal stress (using the PSI-SF total stress score) with child cognitive outcomes</w:t>
      </w:r>
    </w:p>
    <w:p w14:paraId="5657631A" w14:textId="4CC23A1A" w:rsidR="00146D0D" w:rsidRPr="002C19CA" w:rsidRDefault="00146D0D" w:rsidP="00CF7C9A">
      <w:pPr>
        <w:spacing w:line="360" w:lineRule="auto"/>
        <w:rPr>
          <w:rFonts w:ascii="Times New Roman" w:hAnsi="Times New Roman" w:cs="Times New Roman"/>
          <w:i/>
          <w:sz w:val="24"/>
          <w:szCs w:val="18"/>
          <w:shd w:val="clear" w:color="auto" w:fill="FFFFFF"/>
        </w:rPr>
      </w:pPr>
      <w:r w:rsidRPr="002C19CA">
        <w:rPr>
          <w:rFonts w:ascii="Times New Roman" w:hAnsi="Times New Roman" w:cs="Times New Roman"/>
          <w:sz w:val="24"/>
        </w:rPr>
        <w:t xml:space="preserve">Table 4. </w:t>
      </w:r>
      <w:r w:rsidRPr="002C19CA">
        <w:rPr>
          <w:rFonts w:ascii="Times New Roman" w:hAnsi="Times New Roman" w:cs="Times New Roman"/>
          <w:sz w:val="24"/>
          <w:szCs w:val="18"/>
          <w:shd w:val="clear" w:color="auto" w:fill="FFFFFF"/>
        </w:rPr>
        <w:t>Selected Infant and caregiver characteristics by HIV status</w:t>
      </w:r>
    </w:p>
    <w:p w14:paraId="6F7EF883" w14:textId="53151E57" w:rsidR="001924AF" w:rsidRDefault="00146D0D" w:rsidP="00CF7C9A">
      <w:pPr>
        <w:spacing w:line="360" w:lineRule="auto"/>
        <w:rPr>
          <w:rFonts w:ascii="Times New Roman" w:hAnsi="Times New Roman" w:cs="Times New Roman"/>
          <w:sz w:val="24"/>
        </w:rPr>
      </w:pPr>
      <w:r w:rsidRPr="002C19CA">
        <w:rPr>
          <w:rFonts w:ascii="Times New Roman" w:hAnsi="Times New Roman" w:cs="Times New Roman"/>
          <w:sz w:val="24"/>
        </w:rPr>
        <w:t>Table 5.</w:t>
      </w:r>
      <w:r w:rsidR="009C424F" w:rsidRPr="002C19CA">
        <w:rPr>
          <w:rFonts w:ascii="Times New Roman" w:hAnsi="Times New Roman" w:cs="Times New Roman"/>
          <w:sz w:val="24"/>
        </w:rPr>
        <w:t xml:space="preserve"> Mullen T-scores of the HIV positive and HIV-exposed uninfected infants</w:t>
      </w:r>
    </w:p>
    <w:p w14:paraId="2AC5B6F2" w14:textId="7DEE0347" w:rsidR="00A433D2" w:rsidRDefault="00A433D2" w:rsidP="00A433D2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4B53CBBA" w14:textId="5DFE8148" w:rsidR="00E04390" w:rsidRPr="00CF7C9A" w:rsidRDefault="000D5EE5" w:rsidP="00CF7C9A">
      <w:pPr>
        <w:spacing w:line="360" w:lineRule="auto"/>
        <w:rPr>
          <w:rFonts w:ascii="Times New Roman" w:hAnsi="Times New Roman" w:cs="Times New Roman"/>
          <w:i/>
          <w:sz w:val="24"/>
        </w:rPr>
      </w:pPr>
      <w:r w:rsidRPr="00CF7C9A">
        <w:rPr>
          <w:rFonts w:ascii="Times New Roman" w:hAnsi="Times New Roman" w:cs="Times New Roman"/>
          <w:i/>
          <w:sz w:val="24"/>
        </w:rPr>
        <w:lastRenderedPageBreak/>
        <w:t>Table 1</w:t>
      </w:r>
      <w:r w:rsidR="0087281B" w:rsidRPr="00CF7C9A">
        <w:rPr>
          <w:rFonts w:ascii="Times New Roman" w:hAnsi="Times New Roman" w:cs="Times New Roman"/>
          <w:i/>
          <w:sz w:val="24"/>
        </w:rPr>
        <w:t>: Baseline</w:t>
      </w:r>
      <w:r w:rsidR="008E4CED" w:rsidRPr="00CF7C9A">
        <w:rPr>
          <w:rFonts w:ascii="Times New Roman" w:hAnsi="Times New Roman" w:cs="Times New Roman"/>
          <w:i/>
          <w:sz w:val="24"/>
        </w:rPr>
        <w:t xml:space="preserve"> characteri</w:t>
      </w:r>
      <w:r w:rsidR="00CD233F" w:rsidRPr="00CF7C9A">
        <w:rPr>
          <w:rFonts w:ascii="Times New Roman" w:hAnsi="Times New Roman" w:cs="Times New Roman"/>
          <w:i/>
          <w:sz w:val="24"/>
        </w:rPr>
        <w:t xml:space="preserve">stics of study </w:t>
      </w:r>
      <w:r w:rsidR="000A2D24" w:rsidRPr="00CF7C9A">
        <w:rPr>
          <w:rFonts w:ascii="Times New Roman" w:hAnsi="Times New Roman" w:cs="Times New Roman"/>
          <w:i/>
          <w:sz w:val="24"/>
        </w:rPr>
        <w:t>sample</w:t>
      </w:r>
    </w:p>
    <w:tbl>
      <w:tblPr>
        <w:tblStyle w:val="TableGrid"/>
        <w:tblW w:w="9498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6379"/>
        <w:gridCol w:w="1559"/>
        <w:gridCol w:w="1560"/>
      </w:tblGrid>
      <w:tr w:rsidR="00C37F83" w:rsidRPr="001924AF" w14:paraId="11B3683A" w14:textId="77777777" w:rsidTr="003C371B">
        <w:trPr>
          <w:trHeight w:val="512"/>
        </w:trPr>
        <w:tc>
          <w:tcPr>
            <w:tcW w:w="6379" w:type="dxa"/>
          </w:tcPr>
          <w:p w14:paraId="23BFD897" w14:textId="77777777" w:rsidR="00C37F83" w:rsidRPr="001924AF" w:rsidRDefault="00C37F83" w:rsidP="00CF7C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b/>
                <w:sz w:val="24"/>
                <w:szCs w:val="24"/>
              </w:rPr>
              <w:t>Characteristics</w:t>
            </w:r>
          </w:p>
        </w:tc>
        <w:tc>
          <w:tcPr>
            <w:tcW w:w="3119" w:type="dxa"/>
            <w:gridSpan w:val="2"/>
          </w:tcPr>
          <w:p w14:paraId="11E4CDAF" w14:textId="77777777" w:rsidR="00C37F83" w:rsidRPr="001924AF" w:rsidRDefault="00C37F83" w:rsidP="00CF7C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b/>
                <w:sz w:val="24"/>
                <w:szCs w:val="24"/>
              </w:rPr>
              <w:t>Total Sample (n=562)</w:t>
            </w:r>
          </w:p>
        </w:tc>
      </w:tr>
      <w:tr w:rsidR="00C37F83" w:rsidRPr="001924AF" w14:paraId="02324004" w14:textId="77777777" w:rsidTr="003C371B">
        <w:trPr>
          <w:trHeight w:val="350"/>
        </w:trPr>
        <w:tc>
          <w:tcPr>
            <w:tcW w:w="6379" w:type="dxa"/>
            <w:shd w:val="clear" w:color="auto" w:fill="auto"/>
          </w:tcPr>
          <w:p w14:paraId="2AB22EA5" w14:textId="77777777" w:rsidR="00C37F83" w:rsidRPr="001924AF" w:rsidRDefault="00C37F83" w:rsidP="00CF7C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b/>
                <w:sz w:val="24"/>
                <w:szCs w:val="24"/>
              </w:rPr>
              <w:t>Infant</w:t>
            </w:r>
          </w:p>
        </w:tc>
        <w:tc>
          <w:tcPr>
            <w:tcW w:w="1559" w:type="dxa"/>
          </w:tcPr>
          <w:p w14:paraId="10B444EA" w14:textId="77777777" w:rsidR="00C37F83" w:rsidRPr="001924AF" w:rsidRDefault="00C37F83" w:rsidP="00CF7C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560" w:type="dxa"/>
          </w:tcPr>
          <w:p w14:paraId="6EC477BB" w14:textId="77777777" w:rsidR="00C37F83" w:rsidRPr="001924AF" w:rsidRDefault="00C37F83" w:rsidP="00CF7C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C37F83" w:rsidRPr="001924AF" w14:paraId="41766B09" w14:textId="77777777" w:rsidTr="003C371B">
        <w:trPr>
          <w:trHeight w:val="294"/>
        </w:trPr>
        <w:tc>
          <w:tcPr>
            <w:tcW w:w="6379" w:type="dxa"/>
          </w:tcPr>
          <w:p w14:paraId="5CCE8F53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b/>
                <w:sz w:val="24"/>
                <w:szCs w:val="24"/>
              </w:rPr>
              <w:t>Age</w:t>
            </w: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 xml:space="preserve"> (Months), mean (SD)</w:t>
            </w:r>
          </w:p>
        </w:tc>
        <w:tc>
          <w:tcPr>
            <w:tcW w:w="1559" w:type="dxa"/>
          </w:tcPr>
          <w:p w14:paraId="7B5D53FE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11.9</w:t>
            </w:r>
          </w:p>
        </w:tc>
        <w:tc>
          <w:tcPr>
            <w:tcW w:w="1560" w:type="dxa"/>
          </w:tcPr>
          <w:p w14:paraId="466C3D3F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6.5</w:t>
            </w:r>
          </w:p>
        </w:tc>
      </w:tr>
      <w:tr w:rsidR="00C37F83" w:rsidRPr="001924AF" w14:paraId="7DF9E89D" w14:textId="77777777" w:rsidTr="003C371B">
        <w:trPr>
          <w:trHeight w:val="346"/>
        </w:trPr>
        <w:tc>
          <w:tcPr>
            <w:tcW w:w="6379" w:type="dxa"/>
            <w:shd w:val="clear" w:color="auto" w:fill="auto"/>
          </w:tcPr>
          <w:p w14:paraId="76F5073E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highlight w:val="lightGray"/>
              </w:rPr>
            </w:pPr>
            <w:r w:rsidRPr="001924AF">
              <w:rPr>
                <w:rFonts w:ascii="Times New Roman" w:hAnsi="Times New Roman" w:cs="Times New Roman"/>
                <w:b/>
                <w:sz w:val="24"/>
                <w:szCs w:val="24"/>
              </w:rPr>
              <w:t>Gender,</w:t>
            </w: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 xml:space="preserve"> n (%)</w:t>
            </w:r>
          </w:p>
        </w:tc>
        <w:tc>
          <w:tcPr>
            <w:tcW w:w="1559" w:type="dxa"/>
          </w:tcPr>
          <w:p w14:paraId="3123C099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60" w:type="dxa"/>
          </w:tcPr>
          <w:p w14:paraId="43A076C9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37F83" w:rsidRPr="001924AF" w14:paraId="796FE884" w14:textId="77777777" w:rsidTr="003C371B">
        <w:trPr>
          <w:trHeight w:val="377"/>
        </w:trPr>
        <w:tc>
          <w:tcPr>
            <w:tcW w:w="6379" w:type="dxa"/>
          </w:tcPr>
          <w:p w14:paraId="775DC8F1" w14:textId="77777777" w:rsidR="00C37F83" w:rsidRPr="001924AF" w:rsidRDefault="00C37F83" w:rsidP="00CF7C9A">
            <w:pPr>
              <w:spacing w:line="360" w:lineRule="auto"/>
              <w:ind w:left="720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Female</w:t>
            </w:r>
          </w:p>
        </w:tc>
        <w:tc>
          <w:tcPr>
            <w:tcW w:w="1559" w:type="dxa"/>
          </w:tcPr>
          <w:p w14:paraId="63F2B3C5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287</w:t>
            </w:r>
          </w:p>
        </w:tc>
        <w:tc>
          <w:tcPr>
            <w:tcW w:w="1560" w:type="dxa"/>
          </w:tcPr>
          <w:p w14:paraId="70E76DE5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51.1</w:t>
            </w:r>
          </w:p>
        </w:tc>
      </w:tr>
      <w:tr w:rsidR="00C37F83" w:rsidRPr="001924AF" w14:paraId="124B503B" w14:textId="77777777" w:rsidTr="003C371B">
        <w:trPr>
          <w:trHeight w:val="199"/>
        </w:trPr>
        <w:tc>
          <w:tcPr>
            <w:tcW w:w="6379" w:type="dxa"/>
          </w:tcPr>
          <w:p w14:paraId="553819BF" w14:textId="77777777" w:rsidR="00C37F83" w:rsidRPr="001924AF" w:rsidRDefault="00C37F83" w:rsidP="00CF7C9A">
            <w:pPr>
              <w:spacing w:line="360" w:lineRule="auto"/>
              <w:ind w:left="720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Male</w:t>
            </w:r>
          </w:p>
        </w:tc>
        <w:tc>
          <w:tcPr>
            <w:tcW w:w="1559" w:type="dxa"/>
          </w:tcPr>
          <w:p w14:paraId="64408FB9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275</w:t>
            </w:r>
          </w:p>
        </w:tc>
        <w:tc>
          <w:tcPr>
            <w:tcW w:w="1560" w:type="dxa"/>
          </w:tcPr>
          <w:p w14:paraId="1BD69628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48.9</w:t>
            </w:r>
          </w:p>
        </w:tc>
      </w:tr>
      <w:tr w:rsidR="00C37F83" w:rsidRPr="001924AF" w14:paraId="2373EEDF" w14:textId="77777777" w:rsidTr="003C371B">
        <w:trPr>
          <w:trHeight w:val="346"/>
        </w:trPr>
        <w:tc>
          <w:tcPr>
            <w:tcW w:w="6379" w:type="dxa"/>
          </w:tcPr>
          <w:p w14:paraId="6E5196C9" w14:textId="5FDDC20F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Birth weight </w:t>
            </w: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(Kilograms)</w:t>
            </w:r>
            <w:r w:rsidRPr="001924AF">
              <w:rPr>
                <w:rFonts w:ascii="Times New Roman" w:hAnsi="Times New Roman" w:cs="Times New Roman"/>
                <w:b/>
                <w:sz w:val="24"/>
                <w:szCs w:val="24"/>
              </w:rPr>
              <w:t>~</w:t>
            </w: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="00B37B4E" w:rsidRPr="001924A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mean (SD)</w:t>
            </w:r>
          </w:p>
        </w:tc>
        <w:tc>
          <w:tcPr>
            <w:tcW w:w="1559" w:type="dxa"/>
          </w:tcPr>
          <w:p w14:paraId="4B12956E" w14:textId="576C915A" w:rsidR="00C37F83" w:rsidRPr="001924AF" w:rsidRDefault="00AC2350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3.0</w:t>
            </w:r>
          </w:p>
        </w:tc>
        <w:tc>
          <w:tcPr>
            <w:tcW w:w="1560" w:type="dxa"/>
          </w:tcPr>
          <w:p w14:paraId="22FB72E8" w14:textId="7B11027B" w:rsidR="00C37F83" w:rsidRPr="001924AF" w:rsidRDefault="00AC2350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</w:tr>
      <w:tr w:rsidR="00C37F83" w:rsidRPr="001924AF" w14:paraId="02F7E5A9" w14:textId="77777777" w:rsidTr="003C371B">
        <w:trPr>
          <w:trHeight w:val="424"/>
        </w:trPr>
        <w:tc>
          <w:tcPr>
            <w:tcW w:w="6379" w:type="dxa"/>
          </w:tcPr>
          <w:p w14:paraId="319FAA85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b/>
                <w:sz w:val="24"/>
                <w:szCs w:val="24"/>
              </w:rPr>
              <w:t>Growth rate~</w:t>
            </w: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, n (%)</w:t>
            </w:r>
          </w:p>
        </w:tc>
        <w:tc>
          <w:tcPr>
            <w:tcW w:w="1559" w:type="dxa"/>
          </w:tcPr>
          <w:p w14:paraId="555D6B0F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60" w:type="dxa"/>
          </w:tcPr>
          <w:p w14:paraId="7BE107DF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37F83" w:rsidRPr="001924AF" w14:paraId="2C687EA0" w14:textId="77777777" w:rsidTr="003C371B">
        <w:trPr>
          <w:trHeight w:val="346"/>
        </w:trPr>
        <w:tc>
          <w:tcPr>
            <w:tcW w:w="6379" w:type="dxa"/>
          </w:tcPr>
          <w:p w14:paraId="7B322A61" w14:textId="77777777" w:rsidR="00C37F83" w:rsidRPr="001924AF" w:rsidRDefault="00C37F83" w:rsidP="00CF7C9A">
            <w:pPr>
              <w:spacing w:line="360" w:lineRule="auto"/>
              <w:ind w:left="720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 xml:space="preserve">Normal </w:t>
            </w:r>
          </w:p>
        </w:tc>
        <w:tc>
          <w:tcPr>
            <w:tcW w:w="1559" w:type="dxa"/>
          </w:tcPr>
          <w:p w14:paraId="4E90CEF7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 xml:space="preserve">262       </w:t>
            </w:r>
          </w:p>
        </w:tc>
        <w:tc>
          <w:tcPr>
            <w:tcW w:w="1560" w:type="dxa"/>
          </w:tcPr>
          <w:p w14:paraId="2460B0B9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47.1</w:t>
            </w:r>
          </w:p>
        </w:tc>
      </w:tr>
      <w:tr w:rsidR="00C37F83" w:rsidRPr="001924AF" w14:paraId="6ECF7CCC" w14:textId="77777777" w:rsidTr="003C371B">
        <w:trPr>
          <w:trHeight w:val="367"/>
        </w:trPr>
        <w:tc>
          <w:tcPr>
            <w:tcW w:w="6379" w:type="dxa"/>
          </w:tcPr>
          <w:p w14:paraId="3FCE9CA9" w14:textId="77777777" w:rsidR="00C37F83" w:rsidRPr="001924AF" w:rsidRDefault="00C37F83" w:rsidP="00CF7C9A">
            <w:pPr>
              <w:spacing w:line="360" w:lineRule="auto"/>
              <w:ind w:left="720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 xml:space="preserve">Moderately underweight </w:t>
            </w:r>
          </w:p>
        </w:tc>
        <w:tc>
          <w:tcPr>
            <w:tcW w:w="1559" w:type="dxa"/>
          </w:tcPr>
          <w:p w14:paraId="745CE5BE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 xml:space="preserve">273       </w:t>
            </w:r>
          </w:p>
        </w:tc>
        <w:tc>
          <w:tcPr>
            <w:tcW w:w="1560" w:type="dxa"/>
          </w:tcPr>
          <w:p w14:paraId="2AE6AEDF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49.1</w:t>
            </w:r>
          </w:p>
        </w:tc>
      </w:tr>
      <w:tr w:rsidR="00C37F83" w:rsidRPr="001924AF" w14:paraId="76BB3044" w14:textId="77777777" w:rsidTr="003C371B">
        <w:trPr>
          <w:trHeight w:val="409"/>
        </w:trPr>
        <w:tc>
          <w:tcPr>
            <w:tcW w:w="6379" w:type="dxa"/>
          </w:tcPr>
          <w:p w14:paraId="28F38B82" w14:textId="77777777" w:rsidR="00C37F83" w:rsidRPr="001924AF" w:rsidRDefault="00C37F83" w:rsidP="00CF7C9A">
            <w:pPr>
              <w:spacing w:line="360" w:lineRule="auto"/>
              <w:ind w:left="720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 xml:space="preserve">Severely underweight </w:t>
            </w:r>
          </w:p>
        </w:tc>
        <w:tc>
          <w:tcPr>
            <w:tcW w:w="1559" w:type="dxa"/>
          </w:tcPr>
          <w:p w14:paraId="223BB533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 xml:space="preserve">21        </w:t>
            </w:r>
          </w:p>
        </w:tc>
        <w:tc>
          <w:tcPr>
            <w:tcW w:w="1560" w:type="dxa"/>
          </w:tcPr>
          <w:p w14:paraId="67A31721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3.8</w:t>
            </w:r>
          </w:p>
        </w:tc>
      </w:tr>
      <w:tr w:rsidR="00C37F83" w:rsidRPr="001924AF" w14:paraId="43684E45" w14:textId="77777777" w:rsidTr="003C371B">
        <w:trPr>
          <w:trHeight w:val="353"/>
        </w:trPr>
        <w:tc>
          <w:tcPr>
            <w:tcW w:w="6379" w:type="dxa"/>
          </w:tcPr>
          <w:p w14:paraId="06379465" w14:textId="77777777" w:rsidR="00C37F83" w:rsidRPr="001924AF" w:rsidRDefault="00C37F83" w:rsidP="00CF7C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b/>
                <w:sz w:val="24"/>
                <w:szCs w:val="24"/>
              </w:rPr>
              <w:t>Caregiver</w:t>
            </w:r>
          </w:p>
        </w:tc>
        <w:tc>
          <w:tcPr>
            <w:tcW w:w="1559" w:type="dxa"/>
          </w:tcPr>
          <w:p w14:paraId="1D44AB8E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60" w:type="dxa"/>
          </w:tcPr>
          <w:p w14:paraId="6E761749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37F83" w:rsidRPr="001924AF" w14:paraId="2F3A7A7C" w14:textId="77777777" w:rsidTr="003C371B">
        <w:trPr>
          <w:trHeight w:val="398"/>
        </w:trPr>
        <w:tc>
          <w:tcPr>
            <w:tcW w:w="6379" w:type="dxa"/>
          </w:tcPr>
          <w:p w14:paraId="138F858F" w14:textId="146DF4BF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Age </w:t>
            </w: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(Years),</w:t>
            </w:r>
            <w:r w:rsidR="00B37B4E" w:rsidRPr="001924A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mean (SD)</w:t>
            </w:r>
          </w:p>
        </w:tc>
        <w:tc>
          <w:tcPr>
            <w:tcW w:w="1559" w:type="dxa"/>
          </w:tcPr>
          <w:p w14:paraId="04038649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31.5</w:t>
            </w:r>
          </w:p>
        </w:tc>
        <w:tc>
          <w:tcPr>
            <w:tcW w:w="1560" w:type="dxa"/>
          </w:tcPr>
          <w:p w14:paraId="16434F00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6.3</w:t>
            </w:r>
          </w:p>
        </w:tc>
      </w:tr>
      <w:tr w:rsidR="00C37F83" w:rsidRPr="001924AF" w14:paraId="143DADD3" w14:textId="77777777" w:rsidTr="003C371B">
        <w:trPr>
          <w:trHeight w:val="408"/>
        </w:trPr>
        <w:tc>
          <w:tcPr>
            <w:tcW w:w="6379" w:type="dxa"/>
          </w:tcPr>
          <w:p w14:paraId="7179A576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1924AF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Education level </w:t>
            </w: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 xml:space="preserve">(Completed secondary school and above), n (%) </w:t>
            </w:r>
          </w:p>
        </w:tc>
        <w:tc>
          <w:tcPr>
            <w:tcW w:w="1559" w:type="dxa"/>
          </w:tcPr>
          <w:p w14:paraId="62CD8578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301</w:t>
            </w:r>
          </w:p>
        </w:tc>
        <w:tc>
          <w:tcPr>
            <w:tcW w:w="1560" w:type="dxa"/>
          </w:tcPr>
          <w:p w14:paraId="01863220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53.6</w:t>
            </w:r>
          </w:p>
        </w:tc>
      </w:tr>
      <w:tr w:rsidR="00C37F83" w:rsidRPr="001924AF" w14:paraId="56C25163" w14:textId="77777777" w:rsidTr="003C371B">
        <w:trPr>
          <w:trHeight w:val="385"/>
        </w:trPr>
        <w:tc>
          <w:tcPr>
            <w:tcW w:w="6379" w:type="dxa"/>
          </w:tcPr>
          <w:p w14:paraId="1D4233F9" w14:textId="6F0B1815" w:rsidR="00C37F83" w:rsidRPr="001924AF" w:rsidRDefault="00C37F83" w:rsidP="00640161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Marital </w:t>
            </w:r>
            <w:r w:rsidR="00B37B4E" w:rsidRPr="001924AF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status </w:t>
            </w:r>
            <w:r w:rsidR="004B7D0D" w:rsidRPr="00CF7C9A">
              <w:rPr>
                <w:rFonts w:ascii="Times New Roman" w:hAnsi="Times New Roman" w:cs="Times New Roman"/>
                <w:b/>
                <w:i/>
              </w:rPr>
              <w:t xml:space="preserve">~ </w:t>
            </w:r>
            <w:r w:rsidR="00B37B4E" w:rsidRPr="001924AF">
              <w:rPr>
                <w:rFonts w:ascii="Times New Roman" w:hAnsi="Times New Roman" w:cs="Times New Roman"/>
                <w:b/>
                <w:sz w:val="24"/>
                <w:szCs w:val="24"/>
              </w:rPr>
              <w:t>^</w:t>
            </w: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, n (%)</w:t>
            </w:r>
          </w:p>
        </w:tc>
        <w:tc>
          <w:tcPr>
            <w:tcW w:w="1559" w:type="dxa"/>
          </w:tcPr>
          <w:p w14:paraId="0FD09EE8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60" w:type="dxa"/>
          </w:tcPr>
          <w:p w14:paraId="516CD208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37F83" w:rsidRPr="001924AF" w14:paraId="29B48A85" w14:textId="77777777" w:rsidTr="003C371B">
        <w:trPr>
          <w:trHeight w:val="386"/>
        </w:trPr>
        <w:tc>
          <w:tcPr>
            <w:tcW w:w="6379" w:type="dxa"/>
          </w:tcPr>
          <w:p w14:paraId="77B92844" w14:textId="77777777" w:rsidR="00C37F83" w:rsidRPr="001924AF" w:rsidRDefault="00C37F83" w:rsidP="00CF7C9A">
            <w:pPr>
              <w:spacing w:line="360" w:lineRule="auto"/>
              <w:ind w:left="72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Married</w:t>
            </w:r>
          </w:p>
        </w:tc>
        <w:tc>
          <w:tcPr>
            <w:tcW w:w="1559" w:type="dxa"/>
          </w:tcPr>
          <w:p w14:paraId="154AA8B9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 xml:space="preserve">447       </w:t>
            </w:r>
          </w:p>
        </w:tc>
        <w:tc>
          <w:tcPr>
            <w:tcW w:w="1560" w:type="dxa"/>
          </w:tcPr>
          <w:p w14:paraId="6C3789F6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79.7</w:t>
            </w:r>
          </w:p>
        </w:tc>
      </w:tr>
      <w:tr w:rsidR="00C37F83" w:rsidRPr="001924AF" w14:paraId="5C6058DA" w14:textId="77777777" w:rsidTr="003C371B">
        <w:trPr>
          <w:trHeight w:val="410"/>
        </w:trPr>
        <w:tc>
          <w:tcPr>
            <w:tcW w:w="6379" w:type="dxa"/>
          </w:tcPr>
          <w:p w14:paraId="0E32D661" w14:textId="77777777" w:rsidR="00C37F83" w:rsidRPr="001924AF" w:rsidRDefault="00C37F83" w:rsidP="00CF7C9A">
            <w:pPr>
              <w:spacing w:line="360" w:lineRule="auto"/>
              <w:ind w:left="72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 xml:space="preserve">Divorced/separated </w:t>
            </w:r>
          </w:p>
        </w:tc>
        <w:tc>
          <w:tcPr>
            <w:tcW w:w="1559" w:type="dxa"/>
          </w:tcPr>
          <w:p w14:paraId="4F56F458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 xml:space="preserve">74       </w:t>
            </w:r>
          </w:p>
        </w:tc>
        <w:tc>
          <w:tcPr>
            <w:tcW w:w="1560" w:type="dxa"/>
          </w:tcPr>
          <w:p w14:paraId="55E8BB25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13.2</w:t>
            </w:r>
          </w:p>
        </w:tc>
      </w:tr>
      <w:tr w:rsidR="00C37F83" w:rsidRPr="001924AF" w14:paraId="4E3B26BB" w14:textId="77777777" w:rsidTr="003C371B">
        <w:trPr>
          <w:trHeight w:val="333"/>
        </w:trPr>
        <w:tc>
          <w:tcPr>
            <w:tcW w:w="6379" w:type="dxa"/>
          </w:tcPr>
          <w:p w14:paraId="773D77F0" w14:textId="77777777" w:rsidR="00C37F83" w:rsidRPr="001924AF" w:rsidRDefault="00C37F83" w:rsidP="00CF7C9A">
            <w:pPr>
              <w:spacing w:line="360" w:lineRule="auto"/>
              <w:ind w:left="72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 xml:space="preserve">Widowed </w:t>
            </w:r>
          </w:p>
        </w:tc>
        <w:tc>
          <w:tcPr>
            <w:tcW w:w="1559" w:type="dxa"/>
          </w:tcPr>
          <w:p w14:paraId="0C2F1CBD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 xml:space="preserve">27        </w:t>
            </w:r>
          </w:p>
        </w:tc>
        <w:tc>
          <w:tcPr>
            <w:tcW w:w="1560" w:type="dxa"/>
          </w:tcPr>
          <w:p w14:paraId="066E3D87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4.8</w:t>
            </w:r>
          </w:p>
        </w:tc>
      </w:tr>
      <w:tr w:rsidR="00C37F83" w:rsidRPr="001924AF" w14:paraId="31B3CD43" w14:textId="77777777" w:rsidTr="003C371B">
        <w:trPr>
          <w:trHeight w:val="295"/>
        </w:trPr>
        <w:tc>
          <w:tcPr>
            <w:tcW w:w="6379" w:type="dxa"/>
          </w:tcPr>
          <w:p w14:paraId="4E49A0BC" w14:textId="77777777" w:rsidR="00C37F83" w:rsidRPr="001924AF" w:rsidRDefault="00C37F83" w:rsidP="00CF7C9A">
            <w:pPr>
              <w:spacing w:line="360" w:lineRule="auto"/>
              <w:ind w:left="72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 xml:space="preserve">Never been married </w:t>
            </w:r>
          </w:p>
        </w:tc>
        <w:tc>
          <w:tcPr>
            <w:tcW w:w="1559" w:type="dxa"/>
          </w:tcPr>
          <w:p w14:paraId="79A82D1A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1560" w:type="dxa"/>
          </w:tcPr>
          <w:p w14:paraId="43D7325C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</w:tr>
      <w:tr w:rsidR="00C37F83" w:rsidRPr="001924AF" w14:paraId="1D94D766" w14:textId="77777777" w:rsidTr="003C371B">
        <w:trPr>
          <w:trHeight w:val="300"/>
        </w:trPr>
        <w:tc>
          <w:tcPr>
            <w:tcW w:w="6379" w:type="dxa"/>
          </w:tcPr>
          <w:p w14:paraId="59D65503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Employment status </w:t>
            </w: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(Yes-employed), n (%)</w:t>
            </w:r>
          </w:p>
        </w:tc>
        <w:tc>
          <w:tcPr>
            <w:tcW w:w="1559" w:type="dxa"/>
          </w:tcPr>
          <w:p w14:paraId="0E882D7C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 xml:space="preserve">206       </w:t>
            </w:r>
          </w:p>
        </w:tc>
        <w:tc>
          <w:tcPr>
            <w:tcW w:w="1560" w:type="dxa"/>
          </w:tcPr>
          <w:p w14:paraId="194595E9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36.7</w:t>
            </w:r>
          </w:p>
        </w:tc>
      </w:tr>
      <w:tr w:rsidR="00C37F83" w:rsidRPr="001924AF" w14:paraId="5E9D436E" w14:textId="77777777" w:rsidTr="003C371B">
        <w:trPr>
          <w:trHeight w:val="378"/>
        </w:trPr>
        <w:tc>
          <w:tcPr>
            <w:tcW w:w="6379" w:type="dxa"/>
          </w:tcPr>
          <w:p w14:paraId="72183007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Number of adults living in the same household </w:t>
            </w:r>
            <w:r w:rsidRPr="001924AF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+</w:t>
            </w:r>
            <w:r w:rsidRPr="001924AF">
              <w:rPr>
                <w:rFonts w:ascii="Times New Roman" w:hAnsi="Times New Roman" w:cs="Times New Roman"/>
                <w:b/>
                <w:sz w:val="24"/>
                <w:szCs w:val="24"/>
              </w:rPr>
              <w:t>,</w:t>
            </w: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 xml:space="preserve"> n (%)</w:t>
            </w:r>
          </w:p>
        </w:tc>
        <w:tc>
          <w:tcPr>
            <w:tcW w:w="1559" w:type="dxa"/>
          </w:tcPr>
          <w:p w14:paraId="24F783CA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60" w:type="dxa"/>
          </w:tcPr>
          <w:p w14:paraId="4687B0FA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37F83" w:rsidRPr="001924AF" w14:paraId="5A993852" w14:textId="77777777" w:rsidTr="003C371B">
        <w:trPr>
          <w:trHeight w:val="371"/>
        </w:trPr>
        <w:tc>
          <w:tcPr>
            <w:tcW w:w="6379" w:type="dxa"/>
          </w:tcPr>
          <w:p w14:paraId="5230C048" w14:textId="77777777" w:rsidR="00C37F83" w:rsidRPr="001924AF" w:rsidRDefault="00C37F83" w:rsidP="00CF7C9A">
            <w:pPr>
              <w:spacing w:line="360" w:lineRule="auto"/>
              <w:ind w:left="72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1-3 adults</w:t>
            </w:r>
          </w:p>
        </w:tc>
        <w:tc>
          <w:tcPr>
            <w:tcW w:w="1559" w:type="dxa"/>
          </w:tcPr>
          <w:p w14:paraId="334D6485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 xml:space="preserve">502       </w:t>
            </w:r>
          </w:p>
        </w:tc>
        <w:tc>
          <w:tcPr>
            <w:tcW w:w="1560" w:type="dxa"/>
          </w:tcPr>
          <w:p w14:paraId="3B161E67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90.5</w:t>
            </w:r>
          </w:p>
        </w:tc>
      </w:tr>
      <w:tr w:rsidR="00C37F83" w:rsidRPr="001924AF" w14:paraId="14AD3D3B" w14:textId="77777777" w:rsidTr="003C371B">
        <w:trPr>
          <w:trHeight w:val="391"/>
        </w:trPr>
        <w:tc>
          <w:tcPr>
            <w:tcW w:w="6379" w:type="dxa"/>
          </w:tcPr>
          <w:p w14:paraId="43129900" w14:textId="77777777" w:rsidR="00C37F83" w:rsidRPr="001924AF" w:rsidRDefault="00C37F83" w:rsidP="00CF7C9A">
            <w:pPr>
              <w:spacing w:line="360" w:lineRule="auto"/>
              <w:ind w:left="720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4-6 adults</w:t>
            </w:r>
          </w:p>
        </w:tc>
        <w:tc>
          <w:tcPr>
            <w:tcW w:w="1559" w:type="dxa"/>
          </w:tcPr>
          <w:p w14:paraId="3B846E77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 xml:space="preserve">50        </w:t>
            </w:r>
          </w:p>
        </w:tc>
        <w:tc>
          <w:tcPr>
            <w:tcW w:w="1560" w:type="dxa"/>
          </w:tcPr>
          <w:p w14:paraId="628EA06C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9.0</w:t>
            </w:r>
          </w:p>
        </w:tc>
      </w:tr>
      <w:tr w:rsidR="00C37F83" w:rsidRPr="001924AF" w14:paraId="181BCA79" w14:textId="77777777" w:rsidTr="003C371B">
        <w:trPr>
          <w:trHeight w:val="269"/>
        </w:trPr>
        <w:tc>
          <w:tcPr>
            <w:tcW w:w="6379" w:type="dxa"/>
          </w:tcPr>
          <w:p w14:paraId="5512CCC9" w14:textId="77777777" w:rsidR="00C37F83" w:rsidRPr="001924AF" w:rsidRDefault="00C37F83" w:rsidP="00CF7C9A">
            <w:pPr>
              <w:spacing w:line="360" w:lineRule="auto"/>
              <w:ind w:left="720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7-9 adults</w:t>
            </w:r>
          </w:p>
        </w:tc>
        <w:tc>
          <w:tcPr>
            <w:tcW w:w="1559" w:type="dxa"/>
          </w:tcPr>
          <w:p w14:paraId="4D471861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 xml:space="preserve">3        </w:t>
            </w:r>
          </w:p>
        </w:tc>
        <w:tc>
          <w:tcPr>
            <w:tcW w:w="1560" w:type="dxa"/>
          </w:tcPr>
          <w:p w14:paraId="3B7F2784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</w:tr>
      <w:tr w:rsidR="00C37F83" w:rsidRPr="001924AF" w14:paraId="37D7D8BB" w14:textId="77777777" w:rsidTr="003C371B">
        <w:trPr>
          <w:trHeight w:val="358"/>
        </w:trPr>
        <w:tc>
          <w:tcPr>
            <w:tcW w:w="6379" w:type="dxa"/>
          </w:tcPr>
          <w:p w14:paraId="7D333D6C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Household food security, </w:t>
            </w: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n (%)</w:t>
            </w:r>
          </w:p>
        </w:tc>
        <w:tc>
          <w:tcPr>
            <w:tcW w:w="1559" w:type="dxa"/>
          </w:tcPr>
          <w:p w14:paraId="31C864A7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60" w:type="dxa"/>
          </w:tcPr>
          <w:p w14:paraId="6FCA1D6D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37F83" w:rsidRPr="001924AF" w14:paraId="780FEA51" w14:textId="77777777" w:rsidTr="003C371B">
        <w:trPr>
          <w:trHeight w:val="379"/>
        </w:trPr>
        <w:tc>
          <w:tcPr>
            <w:tcW w:w="6379" w:type="dxa"/>
          </w:tcPr>
          <w:p w14:paraId="6EA25AC4" w14:textId="77777777" w:rsidR="00C37F83" w:rsidRPr="001924AF" w:rsidRDefault="00C37F83" w:rsidP="00CF7C9A">
            <w:pPr>
              <w:spacing w:line="360" w:lineRule="auto"/>
              <w:ind w:left="72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Little to no hunger</w:t>
            </w:r>
          </w:p>
        </w:tc>
        <w:tc>
          <w:tcPr>
            <w:tcW w:w="1559" w:type="dxa"/>
          </w:tcPr>
          <w:p w14:paraId="6581136D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 xml:space="preserve">335       </w:t>
            </w:r>
          </w:p>
        </w:tc>
        <w:tc>
          <w:tcPr>
            <w:tcW w:w="1560" w:type="dxa"/>
          </w:tcPr>
          <w:p w14:paraId="23D3311D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59.6</w:t>
            </w:r>
          </w:p>
        </w:tc>
      </w:tr>
      <w:tr w:rsidR="00C37F83" w:rsidRPr="001924AF" w14:paraId="58DD6F46" w14:textId="77777777" w:rsidTr="003C371B">
        <w:trPr>
          <w:trHeight w:val="385"/>
        </w:trPr>
        <w:tc>
          <w:tcPr>
            <w:tcW w:w="6379" w:type="dxa"/>
          </w:tcPr>
          <w:p w14:paraId="159D1BE4" w14:textId="77777777" w:rsidR="00C37F83" w:rsidRPr="001924AF" w:rsidRDefault="00C37F83" w:rsidP="00CF7C9A">
            <w:pPr>
              <w:spacing w:line="360" w:lineRule="auto"/>
              <w:ind w:left="720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Moderate to severe hunger</w:t>
            </w:r>
          </w:p>
        </w:tc>
        <w:tc>
          <w:tcPr>
            <w:tcW w:w="1559" w:type="dxa"/>
          </w:tcPr>
          <w:p w14:paraId="4743B40C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 xml:space="preserve">227       </w:t>
            </w:r>
          </w:p>
        </w:tc>
        <w:tc>
          <w:tcPr>
            <w:tcW w:w="1560" w:type="dxa"/>
          </w:tcPr>
          <w:p w14:paraId="0B5F0F5F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40.4</w:t>
            </w:r>
          </w:p>
        </w:tc>
      </w:tr>
      <w:tr w:rsidR="00C37F83" w:rsidRPr="001924AF" w14:paraId="1D7B41E3" w14:textId="77777777" w:rsidTr="003C371B">
        <w:trPr>
          <w:trHeight w:val="486"/>
        </w:trPr>
        <w:tc>
          <w:tcPr>
            <w:tcW w:w="6379" w:type="dxa"/>
          </w:tcPr>
          <w:p w14:paraId="4202C05F" w14:textId="22C7A938" w:rsidR="00C37F83" w:rsidRPr="001924AF" w:rsidRDefault="00284069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shd w:val="clear" w:color="auto" w:fill="FFFFFF"/>
              </w:rPr>
              <w:t>Maternal</w:t>
            </w:r>
            <w:r w:rsidR="00C37F83" w:rsidRPr="001924AF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shd w:val="clear" w:color="auto" w:fill="FFFFFF"/>
              </w:rPr>
              <w:t xml:space="preserve"> depression scores </w:t>
            </w:r>
            <w:r w:rsidR="00C37F83" w:rsidRPr="001924AF">
              <w:rPr>
                <w:rFonts w:ascii="Times New Roman" w:hAnsi="Times New Roman" w:cs="Times New Roman"/>
                <w:color w:val="000000"/>
                <w:sz w:val="24"/>
                <w:szCs w:val="24"/>
                <w:shd w:val="clear" w:color="auto" w:fill="FFFFFF"/>
              </w:rPr>
              <w:t>(EPDS), mean (range), SD</w:t>
            </w:r>
          </w:p>
        </w:tc>
        <w:tc>
          <w:tcPr>
            <w:tcW w:w="1559" w:type="dxa"/>
          </w:tcPr>
          <w:p w14:paraId="7E9AE495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11.5</w:t>
            </w:r>
          </w:p>
          <w:p w14:paraId="174033CC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(0-30)</w:t>
            </w:r>
          </w:p>
        </w:tc>
        <w:tc>
          <w:tcPr>
            <w:tcW w:w="1560" w:type="dxa"/>
          </w:tcPr>
          <w:p w14:paraId="150FE2C4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6.5</w:t>
            </w:r>
          </w:p>
        </w:tc>
      </w:tr>
      <w:tr w:rsidR="00C37F83" w:rsidRPr="001924AF" w14:paraId="3284109D" w14:textId="77777777" w:rsidTr="003C371B">
        <w:trPr>
          <w:trHeight w:val="696"/>
        </w:trPr>
        <w:tc>
          <w:tcPr>
            <w:tcW w:w="6379" w:type="dxa"/>
          </w:tcPr>
          <w:p w14:paraId="1C9B5C49" w14:textId="21C9F471" w:rsidR="00C37F83" w:rsidRPr="001924AF" w:rsidRDefault="00284069" w:rsidP="00CF7C9A">
            <w:pPr>
              <w:spacing w:line="36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shd w:val="clear" w:color="auto" w:fill="FFFFFF"/>
              </w:rPr>
            </w:pPr>
            <w:r w:rsidRPr="001924AF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shd w:val="clear" w:color="auto" w:fill="FFFFFF"/>
              </w:rPr>
              <w:t xml:space="preserve">Maternal </w:t>
            </w:r>
            <w:r w:rsidR="00C37F83" w:rsidRPr="001924AF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shd w:val="clear" w:color="auto" w:fill="FFFFFF"/>
              </w:rPr>
              <w:t xml:space="preserve"> depression scores</w:t>
            </w:r>
          </w:p>
          <w:p w14:paraId="0F30268D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shd w:val="clear" w:color="auto" w:fill="FFFFFF"/>
              </w:rPr>
            </w:pPr>
            <w:r w:rsidRPr="001924AF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shd w:val="clear" w:color="auto" w:fill="FFFFFF"/>
              </w:rPr>
              <w:t>-</w:t>
            </w:r>
            <w:r w:rsidRPr="001924AF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Severity ranges of </w:t>
            </w:r>
            <w:r w:rsidRPr="001924AF">
              <w:rPr>
                <w:rFonts w:ascii="Times New Roman" w:hAnsi="Times New Roman" w:cs="Times New Roman"/>
                <w:i/>
                <w:color w:val="000000"/>
                <w:sz w:val="24"/>
                <w:szCs w:val="24"/>
                <w:shd w:val="clear" w:color="auto" w:fill="FFFFFF"/>
              </w:rPr>
              <w:t>Edinburgh Postnatal Depression Scales</w:t>
            </w:r>
            <w:r w:rsidRPr="001924AF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, </w:t>
            </w: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 xml:space="preserve">n </w:t>
            </w:r>
            <w:r w:rsidRPr="001924AF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(%)</w:t>
            </w:r>
          </w:p>
        </w:tc>
        <w:tc>
          <w:tcPr>
            <w:tcW w:w="1559" w:type="dxa"/>
          </w:tcPr>
          <w:p w14:paraId="4543B462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60" w:type="dxa"/>
          </w:tcPr>
          <w:p w14:paraId="516BE02D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37F83" w:rsidRPr="001924AF" w14:paraId="05BF8055" w14:textId="77777777" w:rsidTr="003C371B">
        <w:trPr>
          <w:trHeight w:val="311"/>
        </w:trPr>
        <w:tc>
          <w:tcPr>
            <w:tcW w:w="6379" w:type="dxa"/>
          </w:tcPr>
          <w:p w14:paraId="0F7E30F4" w14:textId="77777777" w:rsidR="00C37F83" w:rsidRPr="001924AF" w:rsidRDefault="00C37F83" w:rsidP="00CF7C9A">
            <w:pPr>
              <w:spacing w:line="360" w:lineRule="auto"/>
              <w:ind w:left="7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None or minimal depression score</w:t>
            </w:r>
          </w:p>
        </w:tc>
        <w:tc>
          <w:tcPr>
            <w:tcW w:w="1559" w:type="dxa"/>
          </w:tcPr>
          <w:p w14:paraId="7728B2EA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 xml:space="preserve">143       </w:t>
            </w:r>
          </w:p>
        </w:tc>
        <w:tc>
          <w:tcPr>
            <w:tcW w:w="1560" w:type="dxa"/>
          </w:tcPr>
          <w:p w14:paraId="6F64B6A3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25.4</w:t>
            </w:r>
          </w:p>
        </w:tc>
      </w:tr>
      <w:tr w:rsidR="00C37F83" w:rsidRPr="001924AF" w14:paraId="3BFCFBA5" w14:textId="77777777" w:rsidTr="003C371B">
        <w:trPr>
          <w:trHeight w:val="274"/>
        </w:trPr>
        <w:tc>
          <w:tcPr>
            <w:tcW w:w="6379" w:type="dxa"/>
          </w:tcPr>
          <w:p w14:paraId="1EAAECC3" w14:textId="77777777" w:rsidR="00C37F83" w:rsidRPr="001924AF" w:rsidRDefault="00C37F83" w:rsidP="00CF7C9A">
            <w:pPr>
              <w:spacing w:line="360" w:lineRule="auto"/>
              <w:ind w:left="720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Mild depression score</w:t>
            </w:r>
          </w:p>
        </w:tc>
        <w:tc>
          <w:tcPr>
            <w:tcW w:w="1559" w:type="dxa"/>
          </w:tcPr>
          <w:p w14:paraId="1E49AAF1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 xml:space="preserve">190       </w:t>
            </w:r>
          </w:p>
        </w:tc>
        <w:tc>
          <w:tcPr>
            <w:tcW w:w="1560" w:type="dxa"/>
          </w:tcPr>
          <w:p w14:paraId="0B2F9893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33.8</w:t>
            </w:r>
          </w:p>
        </w:tc>
      </w:tr>
      <w:tr w:rsidR="00C37F83" w:rsidRPr="001924AF" w14:paraId="4BB74D4D" w14:textId="77777777" w:rsidTr="003C371B">
        <w:trPr>
          <w:trHeight w:val="293"/>
        </w:trPr>
        <w:tc>
          <w:tcPr>
            <w:tcW w:w="6379" w:type="dxa"/>
          </w:tcPr>
          <w:p w14:paraId="734EC447" w14:textId="77777777" w:rsidR="00C37F83" w:rsidRPr="001924AF" w:rsidRDefault="00C37F83" w:rsidP="00CF7C9A">
            <w:pPr>
              <w:spacing w:line="360" w:lineRule="auto"/>
              <w:ind w:left="720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Moderate depression score</w:t>
            </w:r>
          </w:p>
        </w:tc>
        <w:tc>
          <w:tcPr>
            <w:tcW w:w="1559" w:type="dxa"/>
          </w:tcPr>
          <w:p w14:paraId="2FCCC1BE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 xml:space="preserve">171       </w:t>
            </w:r>
          </w:p>
        </w:tc>
        <w:tc>
          <w:tcPr>
            <w:tcW w:w="1560" w:type="dxa"/>
          </w:tcPr>
          <w:p w14:paraId="5D3169DE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30.4</w:t>
            </w:r>
          </w:p>
        </w:tc>
      </w:tr>
      <w:tr w:rsidR="00C37F83" w:rsidRPr="001924AF" w14:paraId="7787E815" w14:textId="77777777" w:rsidTr="003C371B">
        <w:trPr>
          <w:trHeight w:val="299"/>
        </w:trPr>
        <w:tc>
          <w:tcPr>
            <w:tcW w:w="6379" w:type="dxa"/>
          </w:tcPr>
          <w:p w14:paraId="521D7324" w14:textId="77777777" w:rsidR="00C37F83" w:rsidRPr="001924AF" w:rsidRDefault="00C37F83" w:rsidP="00CF7C9A">
            <w:pPr>
              <w:spacing w:line="360" w:lineRule="auto"/>
              <w:ind w:left="720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Severe depression score</w:t>
            </w:r>
          </w:p>
        </w:tc>
        <w:tc>
          <w:tcPr>
            <w:tcW w:w="1559" w:type="dxa"/>
          </w:tcPr>
          <w:p w14:paraId="4ED702B2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 xml:space="preserve">58       </w:t>
            </w:r>
          </w:p>
        </w:tc>
        <w:tc>
          <w:tcPr>
            <w:tcW w:w="1560" w:type="dxa"/>
          </w:tcPr>
          <w:p w14:paraId="298F3F9B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10.3</w:t>
            </w:r>
          </w:p>
        </w:tc>
      </w:tr>
      <w:tr w:rsidR="00C37F83" w:rsidRPr="001924AF" w14:paraId="2C917332" w14:textId="77777777" w:rsidTr="003C371B">
        <w:trPr>
          <w:trHeight w:val="486"/>
        </w:trPr>
        <w:tc>
          <w:tcPr>
            <w:tcW w:w="6379" w:type="dxa"/>
          </w:tcPr>
          <w:p w14:paraId="33DF7879" w14:textId="7AA3B159" w:rsidR="00C37F83" w:rsidRPr="001924AF" w:rsidRDefault="00284069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Maternal </w:t>
            </w:r>
            <w:r w:rsidR="00C37F83" w:rsidRPr="001924AF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total stress scores </w:t>
            </w:r>
            <w:r w:rsidR="00C37F83" w:rsidRPr="001924AF">
              <w:rPr>
                <w:rFonts w:ascii="Times New Roman" w:hAnsi="Times New Roman" w:cs="Times New Roman"/>
                <w:sz w:val="24"/>
                <w:szCs w:val="24"/>
              </w:rPr>
              <w:t>(PSI-SF), mean (range), SD</w:t>
            </w:r>
          </w:p>
        </w:tc>
        <w:tc>
          <w:tcPr>
            <w:tcW w:w="1559" w:type="dxa"/>
          </w:tcPr>
          <w:p w14:paraId="1F1D83C4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84.8</w:t>
            </w:r>
          </w:p>
          <w:p w14:paraId="4A54A675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(49-149)</w:t>
            </w:r>
          </w:p>
        </w:tc>
        <w:tc>
          <w:tcPr>
            <w:tcW w:w="1560" w:type="dxa"/>
          </w:tcPr>
          <w:p w14:paraId="2C82AF72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16.3</w:t>
            </w:r>
          </w:p>
        </w:tc>
      </w:tr>
    </w:tbl>
    <w:p w14:paraId="4121A896" w14:textId="2C2A54D9" w:rsidR="00B02342" w:rsidRPr="00CF7C9A" w:rsidRDefault="00B02342" w:rsidP="00CF7C9A">
      <w:pPr>
        <w:spacing w:after="0" w:line="360" w:lineRule="auto"/>
        <w:rPr>
          <w:rFonts w:ascii="Times New Roman" w:hAnsi="Times New Roman" w:cs="Times New Roman"/>
          <w:i/>
        </w:rPr>
      </w:pPr>
      <w:r w:rsidRPr="00CF7C9A">
        <w:rPr>
          <w:rFonts w:ascii="Times New Roman" w:hAnsi="Times New Roman" w:cs="Times New Roman"/>
          <w:i/>
          <w:u w:val="single"/>
        </w:rPr>
        <w:t>Abbreviations</w:t>
      </w:r>
      <w:r w:rsidR="00EA2D3B" w:rsidRPr="00CF7C9A">
        <w:rPr>
          <w:rFonts w:ascii="Times New Roman" w:hAnsi="Times New Roman" w:cs="Times New Roman"/>
          <w:i/>
        </w:rPr>
        <w:t xml:space="preserve">: </w:t>
      </w:r>
      <w:r w:rsidRPr="00CF7C9A">
        <w:rPr>
          <w:rFonts w:ascii="Times New Roman" w:hAnsi="Times New Roman" w:cs="Times New Roman"/>
          <w:i/>
        </w:rPr>
        <w:t xml:space="preserve">PSI-SF, Parental Stress Index-Short Form </w:t>
      </w:r>
      <w:r w:rsidR="008F4BA0" w:rsidRPr="00CF7C9A">
        <w:rPr>
          <w:rFonts w:ascii="Times New Roman" w:hAnsi="Times New Roman" w:cs="Times New Roman"/>
        </w:rPr>
        <w:t>|</w:t>
      </w:r>
      <w:r w:rsidR="008F4BA0" w:rsidRPr="00CF7C9A">
        <w:rPr>
          <w:rFonts w:ascii="Times New Roman" w:hAnsi="Times New Roman" w:cs="Times New Roman"/>
          <w:i/>
        </w:rPr>
        <w:t xml:space="preserve"> SD, Standard Deviation </w:t>
      </w:r>
    </w:p>
    <w:p w14:paraId="0A8872CB" w14:textId="5D953149" w:rsidR="00B06325" w:rsidRPr="00CF7C9A" w:rsidRDefault="00B06325" w:rsidP="00CF7C9A">
      <w:pPr>
        <w:spacing w:after="0" w:line="360" w:lineRule="auto"/>
        <w:rPr>
          <w:rFonts w:ascii="Times New Roman" w:hAnsi="Times New Roman" w:cs="Times New Roman"/>
          <w:i/>
        </w:rPr>
      </w:pPr>
      <w:r w:rsidRPr="00CF7C9A">
        <w:rPr>
          <w:rFonts w:ascii="Times New Roman" w:hAnsi="Times New Roman" w:cs="Times New Roman"/>
          <w:b/>
          <w:i/>
        </w:rPr>
        <w:t xml:space="preserve">~ </w:t>
      </w:r>
      <w:r w:rsidRPr="00CF7C9A">
        <w:rPr>
          <w:rFonts w:ascii="Times New Roman" w:hAnsi="Times New Roman" w:cs="Times New Roman"/>
          <w:i/>
          <w:u w:val="single"/>
        </w:rPr>
        <w:t>Missing data:</w:t>
      </w:r>
      <w:r w:rsidR="003F7E8A" w:rsidRPr="00CF7C9A">
        <w:rPr>
          <w:rFonts w:ascii="Times New Roman" w:hAnsi="Times New Roman" w:cs="Times New Roman"/>
          <w:i/>
          <w:u w:val="single"/>
        </w:rPr>
        <w:t xml:space="preserve"> </w:t>
      </w:r>
      <w:r w:rsidRPr="00CF7C9A">
        <w:rPr>
          <w:rFonts w:ascii="Times New Roman" w:hAnsi="Times New Roman" w:cs="Times New Roman"/>
          <w:i/>
        </w:rPr>
        <w:t xml:space="preserve">Growth rate variable had </w:t>
      </w:r>
      <w:r w:rsidR="00C37F83" w:rsidRPr="00CF7C9A">
        <w:rPr>
          <w:rFonts w:ascii="Times New Roman" w:hAnsi="Times New Roman" w:cs="Times New Roman"/>
          <w:i/>
        </w:rPr>
        <w:t>6</w:t>
      </w:r>
      <w:r w:rsidRPr="00CF7C9A">
        <w:rPr>
          <w:rFonts w:ascii="Times New Roman" w:hAnsi="Times New Roman" w:cs="Times New Roman"/>
          <w:i/>
        </w:rPr>
        <w:t xml:space="preserve"> missing records </w:t>
      </w:r>
      <w:r w:rsidRPr="00CF7C9A">
        <w:rPr>
          <w:rFonts w:ascii="Times New Roman" w:hAnsi="Times New Roman" w:cs="Times New Roman"/>
        </w:rPr>
        <w:t>|</w:t>
      </w:r>
      <w:r w:rsidRPr="00CF7C9A">
        <w:rPr>
          <w:rFonts w:ascii="Times New Roman" w:hAnsi="Times New Roman" w:cs="Times New Roman"/>
          <w:i/>
        </w:rPr>
        <w:t>Birth weig</w:t>
      </w:r>
      <w:r w:rsidR="00B360CE" w:rsidRPr="00CF7C9A">
        <w:rPr>
          <w:rFonts w:ascii="Times New Roman" w:hAnsi="Times New Roman" w:cs="Times New Roman"/>
          <w:i/>
        </w:rPr>
        <w:t xml:space="preserve">ht variable had </w:t>
      </w:r>
      <w:r w:rsidR="00032278" w:rsidRPr="00CF7C9A">
        <w:rPr>
          <w:rFonts w:ascii="Times New Roman" w:hAnsi="Times New Roman" w:cs="Times New Roman"/>
          <w:i/>
        </w:rPr>
        <w:t>2</w:t>
      </w:r>
      <w:r w:rsidR="00B360CE" w:rsidRPr="00CF7C9A">
        <w:rPr>
          <w:rFonts w:ascii="Times New Roman" w:hAnsi="Times New Roman" w:cs="Times New Roman"/>
          <w:i/>
        </w:rPr>
        <w:t xml:space="preserve"> missing record</w:t>
      </w:r>
      <w:r w:rsidR="00032278" w:rsidRPr="00CF7C9A">
        <w:rPr>
          <w:rFonts w:ascii="Times New Roman" w:hAnsi="Times New Roman" w:cs="Times New Roman"/>
          <w:i/>
        </w:rPr>
        <w:t>s</w:t>
      </w:r>
      <w:r w:rsidRPr="00CF7C9A">
        <w:rPr>
          <w:rFonts w:ascii="Times New Roman" w:hAnsi="Times New Roman" w:cs="Times New Roman"/>
          <w:i/>
        </w:rPr>
        <w:t xml:space="preserve"> </w:t>
      </w:r>
      <w:r w:rsidR="0098061C" w:rsidRPr="00CF7C9A">
        <w:rPr>
          <w:rFonts w:ascii="Times New Roman" w:hAnsi="Times New Roman" w:cs="Times New Roman"/>
        </w:rPr>
        <w:t>| marital status variable had 1 missing record</w:t>
      </w:r>
    </w:p>
    <w:p w14:paraId="2FA89E0E" w14:textId="6FAFE013" w:rsidR="00944D38" w:rsidRPr="00CF7C9A" w:rsidRDefault="00944D38" w:rsidP="00CF7C9A">
      <w:pPr>
        <w:pStyle w:val="CommentText"/>
        <w:spacing w:after="0" w:line="360" w:lineRule="auto"/>
        <w:rPr>
          <w:rFonts w:ascii="Times New Roman" w:hAnsi="Times New Roman" w:cs="Times New Roman"/>
          <w:i/>
          <w:sz w:val="22"/>
          <w:szCs w:val="22"/>
        </w:rPr>
      </w:pPr>
      <w:r w:rsidRPr="00CF7C9A">
        <w:rPr>
          <w:rFonts w:ascii="Times New Roman" w:hAnsi="Times New Roman" w:cs="Times New Roman"/>
          <w:b/>
          <w:i/>
          <w:sz w:val="22"/>
          <w:szCs w:val="22"/>
        </w:rPr>
        <w:t>^</w:t>
      </w:r>
      <w:r w:rsidR="009A17EB" w:rsidRPr="00CF7C9A">
        <w:rPr>
          <w:rFonts w:ascii="Times New Roman" w:hAnsi="Times New Roman" w:cs="Times New Roman"/>
          <w:i/>
          <w:sz w:val="22"/>
          <w:szCs w:val="22"/>
        </w:rPr>
        <w:t xml:space="preserve"> Marital status</w:t>
      </w:r>
      <w:r w:rsidRPr="00CF7C9A">
        <w:rPr>
          <w:rFonts w:ascii="Times New Roman" w:hAnsi="Times New Roman" w:cs="Times New Roman"/>
          <w:i/>
          <w:sz w:val="22"/>
          <w:szCs w:val="22"/>
        </w:rPr>
        <w:t xml:space="preserve"> variable was recoded to married/not married during analysis </w:t>
      </w:r>
    </w:p>
    <w:p w14:paraId="349A2218" w14:textId="4DDAD8AD" w:rsidR="00991312" w:rsidRPr="00CF7C9A" w:rsidRDefault="00260E61" w:rsidP="00CF7C9A">
      <w:pPr>
        <w:spacing w:after="0" w:line="360" w:lineRule="auto"/>
        <w:rPr>
          <w:rFonts w:ascii="Times New Roman" w:hAnsi="Times New Roman" w:cs="Times New Roman"/>
          <w:i/>
        </w:rPr>
      </w:pPr>
      <w:r w:rsidRPr="00CF7C9A">
        <w:rPr>
          <w:rFonts w:ascii="Times New Roman" w:hAnsi="Times New Roman" w:cs="Times New Roman"/>
          <w:b/>
          <w:i/>
        </w:rPr>
        <w:t>+</w:t>
      </w:r>
      <w:r w:rsidR="00BC1436" w:rsidRPr="00CF7C9A">
        <w:rPr>
          <w:rFonts w:ascii="Times New Roman" w:hAnsi="Times New Roman" w:cs="Times New Roman"/>
          <w:i/>
        </w:rPr>
        <w:t>There was</w:t>
      </w:r>
      <w:r w:rsidR="003F7E8A" w:rsidRPr="00CF7C9A">
        <w:rPr>
          <w:rFonts w:ascii="Times New Roman" w:hAnsi="Times New Roman" w:cs="Times New Roman"/>
          <w:i/>
        </w:rPr>
        <w:t xml:space="preserve"> </w:t>
      </w:r>
      <w:r w:rsidR="00BC1436" w:rsidRPr="00CF7C9A">
        <w:rPr>
          <w:rFonts w:ascii="Times New Roman" w:hAnsi="Times New Roman" w:cs="Times New Roman"/>
          <w:i/>
        </w:rPr>
        <w:t>1</w:t>
      </w:r>
      <w:r w:rsidR="0029306B" w:rsidRPr="00CF7C9A">
        <w:rPr>
          <w:rFonts w:ascii="Times New Roman" w:hAnsi="Times New Roman" w:cs="Times New Roman"/>
          <w:i/>
        </w:rPr>
        <w:t xml:space="preserve"> inaccurate</w:t>
      </w:r>
      <w:r w:rsidR="0098061C" w:rsidRPr="00CF7C9A">
        <w:rPr>
          <w:rFonts w:ascii="Times New Roman" w:hAnsi="Times New Roman" w:cs="Times New Roman"/>
          <w:i/>
        </w:rPr>
        <w:t xml:space="preserve"> record</w:t>
      </w:r>
      <w:r w:rsidRPr="00CF7C9A">
        <w:rPr>
          <w:rFonts w:ascii="Times New Roman" w:hAnsi="Times New Roman" w:cs="Times New Roman"/>
          <w:i/>
        </w:rPr>
        <w:t xml:space="preserve"> for the variable </w:t>
      </w:r>
      <w:r w:rsidR="0029306B" w:rsidRPr="00CF7C9A">
        <w:rPr>
          <w:rFonts w:ascii="Times New Roman" w:hAnsi="Times New Roman" w:cs="Times New Roman"/>
          <w:i/>
        </w:rPr>
        <w:t>“Number</w:t>
      </w:r>
      <w:r w:rsidRPr="00CF7C9A">
        <w:rPr>
          <w:rFonts w:ascii="Times New Roman" w:hAnsi="Times New Roman" w:cs="Times New Roman"/>
          <w:i/>
        </w:rPr>
        <w:t xml:space="preserve"> of adults living in the same househ</w:t>
      </w:r>
      <w:r w:rsidR="00BC1436" w:rsidRPr="00CF7C9A">
        <w:rPr>
          <w:rFonts w:ascii="Times New Roman" w:hAnsi="Times New Roman" w:cs="Times New Roman"/>
          <w:i/>
        </w:rPr>
        <w:t>old” which was</w:t>
      </w:r>
      <w:r w:rsidRPr="00CF7C9A">
        <w:rPr>
          <w:rFonts w:ascii="Times New Roman" w:hAnsi="Times New Roman" w:cs="Times New Roman"/>
          <w:i/>
        </w:rPr>
        <w:t xml:space="preserve"> excluded from the </w:t>
      </w:r>
      <w:r w:rsidR="002D6B03" w:rsidRPr="00CF7C9A">
        <w:rPr>
          <w:rFonts w:ascii="Times New Roman" w:hAnsi="Times New Roman" w:cs="Times New Roman"/>
          <w:i/>
        </w:rPr>
        <w:t>table</w:t>
      </w:r>
      <w:r w:rsidR="00DE3AAA" w:rsidRPr="00CF7C9A">
        <w:rPr>
          <w:rFonts w:ascii="Times New Roman" w:hAnsi="Times New Roman" w:cs="Times New Roman"/>
          <w:i/>
        </w:rPr>
        <w:t xml:space="preserve">. </w:t>
      </w:r>
    </w:p>
    <w:p w14:paraId="3E5E4108" w14:textId="77777777" w:rsidR="00294068" w:rsidRDefault="00294068" w:rsidP="00CF7C9A">
      <w:pPr>
        <w:spacing w:after="0" w:line="360" w:lineRule="auto"/>
        <w:rPr>
          <w:rFonts w:ascii="Times New Roman" w:hAnsi="Times New Roman" w:cs="Times New Roman"/>
          <w:i/>
          <w:sz w:val="24"/>
        </w:rPr>
      </w:pPr>
    </w:p>
    <w:p w14:paraId="266F05C3" w14:textId="376A0584" w:rsidR="006E2400" w:rsidRPr="00CF7C9A" w:rsidRDefault="006E2400" w:rsidP="00CF7C9A">
      <w:pPr>
        <w:spacing w:after="0" w:line="360" w:lineRule="auto"/>
        <w:rPr>
          <w:rFonts w:ascii="Times New Roman" w:hAnsi="Times New Roman" w:cs="Times New Roman"/>
          <w:b/>
          <w:color w:val="000000"/>
          <w:sz w:val="24"/>
          <w:shd w:val="clear" w:color="auto" w:fill="FFFFFF"/>
        </w:rPr>
      </w:pPr>
      <w:r w:rsidRPr="00CF7C9A">
        <w:rPr>
          <w:rFonts w:ascii="Times New Roman" w:hAnsi="Times New Roman" w:cs="Times New Roman"/>
          <w:i/>
          <w:sz w:val="24"/>
        </w:rPr>
        <w:t xml:space="preserve">Table </w:t>
      </w:r>
      <w:r w:rsidR="00CD4A39" w:rsidRPr="00CF7C9A">
        <w:rPr>
          <w:rFonts w:ascii="Times New Roman" w:hAnsi="Times New Roman" w:cs="Times New Roman"/>
          <w:i/>
          <w:sz w:val="24"/>
        </w:rPr>
        <w:t>2</w:t>
      </w:r>
      <w:r w:rsidRPr="00CF7C9A">
        <w:rPr>
          <w:rFonts w:ascii="Times New Roman" w:hAnsi="Times New Roman" w:cs="Times New Roman"/>
          <w:i/>
          <w:sz w:val="24"/>
        </w:rPr>
        <w:t xml:space="preserve">: </w:t>
      </w:r>
      <w:r w:rsidR="00865570" w:rsidRPr="00CF7C9A">
        <w:rPr>
          <w:rFonts w:ascii="Times New Roman" w:hAnsi="Times New Roman" w:cs="Times New Roman"/>
          <w:i/>
          <w:sz w:val="24"/>
        </w:rPr>
        <w:t xml:space="preserve">Summary of association of </w:t>
      </w:r>
      <w:r w:rsidR="00020249">
        <w:rPr>
          <w:rFonts w:ascii="Times New Roman" w:hAnsi="Times New Roman" w:cs="Times New Roman"/>
          <w:i/>
          <w:color w:val="000000"/>
          <w:sz w:val="24"/>
          <w:shd w:val="clear" w:color="auto" w:fill="FFFFFF"/>
        </w:rPr>
        <w:t xml:space="preserve">maternal </w:t>
      </w:r>
      <w:r w:rsidR="00865570" w:rsidRPr="00CF7C9A">
        <w:rPr>
          <w:rFonts w:ascii="Times New Roman" w:hAnsi="Times New Roman" w:cs="Times New Roman"/>
          <w:i/>
          <w:color w:val="000000"/>
          <w:sz w:val="24"/>
          <w:shd w:val="clear" w:color="auto" w:fill="FFFFFF"/>
        </w:rPr>
        <w:t>mental health (using EPDS) with child cognitive outcomes</w:t>
      </w:r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3261"/>
        <w:gridCol w:w="2551"/>
        <w:gridCol w:w="2693"/>
        <w:gridCol w:w="993"/>
      </w:tblGrid>
      <w:tr w:rsidR="006E2400" w:rsidRPr="002C19CA" w14:paraId="3A413CBC" w14:textId="77777777" w:rsidTr="002C19CA">
        <w:trPr>
          <w:trHeight w:val="786"/>
        </w:trPr>
        <w:tc>
          <w:tcPr>
            <w:tcW w:w="3261" w:type="dxa"/>
          </w:tcPr>
          <w:p w14:paraId="0C3CCC88" w14:textId="77777777" w:rsidR="006E2400" w:rsidRPr="002C19CA" w:rsidRDefault="006E2400" w:rsidP="00CF7C9A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b/>
                <w:sz w:val="24"/>
              </w:rPr>
            </w:pPr>
            <w:r w:rsidRPr="002C19CA">
              <w:rPr>
                <w:rFonts w:ascii="Times New Roman" w:hAnsi="Times New Roman" w:cs="Times New Roman"/>
                <w:b/>
                <w:sz w:val="24"/>
              </w:rPr>
              <w:t>Mullen Scales (T-scores)</w:t>
            </w:r>
          </w:p>
        </w:tc>
        <w:tc>
          <w:tcPr>
            <w:tcW w:w="2551" w:type="dxa"/>
          </w:tcPr>
          <w:p w14:paraId="137F23D9" w14:textId="584B3C75" w:rsidR="006E2400" w:rsidRPr="002C19CA" w:rsidRDefault="000B616A" w:rsidP="00CF7C9A">
            <w:pPr>
              <w:pStyle w:val="ListParagraph"/>
              <w:spacing w:line="360" w:lineRule="auto"/>
              <w:ind w:left="0"/>
              <w:jc w:val="left"/>
              <w:rPr>
                <w:rFonts w:ascii="Times New Roman" w:hAnsi="Times New Roman" w:cs="Times New Roman"/>
                <w:b/>
                <w:sz w:val="24"/>
              </w:rPr>
            </w:pPr>
            <w:r w:rsidRPr="002C19CA">
              <w:rPr>
                <w:rFonts w:ascii="Times New Roman" w:hAnsi="Times New Roman" w:cs="Times New Roman"/>
                <w:b/>
                <w:sz w:val="24"/>
              </w:rPr>
              <w:t xml:space="preserve">Unadjusted mean difference </w:t>
            </w:r>
            <w:r w:rsidR="006E2400" w:rsidRPr="002C19CA">
              <w:rPr>
                <w:rFonts w:ascii="Times New Roman" w:hAnsi="Times New Roman" w:cs="Times New Roman"/>
                <w:b/>
                <w:sz w:val="24"/>
              </w:rPr>
              <w:t xml:space="preserve">(95% CI)  </w:t>
            </w:r>
          </w:p>
        </w:tc>
        <w:tc>
          <w:tcPr>
            <w:tcW w:w="2693" w:type="dxa"/>
          </w:tcPr>
          <w:p w14:paraId="0F8EF648" w14:textId="77777777" w:rsidR="006E2400" w:rsidRPr="002C19CA" w:rsidRDefault="006E2400" w:rsidP="00CF7C9A">
            <w:pPr>
              <w:pStyle w:val="ListParagraph"/>
              <w:spacing w:line="360" w:lineRule="auto"/>
              <w:ind w:left="0"/>
              <w:jc w:val="left"/>
              <w:rPr>
                <w:rFonts w:ascii="Times New Roman" w:hAnsi="Times New Roman" w:cs="Times New Roman"/>
                <w:b/>
                <w:sz w:val="24"/>
              </w:rPr>
            </w:pPr>
            <w:r w:rsidRPr="002C19CA">
              <w:rPr>
                <w:rFonts w:ascii="Times New Roman" w:hAnsi="Times New Roman" w:cs="Times New Roman"/>
                <w:b/>
                <w:sz w:val="24"/>
              </w:rPr>
              <w:t xml:space="preserve">Adjusted mean difference (95% CI)   </w:t>
            </w:r>
          </w:p>
        </w:tc>
        <w:tc>
          <w:tcPr>
            <w:tcW w:w="993" w:type="dxa"/>
          </w:tcPr>
          <w:p w14:paraId="7A8ACF57" w14:textId="77777777" w:rsidR="006E2400" w:rsidRPr="002C19CA" w:rsidRDefault="006E2400" w:rsidP="00CF7C9A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2C19CA">
              <w:rPr>
                <w:rFonts w:ascii="Times New Roman" w:hAnsi="Times New Roman" w:cs="Times New Roman"/>
                <w:b/>
                <w:sz w:val="24"/>
              </w:rPr>
              <w:t>P value</w:t>
            </w:r>
            <w:r w:rsidR="00FA68B8" w:rsidRPr="002C19CA">
              <w:rPr>
                <w:rFonts w:ascii="Times New Roman" w:hAnsi="Times New Roman" w:cs="Times New Roman"/>
                <w:sz w:val="24"/>
                <w:szCs w:val="16"/>
              </w:rPr>
              <w:t>*</w:t>
            </w:r>
          </w:p>
        </w:tc>
      </w:tr>
      <w:tr w:rsidR="009F022D" w:rsidRPr="002C19CA" w14:paraId="39838441" w14:textId="77777777" w:rsidTr="003C371B">
        <w:trPr>
          <w:trHeight w:val="315"/>
        </w:trPr>
        <w:tc>
          <w:tcPr>
            <w:tcW w:w="3261" w:type="dxa"/>
          </w:tcPr>
          <w:p w14:paraId="73C3C326" w14:textId="77777777" w:rsidR="009F022D" w:rsidRPr="002C19CA" w:rsidRDefault="009F022D" w:rsidP="00CF7C9A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2C19CA">
              <w:rPr>
                <w:rFonts w:ascii="Times New Roman" w:hAnsi="Times New Roman" w:cs="Times New Roman"/>
                <w:sz w:val="24"/>
              </w:rPr>
              <w:t>Expressive Language</w:t>
            </w:r>
          </w:p>
        </w:tc>
        <w:tc>
          <w:tcPr>
            <w:tcW w:w="2551" w:type="dxa"/>
          </w:tcPr>
          <w:p w14:paraId="38227441" w14:textId="010D08AC" w:rsidR="009F022D" w:rsidRPr="002C19CA" w:rsidRDefault="009F022D" w:rsidP="00CF7C9A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2C19CA">
              <w:rPr>
                <w:rFonts w:ascii="Times New Roman" w:hAnsi="Times New Roman" w:cs="Times New Roman"/>
                <w:sz w:val="24"/>
              </w:rPr>
              <w:t>-0.16 (-0.30 to -0.03)</w:t>
            </w:r>
          </w:p>
        </w:tc>
        <w:tc>
          <w:tcPr>
            <w:tcW w:w="2693" w:type="dxa"/>
          </w:tcPr>
          <w:p w14:paraId="1CD2A760" w14:textId="0DDB1993" w:rsidR="009F022D" w:rsidRPr="002C19CA" w:rsidRDefault="009F022D" w:rsidP="00CF7C9A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</w:rPr>
            </w:pPr>
            <w:r w:rsidRPr="002C19CA">
              <w:rPr>
                <w:rFonts w:ascii="Times New Roman" w:hAnsi="Times New Roman" w:cs="Times New Roman"/>
                <w:sz w:val="24"/>
              </w:rPr>
              <w:t>-0.14 (-0.27 to -0.01)</w:t>
            </w:r>
          </w:p>
        </w:tc>
        <w:tc>
          <w:tcPr>
            <w:tcW w:w="993" w:type="dxa"/>
            <w:vAlign w:val="center"/>
          </w:tcPr>
          <w:p w14:paraId="586BC578" w14:textId="66BE8999" w:rsidR="009F022D" w:rsidRPr="002C19CA" w:rsidRDefault="009F022D" w:rsidP="00CF7C9A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 w:rsidRPr="002C19CA">
              <w:rPr>
                <w:rFonts w:ascii="Times New Roman" w:hAnsi="Times New Roman" w:cs="Times New Roman"/>
                <w:color w:val="000000"/>
                <w:sz w:val="24"/>
              </w:rPr>
              <w:t>0.04</w:t>
            </w:r>
          </w:p>
        </w:tc>
      </w:tr>
      <w:tr w:rsidR="009F022D" w:rsidRPr="002C19CA" w14:paraId="78A95287" w14:textId="77777777" w:rsidTr="003C371B">
        <w:trPr>
          <w:trHeight w:val="320"/>
        </w:trPr>
        <w:tc>
          <w:tcPr>
            <w:tcW w:w="3261" w:type="dxa"/>
          </w:tcPr>
          <w:p w14:paraId="05758E87" w14:textId="77777777" w:rsidR="009F022D" w:rsidRPr="002C19CA" w:rsidRDefault="009F022D" w:rsidP="00CF7C9A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2C19CA">
              <w:rPr>
                <w:rFonts w:ascii="Times New Roman" w:hAnsi="Times New Roman" w:cs="Times New Roman"/>
                <w:sz w:val="24"/>
              </w:rPr>
              <w:t>Fine Motor</w:t>
            </w:r>
          </w:p>
        </w:tc>
        <w:tc>
          <w:tcPr>
            <w:tcW w:w="2551" w:type="dxa"/>
          </w:tcPr>
          <w:p w14:paraId="09E98D84" w14:textId="216B745F" w:rsidR="009F022D" w:rsidRPr="002C19CA" w:rsidRDefault="009F022D" w:rsidP="00CF7C9A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2C19CA">
              <w:rPr>
                <w:rFonts w:ascii="Times New Roman" w:hAnsi="Times New Roman" w:cs="Times New Roman"/>
                <w:sz w:val="24"/>
              </w:rPr>
              <w:t>-0.14 (-0.28 to -0.00)</w:t>
            </w:r>
          </w:p>
        </w:tc>
        <w:tc>
          <w:tcPr>
            <w:tcW w:w="2693" w:type="dxa"/>
          </w:tcPr>
          <w:p w14:paraId="5FE6A478" w14:textId="59D41E50" w:rsidR="009F022D" w:rsidRPr="002C19CA" w:rsidRDefault="009F022D" w:rsidP="00CF7C9A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</w:rPr>
            </w:pPr>
            <w:r w:rsidRPr="002C19CA">
              <w:rPr>
                <w:rFonts w:ascii="Times New Roman" w:hAnsi="Times New Roman" w:cs="Times New Roman"/>
                <w:sz w:val="24"/>
              </w:rPr>
              <w:t>-0.17 (-0.33 to -0.01)</w:t>
            </w:r>
          </w:p>
        </w:tc>
        <w:tc>
          <w:tcPr>
            <w:tcW w:w="993" w:type="dxa"/>
            <w:vAlign w:val="center"/>
          </w:tcPr>
          <w:p w14:paraId="2E406D2E" w14:textId="26A4FBDA" w:rsidR="009F022D" w:rsidRPr="002C19CA" w:rsidRDefault="009F022D" w:rsidP="00CF7C9A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 w:rsidRPr="002C19CA">
              <w:rPr>
                <w:rFonts w:ascii="Times New Roman" w:hAnsi="Times New Roman" w:cs="Times New Roman"/>
                <w:color w:val="000000"/>
                <w:sz w:val="24"/>
              </w:rPr>
              <w:t>0.03</w:t>
            </w:r>
          </w:p>
        </w:tc>
      </w:tr>
      <w:tr w:rsidR="009F022D" w:rsidRPr="002C19CA" w14:paraId="4DCC5C03" w14:textId="77777777" w:rsidTr="003C371B">
        <w:trPr>
          <w:trHeight w:val="298"/>
        </w:trPr>
        <w:tc>
          <w:tcPr>
            <w:tcW w:w="3261" w:type="dxa"/>
          </w:tcPr>
          <w:p w14:paraId="12CFF690" w14:textId="77777777" w:rsidR="009F022D" w:rsidRPr="002C19CA" w:rsidRDefault="009F022D" w:rsidP="00CF7C9A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2C19CA">
              <w:rPr>
                <w:rFonts w:ascii="Times New Roman" w:hAnsi="Times New Roman" w:cs="Times New Roman"/>
                <w:sz w:val="24"/>
              </w:rPr>
              <w:t>Gross Motor</w:t>
            </w:r>
          </w:p>
        </w:tc>
        <w:tc>
          <w:tcPr>
            <w:tcW w:w="2551" w:type="dxa"/>
          </w:tcPr>
          <w:p w14:paraId="4F32ACFB" w14:textId="66495313" w:rsidR="009F022D" w:rsidRPr="002C19CA" w:rsidRDefault="009F022D" w:rsidP="00CF7C9A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2C19CA">
              <w:rPr>
                <w:rFonts w:ascii="Times New Roman" w:hAnsi="Times New Roman" w:cs="Times New Roman"/>
                <w:sz w:val="24"/>
              </w:rPr>
              <w:t>-0.06 (0.20 to 0.07)</w:t>
            </w:r>
          </w:p>
        </w:tc>
        <w:tc>
          <w:tcPr>
            <w:tcW w:w="2693" w:type="dxa"/>
          </w:tcPr>
          <w:p w14:paraId="6622FBA3" w14:textId="2198C3B5" w:rsidR="009F022D" w:rsidRPr="002C19CA" w:rsidRDefault="009F022D" w:rsidP="00CF7C9A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</w:rPr>
            </w:pPr>
            <w:r w:rsidRPr="002C19CA">
              <w:rPr>
                <w:rFonts w:ascii="Times New Roman" w:hAnsi="Times New Roman" w:cs="Times New Roman"/>
                <w:sz w:val="24"/>
              </w:rPr>
              <w:t>-0.22 (-0.40  to -0.04)</w:t>
            </w:r>
          </w:p>
        </w:tc>
        <w:tc>
          <w:tcPr>
            <w:tcW w:w="993" w:type="dxa"/>
            <w:vAlign w:val="center"/>
          </w:tcPr>
          <w:p w14:paraId="671C8FFA" w14:textId="0C78F50D" w:rsidR="009F022D" w:rsidRPr="002C19CA" w:rsidRDefault="009F022D" w:rsidP="00CF7C9A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 w:rsidRPr="002C19CA">
              <w:rPr>
                <w:rFonts w:ascii="Times New Roman" w:hAnsi="Times New Roman" w:cs="Times New Roman"/>
                <w:color w:val="000000"/>
                <w:sz w:val="24"/>
              </w:rPr>
              <w:t>0.02</w:t>
            </w:r>
          </w:p>
        </w:tc>
      </w:tr>
      <w:tr w:rsidR="009F022D" w:rsidRPr="002C19CA" w14:paraId="34D7B085" w14:textId="77777777" w:rsidTr="003C371B">
        <w:trPr>
          <w:trHeight w:val="291"/>
        </w:trPr>
        <w:tc>
          <w:tcPr>
            <w:tcW w:w="3261" w:type="dxa"/>
          </w:tcPr>
          <w:p w14:paraId="33F2B209" w14:textId="77777777" w:rsidR="009F022D" w:rsidRPr="002C19CA" w:rsidRDefault="009F022D" w:rsidP="00CF7C9A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2C19CA">
              <w:rPr>
                <w:rFonts w:ascii="Times New Roman" w:hAnsi="Times New Roman" w:cs="Times New Roman"/>
                <w:sz w:val="24"/>
              </w:rPr>
              <w:t>Receptive Language</w:t>
            </w:r>
          </w:p>
        </w:tc>
        <w:tc>
          <w:tcPr>
            <w:tcW w:w="2551" w:type="dxa"/>
          </w:tcPr>
          <w:p w14:paraId="00A4E009" w14:textId="041295C3" w:rsidR="009F022D" w:rsidRPr="002C19CA" w:rsidRDefault="009F022D" w:rsidP="00CF7C9A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2C19CA">
              <w:rPr>
                <w:rFonts w:ascii="Times New Roman" w:hAnsi="Times New Roman" w:cs="Times New Roman"/>
                <w:sz w:val="24"/>
              </w:rPr>
              <w:t>-0.13 (-0.27 to 0.01)</w:t>
            </w:r>
          </w:p>
        </w:tc>
        <w:tc>
          <w:tcPr>
            <w:tcW w:w="2693" w:type="dxa"/>
          </w:tcPr>
          <w:p w14:paraId="503367CD" w14:textId="7F629B81" w:rsidR="009F022D" w:rsidRPr="002C19CA" w:rsidRDefault="009F022D" w:rsidP="00CF7C9A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</w:rPr>
            </w:pPr>
            <w:r w:rsidRPr="002C19CA">
              <w:rPr>
                <w:rFonts w:ascii="Times New Roman" w:hAnsi="Times New Roman" w:cs="Times New Roman"/>
                <w:sz w:val="24"/>
              </w:rPr>
              <w:t>-0.15 (-0.30 to 0.01)</w:t>
            </w:r>
          </w:p>
        </w:tc>
        <w:tc>
          <w:tcPr>
            <w:tcW w:w="993" w:type="dxa"/>
            <w:vAlign w:val="center"/>
          </w:tcPr>
          <w:p w14:paraId="5F21F598" w14:textId="39C82098" w:rsidR="009F022D" w:rsidRPr="002C19CA" w:rsidRDefault="009F022D" w:rsidP="00CF7C9A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 w:rsidRPr="002C19CA">
              <w:rPr>
                <w:rFonts w:ascii="Times New Roman" w:hAnsi="Times New Roman" w:cs="Times New Roman"/>
                <w:color w:val="000000"/>
                <w:sz w:val="24"/>
              </w:rPr>
              <w:t>0.07</w:t>
            </w:r>
          </w:p>
        </w:tc>
      </w:tr>
      <w:tr w:rsidR="009F022D" w:rsidRPr="002C19CA" w14:paraId="2E4A71D6" w14:textId="77777777" w:rsidTr="003C371B">
        <w:trPr>
          <w:trHeight w:val="283"/>
        </w:trPr>
        <w:tc>
          <w:tcPr>
            <w:tcW w:w="3261" w:type="dxa"/>
          </w:tcPr>
          <w:p w14:paraId="519BB229" w14:textId="77777777" w:rsidR="009F022D" w:rsidRPr="002C19CA" w:rsidRDefault="009F022D" w:rsidP="00CF7C9A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2C19CA">
              <w:rPr>
                <w:rFonts w:ascii="Times New Roman" w:hAnsi="Times New Roman" w:cs="Times New Roman"/>
                <w:sz w:val="24"/>
              </w:rPr>
              <w:t xml:space="preserve">Visual Reception </w:t>
            </w:r>
          </w:p>
        </w:tc>
        <w:tc>
          <w:tcPr>
            <w:tcW w:w="2551" w:type="dxa"/>
          </w:tcPr>
          <w:p w14:paraId="5D0EB28C" w14:textId="5B1490DA" w:rsidR="009F022D" w:rsidRPr="002C19CA" w:rsidRDefault="009F022D" w:rsidP="00CF7C9A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2C19CA">
              <w:rPr>
                <w:rFonts w:ascii="Times New Roman" w:hAnsi="Times New Roman" w:cs="Times New Roman"/>
                <w:sz w:val="24"/>
              </w:rPr>
              <w:t>-0.14 (-0.29 to 0.01)</w:t>
            </w:r>
          </w:p>
        </w:tc>
        <w:tc>
          <w:tcPr>
            <w:tcW w:w="2693" w:type="dxa"/>
          </w:tcPr>
          <w:p w14:paraId="17E49508" w14:textId="3D5D1CFE" w:rsidR="009F022D" w:rsidRPr="002C19CA" w:rsidRDefault="009F022D" w:rsidP="00CF7C9A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</w:rPr>
            </w:pPr>
            <w:r w:rsidRPr="002C19CA">
              <w:rPr>
                <w:rFonts w:ascii="Times New Roman" w:hAnsi="Times New Roman" w:cs="Times New Roman"/>
                <w:sz w:val="24"/>
              </w:rPr>
              <w:t>-0.22 (-0.40  to -0.05)</w:t>
            </w:r>
          </w:p>
        </w:tc>
        <w:tc>
          <w:tcPr>
            <w:tcW w:w="993" w:type="dxa"/>
          </w:tcPr>
          <w:p w14:paraId="37360429" w14:textId="5D0A3193" w:rsidR="009F022D" w:rsidRPr="002C19CA" w:rsidRDefault="009F022D" w:rsidP="00CF7C9A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 w:rsidRPr="002C19CA">
              <w:rPr>
                <w:rFonts w:ascii="Times New Roman" w:hAnsi="Times New Roman" w:cs="Times New Roman"/>
                <w:sz w:val="24"/>
              </w:rPr>
              <w:t>0.01</w:t>
            </w:r>
          </w:p>
        </w:tc>
      </w:tr>
      <w:tr w:rsidR="009F022D" w:rsidRPr="002C19CA" w14:paraId="25CD8411" w14:textId="77777777" w:rsidTr="003C371B">
        <w:trPr>
          <w:trHeight w:val="419"/>
        </w:trPr>
        <w:tc>
          <w:tcPr>
            <w:tcW w:w="3261" w:type="dxa"/>
          </w:tcPr>
          <w:p w14:paraId="78FDE984" w14:textId="59DB0182" w:rsidR="009F022D" w:rsidRPr="002C19CA" w:rsidRDefault="009F022D" w:rsidP="00CF7C9A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2C19CA">
              <w:rPr>
                <w:rFonts w:ascii="Times New Roman" w:hAnsi="Times New Roman" w:cs="Times New Roman"/>
                <w:sz w:val="24"/>
              </w:rPr>
              <w:t>Early Learning Composite Score</w:t>
            </w:r>
          </w:p>
        </w:tc>
        <w:tc>
          <w:tcPr>
            <w:tcW w:w="2551" w:type="dxa"/>
          </w:tcPr>
          <w:p w14:paraId="3FF477CC" w14:textId="53917CDB" w:rsidR="009F022D" w:rsidRPr="002C19CA" w:rsidRDefault="009F022D" w:rsidP="00CF7C9A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2C19CA">
              <w:rPr>
                <w:rFonts w:ascii="Times New Roman" w:hAnsi="Times New Roman" w:cs="Times New Roman"/>
                <w:sz w:val="24"/>
              </w:rPr>
              <w:t>-0.25 (-0.46 to -0.04)</w:t>
            </w:r>
          </w:p>
        </w:tc>
        <w:tc>
          <w:tcPr>
            <w:tcW w:w="2693" w:type="dxa"/>
          </w:tcPr>
          <w:p w14:paraId="20A496EA" w14:textId="476C25A7" w:rsidR="009F022D" w:rsidRPr="002C19CA" w:rsidRDefault="009F022D" w:rsidP="00CF7C9A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</w:rPr>
            </w:pPr>
            <w:r w:rsidRPr="002C19CA">
              <w:rPr>
                <w:rFonts w:ascii="Times New Roman" w:hAnsi="Times New Roman" w:cs="Times New Roman"/>
                <w:sz w:val="24"/>
              </w:rPr>
              <w:t>-0.28 (-0.50 to -0.06)</w:t>
            </w:r>
          </w:p>
        </w:tc>
        <w:tc>
          <w:tcPr>
            <w:tcW w:w="993" w:type="dxa"/>
          </w:tcPr>
          <w:p w14:paraId="653E659F" w14:textId="1AE4565A" w:rsidR="009F022D" w:rsidRPr="002C19CA" w:rsidRDefault="009F022D" w:rsidP="00CF7C9A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 w:rsidRPr="002C19CA">
              <w:rPr>
                <w:rFonts w:ascii="Times New Roman" w:hAnsi="Times New Roman" w:cs="Times New Roman"/>
                <w:sz w:val="24"/>
              </w:rPr>
              <w:t>0.01</w:t>
            </w:r>
          </w:p>
        </w:tc>
      </w:tr>
    </w:tbl>
    <w:p w14:paraId="47CBB0B2" w14:textId="42AD79BC" w:rsidR="00B37B4E" w:rsidRDefault="00844F99" w:rsidP="00627817">
      <w:pPr>
        <w:spacing w:after="0" w:line="360" w:lineRule="auto"/>
        <w:rPr>
          <w:rFonts w:ascii="Times New Roman" w:hAnsi="Times New Roman" w:cs="Times New Roman"/>
          <w:i/>
          <w:szCs w:val="18"/>
          <w:shd w:val="clear" w:color="auto" w:fill="FFFFFF"/>
        </w:rPr>
      </w:pPr>
      <w:r w:rsidRPr="00CF7C9A">
        <w:rPr>
          <w:rFonts w:ascii="Times New Roman" w:hAnsi="Times New Roman" w:cs="Times New Roman"/>
          <w:i/>
          <w:szCs w:val="16"/>
        </w:rPr>
        <w:t>*</w:t>
      </w:r>
      <w:r w:rsidRPr="00CF7C9A">
        <w:rPr>
          <w:rFonts w:ascii="Times New Roman" w:hAnsi="Times New Roman" w:cs="Times New Roman"/>
          <w:i/>
        </w:rPr>
        <w:t xml:space="preserve"> Regression </w:t>
      </w:r>
      <w:r w:rsidR="00FA68B8" w:rsidRPr="00CF7C9A">
        <w:rPr>
          <w:rFonts w:ascii="Times New Roman" w:hAnsi="Times New Roman" w:cs="Times New Roman"/>
          <w:i/>
        </w:rPr>
        <w:t xml:space="preserve">analysis was carried out relating </w:t>
      </w:r>
      <w:r w:rsidRPr="00CF7C9A">
        <w:rPr>
          <w:rFonts w:ascii="Times New Roman" w:hAnsi="Times New Roman" w:cs="Times New Roman"/>
          <w:i/>
        </w:rPr>
        <w:t xml:space="preserve">MSEL scales and </w:t>
      </w:r>
      <w:r w:rsidR="00CC0A59" w:rsidRPr="00CF7C9A">
        <w:rPr>
          <w:rFonts w:ascii="Times New Roman" w:hAnsi="Times New Roman" w:cs="Times New Roman"/>
          <w:i/>
        </w:rPr>
        <w:t>maternal depression</w:t>
      </w:r>
      <w:r w:rsidR="00FA68B8" w:rsidRPr="00CF7C9A">
        <w:rPr>
          <w:rFonts w:ascii="Times New Roman" w:hAnsi="Times New Roman" w:cs="Times New Roman"/>
          <w:i/>
        </w:rPr>
        <w:t xml:space="preserve">. The </w:t>
      </w:r>
      <w:r w:rsidR="00FA68B8" w:rsidRPr="00CF7C9A">
        <w:rPr>
          <w:rFonts w:ascii="Times New Roman" w:hAnsi="Times New Roman" w:cs="Times New Roman"/>
          <w:i/>
          <w:szCs w:val="18"/>
          <w:shd w:val="clear" w:color="auto" w:fill="FFFFFF"/>
        </w:rPr>
        <w:t>model</w:t>
      </w:r>
      <w:r w:rsidR="00FF058D" w:rsidRPr="00CF7C9A">
        <w:rPr>
          <w:rFonts w:ascii="Times New Roman" w:hAnsi="Times New Roman" w:cs="Times New Roman"/>
          <w:i/>
          <w:szCs w:val="18"/>
          <w:shd w:val="clear" w:color="auto" w:fill="FFFFFF"/>
        </w:rPr>
        <w:t>s were</w:t>
      </w:r>
      <w:r w:rsidR="00FA68B8" w:rsidRPr="00CF7C9A">
        <w:rPr>
          <w:rFonts w:ascii="Times New Roman" w:hAnsi="Times New Roman" w:cs="Times New Roman"/>
          <w:i/>
          <w:szCs w:val="18"/>
          <w:shd w:val="clear" w:color="auto" w:fill="FFFFFF"/>
        </w:rPr>
        <w:t xml:space="preserve"> adjusted for tested confounders (infant age, HIV status</w:t>
      </w:r>
      <w:r w:rsidR="00D233B4" w:rsidRPr="00CF7C9A">
        <w:rPr>
          <w:rFonts w:ascii="Times New Roman" w:hAnsi="Times New Roman" w:cs="Times New Roman"/>
          <w:i/>
          <w:szCs w:val="18"/>
          <w:shd w:val="clear" w:color="auto" w:fill="FFFFFF"/>
        </w:rPr>
        <w:t xml:space="preserve"> and caregiver’s</w:t>
      </w:r>
      <w:r w:rsidR="00421E22" w:rsidRPr="00CF7C9A">
        <w:rPr>
          <w:rFonts w:ascii="Times New Roman" w:hAnsi="Times New Roman" w:cs="Times New Roman"/>
          <w:i/>
          <w:szCs w:val="18"/>
          <w:shd w:val="clear" w:color="auto" w:fill="FFFFFF"/>
        </w:rPr>
        <w:t xml:space="preserve"> employment </w:t>
      </w:r>
      <w:r w:rsidR="00D233B4" w:rsidRPr="00CF7C9A">
        <w:rPr>
          <w:rFonts w:ascii="Times New Roman" w:hAnsi="Times New Roman" w:cs="Times New Roman"/>
          <w:i/>
          <w:szCs w:val="18"/>
          <w:shd w:val="clear" w:color="auto" w:fill="FFFFFF"/>
        </w:rPr>
        <w:t>status).</w:t>
      </w:r>
    </w:p>
    <w:p w14:paraId="18F4CDC9" w14:textId="77777777" w:rsidR="00627817" w:rsidRPr="00CF7C9A" w:rsidRDefault="00627817" w:rsidP="00627817">
      <w:pPr>
        <w:spacing w:after="0" w:line="360" w:lineRule="auto"/>
        <w:rPr>
          <w:rFonts w:ascii="Times New Roman" w:hAnsi="Times New Roman" w:cs="Times New Roman"/>
          <w:i/>
          <w:szCs w:val="18"/>
          <w:shd w:val="clear" w:color="auto" w:fill="FFFFFF"/>
        </w:rPr>
      </w:pPr>
    </w:p>
    <w:p w14:paraId="207324ED" w14:textId="3974A946" w:rsidR="006E2400" w:rsidRPr="00CF7C9A" w:rsidRDefault="006E2400" w:rsidP="00CF7C9A">
      <w:pPr>
        <w:spacing w:line="360" w:lineRule="auto"/>
        <w:rPr>
          <w:rFonts w:ascii="Times New Roman" w:hAnsi="Times New Roman" w:cs="Times New Roman"/>
          <w:i/>
          <w:sz w:val="24"/>
          <w:szCs w:val="18"/>
          <w:shd w:val="clear" w:color="auto" w:fill="FFFFFF"/>
        </w:rPr>
      </w:pPr>
      <w:r w:rsidRPr="00CF7C9A">
        <w:rPr>
          <w:rFonts w:ascii="Times New Roman" w:hAnsi="Times New Roman" w:cs="Times New Roman"/>
          <w:i/>
          <w:sz w:val="24"/>
        </w:rPr>
        <w:t xml:space="preserve">Table </w:t>
      </w:r>
      <w:r w:rsidR="00CD4A39" w:rsidRPr="00CF7C9A">
        <w:rPr>
          <w:rFonts w:ascii="Times New Roman" w:hAnsi="Times New Roman" w:cs="Times New Roman"/>
          <w:i/>
          <w:sz w:val="24"/>
        </w:rPr>
        <w:t>3</w:t>
      </w:r>
      <w:r w:rsidRPr="00CF7C9A">
        <w:rPr>
          <w:rFonts w:ascii="Times New Roman" w:hAnsi="Times New Roman" w:cs="Times New Roman"/>
          <w:i/>
          <w:sz w:val="24"/>
        </w:rPr>
        <w:t xml:space="preserve">: </w:t>
      </w:r>
      <w:r w:rsidR="00865570" w:rsidRPr="00CF7C9A">
        <w:rPr>
          <w:rFonts w:ascii="Times New Roman" w:hAnsi="Times New Roman" w:cs="Times New Roman"/>
          <w:i/>
          <w:sz w:val="24"/>
        </w:rPr>
        <w:t xml:space="preserve">Summary of association of </w:t>
      </w:r>
      <w:r w:rsidR="009113D6" w:rsidRPr="00CF7C9A">
        <w:rPr>
          <w:rFonts w:ascii="Times New Roman" w:hAnsi="Times New Roman" w:cs="Times New Roman"/>
          <w:i/>
          <w:color w:val="000000"/>
          <w:sz w:val="24"/>
          <w:shd w:val="clear" w:color="auto" w:fill="FFFFFF"/>
        </w:rPr>
        <w:t>maternal</w:t>
      </w:r>
      <w:r w:rsidR="00865570" w:rsidRPr="00CF7C9A">
        <w:rPr>
          <w:rFonts w:ascii="Times New Roman" w:hAnsi="Times New Roman" w:cs="Times New Roman"/>
          <w:i/>
          <w:color w:val="000000"/>
          <w:sz w:val="24"/>
          <w:shd w:val="clear" w:color="auto" w:fill="FFFFFF"/>
        </w:rPr>
        <w:t xml:space="preserve"> stress (using the PSI-SF total stress score) with child cognitive outcomes</w:t>
      </w:r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3261"/>
        <w:gridCol w:w="2551"/>
        <w:gridCol w:w="2693"/>
        <w:gridCol w:w="993"/>
      </w:tblGrid>
      <w:tr w:rsidR="006E2400" w:rsidRPr="002C19CA" w14:paraId="59439D56" w14:textId="77777777" w:rsidTr="003C371B">
        <w:trPr>
          <w:trHeight w:val="641"/>
        </w:trPr>
        <w:tc>
          <w:tcPr>
            <w:tcW w:w="3261" w:type="dxa"/>
          </w:tcPr>
          <w:p w14:paraId="7C5C4ECB" w14:textId="77777777" w:rsidR="006E2400" w:rsidRPr="002C19CA" w:rsidRDefault="006E2400" w:rsidP="00CF7C9A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b/>
                <w:sz w:val="24"/>
              </w:rPr>
            </w:pPr>
            <w:r w:rsidRPr="002C19CA">
              <w:rPr>
                <w:rFonts w:ascii="Times New Roman" w:hAnsi="Times New Roman" w:cs="Times New Roman"/>
                <w:b/>
                <w:sz w:val="24"/>
              </w:rPr>
              <w:t>Mullen Scales (T-scores)</w:t>
            </w:r>
          </w:p>
        </w:tc>
        <w:tc>
          <w:tcPr>
            <w:tcW w:w="2551" w:type="dxa"/>
          </w:tcPr>
          <w:p w14:paraId="7C47B283" w14:textId="0B437D32" w:rsidR="006E2400" w:rsidRPr="002C19CA" w:rsidRDefault="004908B7" w:rsidP="00CF7C9A">
            <w:pPr>
              <w:pStyle w:val="ListParagraph"/>
              <w:spacing w:line="360" w:lineRule="auto"/>
              <w:ind w:left="0"/>
              <w:jc w:val="left"/>
              <w:rPr>
                <w:rFonts w:ascii="Times New Roman" w:hAnsi="Times New Roman" w:cs="Times New Roman"/>
                <w:b/>
                <w:sz w:val="24"/>
              </w:rPr>
            </w:pPr>
            <w:r w:rsidRPr="002C19CA">
              <w:rPr>
                <w:rFonts w:ascii="Times New Roman" w:hAnsi="Times New Roman" w:cs="Times New Roman"/>
                <w:b/>
                <w:sz w:val="24"/>
              </w:rPr>
              <w:t xml:space="preserve">Unadjusted mean difference </w:t>
            </w:r>
            <w:r w:rsidR="006E2400" w:rsidRPr="002C19CA">
              <w:rPr>
                <w:rFonts w:ascii="Times New Roman" w:hAnsi="Times New Roman" w:cs="Times New Roman"/>
                <w:b/>
                <w:sz w:val="24"/>
              </w:rPr>
              <w:t xml:space="preserve">(95% CI)  </w:t>
            </w:r>
          </w:p>
        </w:tc>
        <w:tc>
          <w:tcPr>
            <w:tcW w:w="2693" w:type="dxa"/>
          </w:tcPr>
          <w:p w14:paraId="659833AA" w14:textId="7D4B5E75" w:rsidR="006E2400" w:rsidRPr="002C19CA" w:rsidRDefault="004908B7" w:rsidP="00CF7C9A">
            <w:pPr>
              <w:pStyle w:val="ListParagraph"/>
              <w:spacing w:line="360" w:lineRule="auto"/>
              <w:ind w:left="0"/>
              <w:jc w:val="left"/>
              <w:rPr>
                <w:rFonts w:ascii="Times New Roman" w:hAnsi="Times New Roman" w:cs="Times New Roman"/>
                <w:b/>
                <w:sz w:val="24"/>
              </w:rPr>
            </w:pPr>
            <w:r w:rsidRPr="002C19CA">
              <w:rPr>
                <w:rFonts w:ascii="Times New Roman" w:hAnsi="Times New Roman" w:cs="Times New Roman"/>
                <w:b/>
                <w:sz w:val="24"/>
              </w:rPr>
              <w:t>Adjusted</w:t>
            </w:r>
            <w:r w:rsidR="006E2400" w:rsidRPr="002C19CA">
              <w:rPr>
                <w:rFonts w:ascii="Times New Roman" w:hAnsi="Times New Roman" w:cs="Times New Roman"/>
                <w:b/>
                <w:sz w:val="24"/>
              </w:rPr>
              <w:t xml:space="preserve"> mean difference (95% CI)   </w:t>
            </w:r>
          </w:p>
        </w:tc>
        <w:tc>
          <w:tcPr>
            <w:tcW w:w="993" w:type="dxa"/>
          </w:tcPr>
          <w:p w14:paraId="1B02E623" w14:textId="77777777" w:rsidR="006E2400" w:rsidRPr="002C19CA" w:rsidRDefault="006E2400" w:rsidP="00CF7C9A">
            <w:pPr>
              <w:pStyle w:val="ListParagraph"/>
              <w:spacing w:line="360" w:lineRule="auto"/>
              <w:ind w:left="0"/>
              <w:jc w:val="left"/>
              <w:rPr>
                <w:rFonts w:ascii="Times New Roman" w:hAnsi="Times New Roman" w:cs="Times New Roman"/>
                <w:b/>
                <w:sz w:val="24"/>
              </w:rPr>
            </w:pPr>
            <w:r w:rsidRPr="002C19CA">
              <w:rPr>
                <w:rFonts w:ascii="Times New Roman" w:hAnsi="Times New Roman" w:cs="Times New Roman"/>
                <w:b/>
                <w:sz w:val="24"/>
              </w:rPr>
              <w:t>P value</w:t>
            </w:r>
            <w:r w:rsidR="00FA68B8" w:rsidRPr="002C19CA">
              <w:rPr>
                <w:rFonts w:ascii="Times New Roman" w:hAnsi="Times New Roman" w:cs="Times New Roman"/>
                <w:sz w:val="24"/>
                <w:szCs w:val="16"/>
              </w:rPr>
              <w:t>*</w:t>
            </w:r>
          </w:p>
        </w:tc>
      </w:tr>
      <w:tr w:rsidR="00B360CE" w:rsidRPr="002C19CA" w14:paraId="28B228D9" w14:textId="77777777" w:rsidTr="003C371B">
        <w:trPr>
          <w:trHeight w:val="317"/>
        </w:trPr>
        <w:tc>
          <w:tcPr>
            <w:tcW w:w="3261" w:type="dxa"/>
          </w:tcPr>
          <w:p w14:paraId="11F7D72B" w14:textId="77777777" w:rsidR="00B360CE" w:rsidRPr="002C19CA" w:rsidRDefault="00B360CE" w:rsidP="00CF7C9A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2C19CA">
              <w:rPr>
                <w:rFonts w:ascii="Times New Roman" w:hAnsi="Times New Roman" w:cs="Times New Roman"/>
                <w:sz w:val="24"/>
              </w:rPr>
              <w:t>Expressive Language</w:t>
            </w:r>
          </w:p>
        </w:tc>
        <w:tc>
          <w:tcPr>
            <w:tcW w:w="2551" w:type="dxa"/>
          </w:tcPr>
          <w:p w14:paraId="6C0647D0" w14:textId="1727C528" w:rsidR="00B360CE" w:rsidRPr="002C19CA" w:rsidRDefault="00B360CE" w:rsidP="00CF7C9A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2C19CA">
              <w:rPr>
                <w:rFonts w:ascii="Times New Roman" w:hAnsi="Times New Roman" w:cs="Times New Roman"/>
                <w:sz w:val="24"/>
              </w:rPr>
              <w:t>-0.12 (-0.17 to -0.07)</w:t>
            </w:r>
          </w:p>
        </w:tc>
        <w:tc>
          <w:tcPr>
            <w:tcW w:w="2693" w:type="dxa"/>
          </w:tcPr>
          <w:p w14:paraId="47FDE36F" w14:textId="6BC35DC1" w:rsidR="00B360CE" w:rsidRPr="002C19CA" w:rsidRDefault="00B360CE" w:rsidP="00CF7C9A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</w:rPr>
            </w:pPr>
            <w:r w:rsidRPr="002C19CA">
              <w:rPr>
                <w:rFonts w:ascii="Times New Roman" w:hAnsi="Times New Roman" w:cs="Times New Roman"/>
                <w:sz w:val="24"/>
              </w:rPr>
              <w:t>-0.07 (-0.12 to -0.01)</w:t>
            </w:r>
          </w:p>
        </w:tc>
        <w:tc>
          <w:tcPr>
            <w:tcW w:w="993" w:type="dxa"/>
          </w:tcPr>
          <w:p w14:paraId="720AF050" w14:textId="40F0A73B" w:rsidR="00B360CE" w:rsidRPr="002C19CA" w:rsidRDefault="00B360CE" w:rsidP="00CF7C9A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 w:rsidRPr="002C19CA">
              <w:rPr>
                <w:rFonts w:ascii="Times New Roman" w:hAnsi="Times New Roman" w:cs="Times New Roman"/>
                <w:sz w:val="24"/>
              </w:rPr>
              <w:t>0.01</w:t>
            </w:r>
          </w:p>
        </w:tc>
      </w:tr>
      <w:tr w:rsidR="00B360CE" w:rsidRPr="002C19CA" w14:paraId="3C34617A" w14:textId="77777777" w:rsidTr="003C371B">
        <w:trPr>
          <w:trHeight w:val="322"/>
        </w:trPr>
        <w:tc>
          <w:tcPr>
            <w:tcW w:w="3261" w:type="dxa"/>
          </w:tcPr>
          <w:p w14:paraId="55D5C301" w14:textId="77777777" w:rsidR="00B360CE" w:rsidRPr="002C19CA" w:rsidRDefault="00B360CE" w:rsidP="00CF7C9A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2C19CA">
              <w:rPr>
                <w:rFonts w:ascii="Times New Roman" w:hAnsi="Times New Roman" w:cs="Times New Roman"/>
                <w:sz w:val="24"/>
              </w:rPr>
              <w:lastRenderedPageBreak/>
              <w:t>Fine Motor</w:t>
            </w:r>
          </w:p>
        </w:tc>
        <w:tc>
          <w:tcPr>
            <w:tcW w:w="2551" w:type="dxa"/>
          </w:tcPr>
          <w:p w14:paraId="04A6E3B8" w14:textId="6B4C4E7C" w:rsidR="00B360CE" w:rsidRPr="002C19CA" w:rsidRDefault="00B360CE" w:rsidP="00CF7C9A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2C19CA">
              <w:rPr>
                <w:rFonts w:ascii="Times New Roman" w:hAnsi="Times New Roman" w:cs="Times New Roman"/>
                <w:sz w:val="24"/>
              </w:rPr>
              <w:t>-0.06 (-0.12 to -0.01)</w:t>
            </w:r>
          </w:p>
        </w:tc>
        <w:tc>
          <w:tcPr>
            <w:tcW w:w="2693" w:type="dxa"/>
          </w:tcPr>
          <w:p w14:paraId="117AC1F8" w14:textId="696BD2E5" w:rsidR="00B360CE" w:rsidRPr="002C19CA" w:rsidRDefault="00B360CE" w:rsidP="00CF7C9A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</w:rPr>
            </w:pPr>
            <w:r w:rsidRPr="002C19CA">
              <w:rPr>
                <w:rFonts w:ascii="Times New Roman" w:hAnsi="Times New Roman" w:cs="Times New Roman"/>
                <w:sz w:val="24"/>
              </w:rPr>
              <w:t>-0.02 (-0.08 to 0.05)</w:t>
            </w:r>
          </w:p>
        </w:tc>
        <w:tc>
          <w:tcPr>
            <w:tcW w:w="993" w:type="dxa"/>
          </w:tcPr>
          <w:p w14:paraId="2D6FFC72" w14:textId="6886921A" w:rsidR="00B360CE" w:rsidRPr="002C19CA" w:rsidRDefault="00B360CE" w:rsidP="00CF7C9A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 w:rsidRPr="002C19CA">
              <w:rPr>
                <w:rFonts w:ascii="Times New Roman" w:hAnsi="Times New Roman" w:cs="Times New Roman"/>
                <w:sz w:val="24"/>
              </w:rPr>
              <w:t>0.58</w:t>
            </w:r>
          </w:p>
        </w:tc>
      </w:tr>
      <w:tr w:rsidR="00B360CE" w:rsidRPr="002C19CA" w14:paraId="2239E45E" w14:textId="77777777" w:rsidTr="003C371B">
        <w:trPr>
          <w:trHeight w:val="277"/>
        </w:trPr>
        <w:tc>
          <w:tcPr>
            <w:tcW w:w="3261" w:type="dxa"/>
          </w:tcPr>
          <w:p w14:paraId="408C6AC6" w14:textId="77777777" w:rsidR="00B360CE" w:rsidRPr="002C19CA" w:rsidRDefault="00B360CE" w:rsidP="00CF7C9A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2C19CA">
              <w:rPr>
                <w:rFonts w:ascii="Times New Roman" w:hAnsi="Times New Roman" w:cs="Times New Roman"/>
                <w:sz w:val="24"/>
              </w:rPr>
              <w:t>Gross Motor</w:t>
            </w:r>
          </w:p>
        </w:tc>
        <w:tc>
          <w:tcPr>
            <w:tcW w:w="2551" w:type="dxa"/>
          </w:tcPr>
          <w:p w14:paraId="65E90585" w14:textId="0D9FD367" w:rsidR="00B360CE" w:rsidRPr="002C19CA" w:rsidRDefault="00B360CE" w:rsidP="00CF7C9A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2C19CA">
              <w:rPr>
                <w:rFonts w:ascii="Times New Roman" w:hAnsi="Times New Roman" w:cs="Times New Roman"/>
                <w:sz w:val="24"/>
              </w:rPr>
              <w:t>-0.08 (-0.13 to -0.02)</w:t>
            </w:r>
          </w:p>
        </w:tc>
        <w:tc>
          <w:tcPr>
            <w:tcW w:w="2693" w:type="dxa"/>
          </w:tcPr>
          <w:p w14:paraId="3785A61E" w14:textId="477DD5BB" w:rsidR="00B360CE" w:rsidRPr="002C19CA" w:rsidRDefault="00B360CE" w:rsidP="00CF7C9A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</w:rPr>
            </w:pPr>
            <w:r w:rsidRPr="002C19CA">
              <w:rPr>
                <w:rFonts w:ascii="Times New Roman" w:hAnsi="Times New Roman" w:cs="Times New Roman"/>
                <w:sz w:val="24"/>
              </w:rPr>
              <w:t>-0.12 (-0.18 to -0.05)</w:t>
            </w:r>
          </w:p>
        </w:tc>
        <w:tc>
          <w:tcPr>
            <w:tcW w:w="993" w:type="dxa"/>
          </w:tcPr>
          <w:p w14:paraId="1D42AED5" w14:textId="417D536E" w:rsidR="00B360CE" w:rsidRPr="002C19CA" w:rsidRDefault="00B360CE" w:rsidP="00CF7C9A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 w:rsidRPr="002C19CA">
              <w:rPr>
                <w:rFonts w:ascii="Times New Roman" w:hAnsi="Times New Roman" w:cs="Times New Roman"/>
                <w:sz w:val="24"/>
              </w:rPr>
              <w:t>&lt;0.01</w:t>
            </w:r>
          </w:p>
        </w:tc>
      </w:tr>
      <w:tr w:rsidR="00B360CE" w:rsidRPr="002C19CA" w14:paraId="57C0F162" w14:textId="77777777" w:rsidTr="003C371B">
        <w:trPr>
          <w:trHeight w:val="293"/>
        </w:trPr>
        <w:tc>
          <w:tcPr>
            <w:tcW w:w="3261" w:type="dxa"/>
          </w:tcPr>
          <w:p w14:paraId="21FAAC76" w14:textId="77777777" w:rsidR="00B360CE" w:rsidRPr="002C19CA" w:rsidRDefault="00B360CE" w:rsidP="00CF7C9A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2C19CA">
              <w:rPr>
                <w:rFonts w:ascii="Times New Roman" w:hAnsi="Times New Roman" w:cs="Times New Roman"/>
                <w:sz w:val="24"/>
              </w:rPr>
              <w:t>Receptive Language</w:t>
            </w:r>
          </w:p>
        </w:tc>
        <w:tc>
          <w:tcPr>
            <w:tcW w:w="2551" w:type="dxa"/>
          </w:tcPr>
          <w:p w14:paraId="28B6FB31" w14:textId="7FF67D65" w:rsidR="00B360CE" w:rsidRPr="002C19CA" w:rsidRDefault="00B360CE" w:rsidP="00CF7C9A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2C19CA">
              <w:rPr>
                <w:rFonts w:ascii="Times New Roman" w:hAnsi="Times New Roman" w:cs="Times New Roman"/>
                <w:sz w:val="24"/>
              </w:rPr>
              <w:t>-0.09 (-0.14 to -0.03)</w:t>
            </w:r>
          </w:p>
        </w:tc>
        <w:tc>
          <w:tcPr>
            <w:tcW w:w="2693" w:type="dxa"/>
          </w:tcPr>
          <w:p w14:paraId="0ECF55DA" w14:textId="2E35951C" w:rsidR="00B360CE" w:rsidRPr="002C19CA" w:rsidRDefault="00B360CE" w:rsidP="00CF7C9A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</w:rPr>
            </w:pPr>
            <w:r w:rsidRPr="002C19CA">
              <w:rPr>
                <w:rFonts w:ascii="Times New Roman" w:hAnsi="Times New Roman" w:cs="Times New Roman"/>
                <w:sz w:val="24"/>
              </w:rPr>
              <w:t>-0.06 (-0.13 to  0.00)</w:t>
            </w:r>
          </w:p>
        </w:tc>
        <w:tc>
          <w:tcPr>
            <w:tcW w:w="993" w:type="dxa"/>
          </w:tcPr>
          <w:p w14:paraId="431D57DF" w14:textId="58A6321B" w:rsidR="00B360CE" w:rsidRPr="002C19CA" w:rsidRDefault="00B360CE" w:rsidP="00CF7C9A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 w:rsidRPr="002C19CA">
              <w:rPr>
                <w:rFonts w:ascii="Times New Roman" w:hAnsi="Times New Roman" w:cs="Times New Roman"/>
                <w:sz w:val="24"/>
              </w:rPr>
              <w:t>0.06</w:t>
            </w:r>
          </w:p>
        </w:tc>
      </w:tr>
      <w:tr w:rsidR="00B360CE" w:rsidRPr="002C19CA" w14:paraId="6CF47201" w14:textId="77777777" w:rsidTr="003C371B">
        <w:trPr>
          <w:trHeight w:val="285"/>
        </w:trPr>
        <w:tc>
          <w:tcPr>
            <w:tcW w:w="3261" w:type="dxa"/>
          </w:tcPr>
          <w:p w14:paraId="1FF9219B" w14:textId="77777777" w:rsidR="00B360CE" w:rsidRPr="002C19CA" w:rsidRDefault="00B360CE" w:rsidP="00CF7C9A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2C19CA">
              <w:rPr>
                <w:rFonts w:ascii="Times New Roman" w:hAnsi="Times New Roman" w:cs="Times New Roman"/>
                <w:sz w:val="24"/>
              </w:rPr>
              <w:t xml:space="preserve">Visual Reception </w:t>
            </w:r>
          </w:p>
        </w:tc>
        <w:tc>
          <w:tcPr>
            <w:tcW w:w="2551" w:type="dxa"/>
          </w:tcPr>
          <w:p w14:paraId="338B0B74" w14:textId="7ADD14F7" w:rsidR="00B360CE" w:rsidRPr="002C19CA" w:rsidRDefault="00B360CE" w:rsidP="00CF7C9A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2C19CA">
              <w:rPr>
                <w:rFonts w:ascii="Times New Roman" w:hAnsi="Times New Roman" w:cs="Times New Roman"/>
                <w:sz w:val="24"/>
              </w:rPr>
              <w:t>-0.11 (-0.18 to -0.05)</w:t>
            </w:r>
          </w:p>
        </w:tc>
        <w:tc>
          <w:tcPr>
            <w:tcW w:w="2693" w:type="dxa"/>
          </w:tcPr>
          <w:p w14:paraId="78433A4D" w14:textId="0E7A3BCC" w:rsidR="00B360CE" w:rsidRPr="002C19CA" w:rsidRDefault="00B360CE" w:rsidP="00CF7C9A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</w:rPr>
            </w:pPr>
            <w:r w:rsidRPr="002C19CA">
              <w:rPr>
                <w:rFonts w:ascii="Times New Roman" w:hAnsi="Times New Roman" w:cs="Times New Roman"/>
                <w:sz w:val="24"/>
              </w:rPr>
              <w:t>-0.09 (-0.16 to -0.02)</w:t>
            </w:r>
          </w:p>
        </w:tc>
        <w:tc>
          <w:tcPr>
            <w:tcW w:w="993" w:type="dxa"/>
          </w:tcPr>
          <w:p w14:paraId="4620A205" w14:textId="0254C287" w:rsidR="00B360CE" w:rsidRPr="002C19CA" w:rsidRDefault="00B360CE" w:rsidP="00CF7C9A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 w:rsidRPr="002C19CA">
              <w:rPr>
                <w:rFonts w:ascii="Times New Roman" w:hAnsi="Times New Roman" w:cs="Times New Roman"/>
                <w:sz w:val="24"/>
              </w:rPr>
              <w:t>0.02</w:t>
            </w:r>
          </w:p>
        </w:tc>
      </w:tr>
      <w:tr w:rsidR="00B360CE" w:rsidRPr="002C19CA" w14:paraId="3A49F15B" w14:textId="77777777" w:rsidTr="003C371B">
        <w:trPr>
          <w:trHeight w:val="68"/>
        </w:trPr>
        <w:tc>
          <w:tcPr>
            <w:tcW w:w="3261" w:type="dxa"/>
          </w:tcPr>
          <w:p w14:paraId="78C6888C" w14:textId="69325041" w:rsidR="00B360CE" w:rsidRPr="002C19CA" w:rsidRDefault="00B360CE" w:rsidP="00CF7C9A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2C19CA">
              <w:rPr>
                <w:rFonts w:ascii="Times New Roman" w:hAnsi="Times New Roman" w:cs="Times New Roman"/>
                <w:sz w:val="24"/>
              </w:rPr>
              <w:t>Early Learning Composite Score</w:t>
            </w:r>
          </w:p>
        </w:tc>
        <w:tc>
          <w:tcPr>
            <w:tcW w:w="2551" w:type="dxa"/>
          </w:tcPr>
          <w:p w14:paraId="73714A2F" w14:textId="2D9E0DEE" w:rsidR="00B360CE" w:rsidRPr="002C19CA" w:rsidRDefault="006F29CA" w:rsidP="00CF7C9A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2C19CA">
              <w:rPr>
                <w:rFonts w:ascii="Times New Roman" w:hAnsi="Times New Roman" w:cs="Times New Roman"/>
                <w:sz w:val="24"/>
              </w:rPr>
              <w:t xml:space="preserve">-0.19 (-0.27 to </w:t>
            </w:r>
            <w:r w:rsidR="00B360CE" w:rsidRPr="002C19CA">
              <w:rPr>
                <w:rFonts w:ascii="Times New Roman" w:hAnsi="Times New Roman" w:cs="Times New Roman"/>
                <w:sz w:val="24"/>
              </w:rPr>
              <w:t>-0.10)</w:t>
            </w:r>
          </w:p>
        </w:tc>
        <w:tc>
          <w:tcPr>
            <w:tcW w:w="2693" w:type="dxa"/>
          </w:tcPr>
          <w:p w14:paraId="5C37D97E" w14:textId="30BDE310" w:rsidR="00B360CE" w:rsidRPr="002C19CA" w:rsidRDefault="006F29CA" w:rsidP="00CF7C9A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</w:rPr>
            </w:pPr>
            <w:r w:rsidRPr="002C19CA">
              <w:rPr>
                <w:rFonts w:ascii="Times New Roman" w:hAnsi="Times New Roman" w:cs="Times New Roman"/>
                <w:sz w:val="24"/>
              </w:rPr>
              <w:t xml:space="preserve">-0.11 (-0.20 to </w:t>
            </w:r>
            <w:r w:rsidR="00B360CE" w:rsidRPr="002C19CA">
              <w:rPr>
                <w:rFonts w:ascii="Times New Roman" w:hAnsi="Times New Roman" w:cs="Times New Roman"/>
                <w:sz w:val="24"/>
              </w:rPr>
              <w:t>-0.02)</w:t>
            </w:r>
          </w:p>
        </w:tc>
        <w:tc>
          <w:tcPr>
            <w:tcW w:w="993" w:type="dxa"/>
          </w:tcPr>
          <w:p w14:paraId="659FB0AE" w14:textId="53FE4F3D" w:rsidR="00B360CE" w:rsidRPr="002C19CA" w:rsidRDefault="00B360CE" w:rsidP="00CF7C9A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</w:rPr>
            </w:pPr>
            <w:r w:rsidRPr="002C19CA">
              <w:rPr>
                <w:rFonts w:ascii="Times New Roman" w:hAnsi="Times New Roman" w:cs="Times New Roman"/>
                <w:sz w:val="24"/>
              </w:rPr>
              <w:t>0.02</w:t>
            </w:r>
          </w:p>
        </w:tc>
      </w:tr>
    </w:tbl>
    <w:p w14:paraId="00DA0E57" w14:textId="7A398F16" w:rsidR="001924AF" w:rsidRDefault="00844F99" w:rsidP="00627817">
      <w:pPr>
        <w:spacing w:after="0" w:line="360" w:lineRule="auto"/>
        <w:rPr>
          <w:rFonts w:ascii="Times New Roman" w:hAnsi="Times New Roman" w:cs="Times New Roman"/>
          <w:i/>
          <w:szCs w:val="18"/>
          <w:shd w:val="clear" w:color="auto" w:fill="FFFFFF"/>
        </w:rPr>
      </w:pPr>
      <w:r w:rsidRPr="00CF7C9A">
        <w:rPr>
          <w:rFonts w:ascii="Times New Roman" w:hAnsi="Times New Roman" w:cs="Times New Roman"/>
          <w:i/>
          <w:szCs w:val="16"/>
        </w:rPr>
        <w:t>*</w:t>
      </w:r>
      <w:r w:rsidRPr="00CF7C9A">
        <w:rPr>
          <w:rFonts w:ascii="Times New Roman" w:hAnsi="Times New Roman" w:cs="Times New Roman"/>
          <w:i/>
        </w:rPr>
        <w:t xml:space="preserve"> Regression analysis was carried out </w:t>
      </w:r>
      <w:r w:rsidR="0089644B" w:rsidRPr="00CF7C9A">
        <w:rPr>
          <w:rFonts w:ascii="Times New Roman" w:hAnsi="Times New Roman" w:cs="Times New Roman"/>
          <w:i/>
        </w:rPr>
        <w:t>relating</w:t>
      </w:r>
      <w:r w:rsidRPr="00CF7C9A">
        <w:rPr>
          <w:rFonts w:ascii="Times New Roman" w:hAnsi="Times New Roman" w:cs="Times New Roman"/>
          <w:i/>
        </w:rPr>
        <w:t xml:space="preserve"> MSEL scales and </w:t>
      </w:r>
      <w:r w:rsidR="009113D6" w:rsidRPr="00CF7C9A">
        <w:rPr>
          <w:rFonts w:ascii="Times New Roman" w:hAnsi="Times New Roman" w:cs="Times New Roman"/>
          <w:i/>
        </w:rPr>
        <w:t>maternal</w:t>
      </w:r>
      <w:r w:rsidR="00CC0A59" w:rsidRPr="00CF7C9A">
        <w:rPr>
          <w:rFonts w:ascii="Times New Roman" w:hAnsi="Times New Roman" w:cs="Times New Roman"/>
          <w:i/>
        </w:rPr>
        <w:t xml:space="preserve"> stress. The </w:t>
      </w:r>
      <w:r w:rsidR="0049108C" w:rsidRPr="00CF7C9A">
        <w:rPr>
          <w:rFonts w:ascii="Times New Roman" w:hAnsi="Times New Roman" w:cs="Times New Roman"/>
          <w:i/>
          <w:szCs w:val="18"/>
          <w:shd w:val="clear" w:color="auto" w:fill="FFFFFF"/>
        </w:rPr>
        <w:t>models were</w:t>
      </w:r>
      <w:r w:rsidR="00FA68B8" w:rsidRPr="00CF7C9A">
        <w:rPr>
          <w:rFonts w:ascii="Times New Roman" w:hAnsi="Times New Roman" w:cs="Times New Roman"/>
          <w:i/>
          <w:szCs w:val="18"/>
          <w:shd w:val="clear" w:color="auto" w:fill="FFFFFF"/>
        </w:rPr>
        <w:t xml:space="preserve"> adjusted for</w:t>
      </w:r>
      <w:r w:rsidR="00E85C3C" w:rsidRPr="00CF7C9A">
        <w:rPr>
          <w:rFonts w:ascii="Times New Roman" w:hAnsi="Times New Roman" w:cs="Times New Roman"/>
          <w:i/>
          <w:szCs w:val="18"/>
          <w:shd w:val="clear" w:color="auto" w:fill="FFFFFF"/>
        </w:rPr>
        <w:t xml:space="preserve"> tested confounders (</w:t>
      </w:r>
      <w:r w:rsidR="00FA68B8" w:rsidRPr="00CF7C9A">
        <w:rPr>
          <w:rFonts w:ascii="Times New Roman" w:hAnsi="Times New Roman" w:cs="Times New Roman"/>
          <w:i/>
          <w:szCs w:val="18"/>
          <w:shd w:val="clear" w:color="auto" w:fill="FFFFFF"/>
        </w:rPr>
        <w:t>infant age, HIV status, growth rate</w:t>
      </w:r>
      <w:r w:rsidR="00DD30E6" w:rsidRPr="00CF7C9A">
        <w:rPr>
          <w:rFonts w:ascii="Times New Roman" w:hAnsi="Times New Roman" w:cs="Times New Roman"/>
          <w:i/>
          <w:szCs w:val="18"/>
          <w:shd w:val="clear" w:color="auto" w:fill="FFFFFF"/>
        </w:rPr>
        <w:t xml:space="preserve">, </w:t>
      </w:r>
      <w:r w:rsidR="003E4CE1" w:rsidRPr="00CF7C9A">
        <w:rPr>
          <w:rFonts w:ascii="Times New Roman" w:hAnsi="Times New Roman" w:cs="Times New Roman"/>
          <w:i/>
          <w:szCs w:val="18"/>
          <w:shd w:val="clear" w:color="auto" w:fill="FFFFFF"/>
        </w:rPr>
        <w:t>and examiner</w:t>
      </w:r>
      <w:r w:rsidR="00FA68B8" w:rsidRPr="00CF7C9A">
        <w:rPr>
          <w:rFonts w:ascii="Times New Roman" w:hAnsi="Times New Roman" w:cs="Times New Roman"/>
          <w:i/>
          <w:szCs w:val="18"/>
          <w:shd w:val="clear" w:color="auto" w:fill="FFFFFF"/>
        </w:rPr>
        <w:t xml:space="preserve"> conducting the Mullen</w:t>
      </w:r>
      <w:r w:rsidR="003E4CE1" w:rsidRPr="00CF7C9A">
        <w:rPr>
          <w:rFonts w:ascii="Times New Roman" w:hAnsi="Times New Roman" w:cs="Times New Roman"/>
          <w:i/>
          <w:szCs w:val="18"/>
          <w:shd w:val="clear" w:color="auto" w:fill="FFFFFF"/>
        </w:rPr>
        <w:t xml:space="preserve"> assessments</w:t>
      </w:r>
      <w:r w:rsidR="00E85C3C" w:rsidRPr="00CF7C9A">
        <w:rPr>
          <w:rFonts w:ascii="Times New Roman" w:hAnsi="Times New Roman" w:cs="Times New Roman"/>
          <w:i/>
          <w:szCs w:val="18"/>
          <w:shd w:val="clear" w:color="auto" w:fill="FFFFFF"/>
        </w:rPr>
        <w:t>)</w:t>
      </w:r>
      <w:r w:rsidR="00FA68B8" w:rsidRPr="00CF7C9A">
        <w:rPr>
          <w:rFonts w:ascii="Times New Roman" w:hAnsi="Times New Roman" w:cs="Times New Roman"/>
          <w:i/>
          <w:szCs w:val="18"/>
          <w:shd w:val="clear" w:color="auto" w:fill="FFFFFF"/>
        </w:rPr>
        <w:t>.</w:t>
      </w:r>
    </w:p>
    <w:p w14:paraId="10380C77" w14:textId="77777777" w:rsidR="00627817" w:rsidRPr="00627817" w:rsidRDefault="00627817" w:rsidP="00627817">
      <w:pPr>
        <w:spacing w:after="0" w:line="360" w:lineRule="auto"/>
        <w:rPr>
          <w:rFonts w:ascii="Times New Roman" w:hAnsi="Times New Roman" w:cs="Times New Roman"/>
          <w:i/>
          <w:szCs w:val="18"/>
          <w:shd w:val="clear" w:color="auto" w:fill="FFFFFF"/>
        </w:rPr>
      </w:pPr>
    </w:p>
    <w:p w14:paraId="5A486E4E" w14:textId="3CBAED84" w:rsidR="00B25EC1" w:rsidRPr="00CF7C9A" w:rsidRDefault="00C37F83" w:rsidP="00CF7C9A">
      <w:pPr>
        <w:spacing w:line="360" w:lineRule="auto"/>
        <w:rPr>
          <w:rFonts w:ascii="Times New Roman" w:hAnsi="Times New Roman" w:cs="Times New Roman"/>
          <w:i/>
          <w:sz w:val="24"/>
          <w:szCs w:val="18"/>
          <w:shd w:val="clear" w:color="auto" w:fill="FFFFFF"/>
        </w:rPr>
      </w:pPr>
      <w:r w:rsidRPr="00CF7C9A">
        <w:rPr>
          <w:rFonts w:ascii="Times New Roman" w:hAnsi="Times New Roman" w:cs="Times New Roman"/>
          <w:i/>
          <w:sz w:val="24"/>
          <w:szCs w:val="18"/>
          <w:shd w:val="clear" w:color="auto" w:fill="FFFFFF"/>
        </w:rPr>
        <w:t>Table 4: Selected Infant and caregiver characteristics by HIV status</w:t>
      </w:r>
    </w:p>
    <w:tbl>
      <w:tblPr>
        <w:tblStyle w:val="TableGrid"/>
        <w:tblW w:w="9498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2977"/>
        <w:gridCol w:w="1134"/>
        <w:gridCol w:w="709"/>
        <w:gridCol w:w="1134"/>
        <w:gridCol w:w="709"/>
        <w:gridCol w:w="1134"/>
        <w:gridCol w:w="708"/>
        <w:gridCol w:w="993"/>
      </w:tblGrid>
      <w:tr w:rsidR="003C371B" w:rsidRPr="001924AF" w14:paraId="79D28580" w14:textId="77777777" w:rsidTr="002D6733">
        <w:trPr>
          <w:trHeight w:val="779"/>
        </w:trPr>
        <w:tc>
          <w:tcPr>
            <w:tcW w:w="2977" w:type="dxa"/>
          </w:tcPr>
          <w:p w14:paraId="1D4F3C62" w14:textId="77777777" w:rsidR="00C37F83" w:rsidRPr="001924AF" w:rsidRDefault="00C37F83" w:rsidP="00CF7C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b/>
                <w:sz w:val="24"/>
                <w:szCs w:val="24"/>
              </w:rPr>
              <w:t>Characteristics</w:t>
            </w:r>
          </w:p>
          <w:p w14:paraId="03CC4183" w14:textId="77777777" w:rsidR="00C37F83" w:rsidRPr="001924AF" w:rsidRDefault="00C37F83" w:rsidP="00CF7C9A">
            <w:pPr>
              <w:spacing w:line="360" w:lineRule="auto"/>
              <w:ind w:left="425" w:hanging="425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843" w:type="dxa"/>
            <w:gridSpan w:val="2"/>
          </w:tcPr>
          <w:p w14:paraId="4DFA041F" w14:textId="77777777" w:rsidR="00C37F83" w:rsidRPr="001924AF" w:rsidRDefault="00C37F83" w:rsidP="00CF7C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b/>
                <w:sz w:val="24"/>
                <w:szCs w:val="24"/>
              </w:rPr>
              <w:t>HIV Positive infants (n=16)</w:t>
            </w:r>
          </w:p>
        </w:tc>
        <w:tc>
          <w:tcPr>
            <w:tcW w:w="1843" w:type="dxa"/>
            <w:gridSpan w:val="2"/>
          </w:tcPr>
          <w:p w14:paraId="66188AA2" w14:textId="77777777" w:rsidR="002D6733" w:rsidRPr="001924AF" w:rsidRDefault="002D6733" w:rsidP="00CF7C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b/>
                <w:sz w:val="24"/>
                <w:szCs w:val="24"/>
              </w:rPr>
              <w:t>HEU</w:t>
            </w:r>
            <w:r w:rsidR="00C37F83" w:rsidRPr="001924AF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infants </w:t>
            </w:r>
          </w:p>
          <w:p w14:paraId="0B7D08AF" w14:textId="568B6861" w:rsidR="00C37F83" w:rsidRPr="001924AF" w:rsidRDefault="00C37F83" w:rsidP="00CF7C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b/>
                <w:sz w:val="24"/>
                <w:szCs w:val="24"/>
              </w:rPr>
              <w:t>(n =381)</w:t>
            </w:r>
          </w:p>
        </w:tc>
        <w:tc>
          <w:tcPr>
            <w:tcW w:w="1842" w:type="dxa"/>
            <w:gridSpan w:val="2"/>
          </w:tcPr>
          <w:p w14:paraId="56C2D8DF" w14:textId="77777777" w:rsidR="00C37F83" w:rsidRPr="001924AF" w:rsidRDefault="00C37F83" w:rsidP="00CF7C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b/>
                <w:sz w:val="24"/>
                <w:szCs w:val="24"/>
              </w:rPr>
              <w:t>Total Sample (n=397)</w:t>
            </w:r>
          </w:p>
        </w:tc>
        <w:tc>
          <w:tcPr>
            <w:tcW w:w="993" w:type="dxa"/>
          </w:tcPr>
          <w:p w14:paraId="0C06BECD" w14:textId="77777777" w:rsidR="00C37F83" w:rsidRPr="001924AF" w:rsidRDefault="00C37F83" w:rsidP="00CF7C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highlight w:val="yellow"/>
              </w:rPr>
            </w:pPr>
            <w:r w:rsidRPr="001924AF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P Values </w:t>
            </w:r>
          </w:p>
        </w:tc>
      </w:tr>
      <w:tr w:rsidR="003C371B" w:rsidRPr="001924AF" w14:paraId="6E606568" w14:textId="77777777" w:rsidTr="002D6733">
        <w:trPr>
          <w:trHeight w:val="353"/>
        </w:trPr>
        <w:tc>
          <w:tcPr>
            <w:tcW w:w="2977" w:type="dxa"/>
            <w:shd w:val="clear" w:color="auto" w:fill="auto"/>
          </w:tcPr>
          <w:p w14:paraId="1C588733" w14:textId="77777777" w:rsidR="00C37F83" w:rsidRPr="001924AF" w:rsidRDefault="00C37F83" w:rsidP="00CF7C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b/>
                <w:sz w:val="24"/>
                <w:szCs w:val="24"/>
              </w:rPr>
              <w:t>Infant</w:t>
            </w:r>
          </w:p>
        </w:tc>
        <w:tc>
          <w:tcPr>
            <w:tcW w:w="1134" w:type="dxa"/>
          </w:tcPr>
          <w:p w14:paraId="0B476135" w14:textId="77777777" w:rsidR="00C37F83" w:rsidRPr="001924AF" w:rsidRDefault="00C37F83" w:rsidP="00CF7C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09" w:type="dxa"/>
          </w:tcPr>
          <w:p w14:paraId="4C68F223" w14:textId="77777777" w:rsidR="00C37F83" w:rsidRPr="001924AF" w:rsidRDefault="00C37F83" w:rsidP="00CF7C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134" w:type="dxa"/>
          </w:tcPr>
          <w:p w14:paraId="711E1848" w14:textId="77777777" w:rsidR="00C37F83" w:rsidRPr="001924AF" w:rsidRDefault="00C37F83" w:rsidP="00CF7C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09" w:type="dxa"/>
          </w:tcPr>
          <w:p w14:paraId="2A966DC1" w14:textId="77777777" w:rsidR="00C37F83" w:rsidRPr="001924AF" w:rsidRDefault="00C37F83" w:rsidP="00CF7C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134" w:type="dxa"/>
          </w:tcPr>
          <w:p w14:paraId="67FD58A8" w14:textId="77777777" w:rsidR="00C37F83" w:rsidRPr="001924AF" w:rsidRDefault="00C37F83" w:rsidP="00CF7C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08" w:type="dxa"/>
          </w:tcPr>
          <w:p w14:paraId="7D3F132C" w14:textId="77777777" w:rsidR="00C37F83" w:rsidRPr="001924AF" w:rsidRDefault="00C37F83" w:rsidP="00CF7C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993" w:type="dxa"/>
          </w:tcPr>
          <w:p w14:paraId="77CF7FA2" w14:textId="77777777" w:rsidR="00C37F83" w:rsidRPr="001924AF" w:rsidRDefault="00C37F83" w:rsidP="00CF7C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3C371B" w:rsidRPr="001924AF" w14:paraId="16D67FB0" w14:textId="77777777" w:rsidTr="002D6733">
        <w:trPr>
          <w:trHeight w:val="202"/>
        </w:trPr>
        <w:tc>
          <w:tcPr>
            <w:tcW w:w="2977" w:type="dxa"/>
          </w:tcPr>
          <w:p w14:paraId="031F34DB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b/>
                <w:sz w:val="24"/>
                <w:szCs w:val="24"/>
              </w:rPr>
              <w:t>Age</w:t>
            </w: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 xml:space="preserve"> (Months), mean (SD)</w:t>
            </w:r>
          </w:p>
        </w:tc>
        <w:tc>
          <w:tcPr>
            <w:tcW w:w="1134" w:type="dxa"/>
          </w:tcPr>
          <w:p w14:paraId="5F3B6297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14.6</w:t>
            </w:r>
          </w:p>
        </w:tc>
        <w:tc>
          <w:tcPr>
            <w:tcW w:w="709" w:type="dxa"/>
          </w:tcPr>
          <w:p w14:paraId="04421B12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5.5</w:t>
            </w:r>
          </w:p>
        </w:tc>
        <w:tc>
          <w:tcPr>
            <w:tcW w:w="1134" w:type="dxa"/>
          </w:tcPr>
          <w:p w14:paraId="77152E58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14.1</w:t>
            </w:r>
          </w:p>
        </w:tc>
        <w:tc>
          <w:tcPr>
            <w:tcW w:w="709" w:type="dxa"/>
          </w:tcPr>
          <w:p w14:paraId="029FD7A4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5.5</w:t>
            </w:r>
          </w:p>
        </w:tc>
        <w:tc>
          <w:tcPr>
            <w:tcW w:w="1134" w:type="dxa"/>
          </w:tcPr>
          <w:p w14:paraId="492050D2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14.1</w:t>
            </w:r>
          </w:p>
        </w:tc>
        <w:tc>
          <w:tcPr>
            <w:tcW w:w="708" w:type="dxa"/>
          </w:tcPr>
          <w:p w14:paraId="77C96281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5.5</w:t>
            </w:r>
          </w:p>
        </w:tc>
        <w:tc>
          <w:tcPr>
            <w:tcW w:w="993" w:type="dxa"/>
          </w:tcPr>
          <w:p w14:paraId="03D4D405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0.71</w:t>
            </w:r>
          </w:p>
        </w:tc>
      </w:tr>
      <w:tr w:rsidR="003C371B" w:rsidRPr="001924AF" w14:paraId="274D918B" w14:textId="77777777" w:rsidTr="002D6733">
        <w:trPr>
          <w:trHeight w:val="349"/>
        </w:trPr>
        <w:tc>
          <w:tcPr>
            <w:tcW w:w="2977" w:type="dxa"/>
            <w:shd w:val="clear" w:color="auto" w:fill="auto"/>
          </w:tcPr>
          <w:p w14:paraId="3DED3B6F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highlight w:val="lightGray"/>
              </w:rPr>
            </w:pPr>
            <w:r w:rsidRPr="001924AF">
              <w:rPr>
                <w:rFonts w:ascii="Times New Roman" w:hAnsi="Times New Roman" w:cs="Times New Roman"/>
                <w:b/>
                <w:sz w:val="24"/>
                <w:szCs w:val="24"/>
              </w:rPr>
              <w:t>Gender,</w:t>
            </w: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 xml:space="preserve"> n (%)</w:t>
            </w:r>
          </w:p>
        </w:tc>
        <w:tc>
          <w:tcPr>
            <w:tcW w:w="1134" w:type="dxa"/>
          </w:tcPr>
          <w:p w14:paraId="510DE984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14:paraId="1DC43EC7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</w:tcPr>
          <w:p w14:paraId="0CA91942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14:paraId="4E3ABEF6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</w:tcPr>
          <w:p w14:paraId="3EBCAFDF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14:paraId="67B3C2F2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</w:tcPr>
          <w:p w14:paraId="764A9BF2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0.71</w:t>
            </w:r>
          </w:p>
        </w:tc>
      </w:tr>
      <w:tr w:rsidR="003C371B" w:rsidRPr="001924AF" w14:paraId="6161D3B7" w14:textId="77777777" w:rsidTr="002D6733">
        <w:trPr>
          <w:trHeight w:val="380"/>
        </w:trPr>
        <w:tc>
          <w:tcPr>
            <w:tcW w:w="2977" w:type="dxa"/>
          </w:tcPr>
          <w:p w14:paraId="65D55A6F" w14:textId="77777777" w:rsidR="00C37F83" w:rsidRPr="001924AF" w:rsidRDefault="00C37F83" w:rsidP="00CF7C9A">
            <w:pPr>
              <w:spacing w:line="360" w:lineRule="auto"/>
              <w:ind w:left="720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Female</w:t>
            </w:r>
          </w:p>
        </w:tc>
        <w:tc>
          <w:tcPr>
            <w:tcW w:w="1134" w:type="dxa"/>
          </w:tcPr>
          <w:p w14:paraId="44FB4577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 xml:space="preserve">9 </w:t>
            </w:r>
          </w:p>
        </w:tc>
        <w:tc>
          <w:tcPr>
            <w:tcW w:w="709" w:type="dxa"/>
          </w:tcPr>
          <w:p w14:paraId="76A4CAB5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56.3</w:t>
            </w:r>
          </w:p>
        </w:tc>
        <w:tc>
          <w:tcPr>
            <w:tcW w:w="1134" w:type="dxa"/>
          </w:tcPr>
          <w:p w14:paraId="2B0171D9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196</w:t>
            </w:r>
          </w:p>
        </w:tc>
        <w:tc>
          <w:tcPr>
            <w:tcW w:w="709" w:type="dxa"/>
          </w:tcPr>
          <w:p w14:paraId="7179617A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51.4</w:t>
            </w:r>
          </w:p>
        </w:tc>
        <w:tc>
          <w:tcPr>
            <w:tcW w:w="1134" w:type="dxa"/>
          </w:tcPr>
          <w:p w14:paraId="589D88BE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205</w:t>
            </w:r>
          </w:p>
        </w:tc>
        <w:tc>
          <w:tcPr>
            <w:tcW w:w="708" w:type="dxa"/>
          </w:tcPr>
          <w:p w14:paraId="2E93D1F1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51.6</w:t>
            </w:r>
          </w:p>
        </w:tc>
        <w:tc>
          <w:tcPr>
            <w:tcW w:w="993" w:type="dxa"/>
          </w:tcPr>
          <w:p w14:paraId="77E9DA1F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C371B" w:rsidRPr="001924AF" w14:paraId="65137AE4" w14:textId="77777777" w:rsidTr="002D6733">
        <w:trPr>
          <w:trHeight w:val="407"/>
        </w:trPr>
        <w:tc>
          <w:tcPr>
            <w:tcW w:w="2977" w:type="dxa"/>
          </w:tcPr>
          <w:p w14:paraId="01040873" w14:textId="77777777" w:rsidR="00C37F83" w:rsidRPr="001924AF" w:rsidRDefault="00C37F83" w:rsidP="00CF7C9A">
            <w:pPr>
              <w:spacing w:line="360" w:lineRule="auto"/>
              <w:ind w:left="720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Male</w:t>
            </w:r>
          </w:p>
        </w:tc>
        <w:tc>
          <w:tcPr>
            <w:tcW w:w="1134" w:type="dxa"/>
          </w:tcPr>
          <w:p w14:paraId="12C4C5A6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 xml:space="preserve">7 </w:t>
            </w:r>
          </w:p>
        </w:tc>
        <w:tc>
          <w:tcPr>
            <w:tcW w:w="709" w:type="dxa"/>
          </w:tcPr>
          <w:p w14:paraId="21DF28AE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43.8</w:t>
            </w:r>
          </w:p>
        </w:tc>
        <w:tc>
          <w:tcPr>
            <w:tcW w:w="1134" w:type="dxa"/>
          </w:tcPr>
          <w:p w14:paraId="0928631C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185</w:t>
            </w:r>
          </w:p>
        </w:tc>
        <w:tc>
          <w:tcPr>
            <w:tcW w:w="709" w:type="dxa"/>
          </w:tcPr>
          <w:p w14:paraId="6D6ED45E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48.6</w:t>
            </w:r>
          </w:p>
        </w:tc>
        <w:tc>
          <w:tcPr>
            <w:tcW w:w="1134" w:type="dxa"/>
          </w:tcPr>
          <w:p w14:paraId="4FD5FC44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192</w:t>
            </w:r>
          </w:p>
        </w:tc>
        <w:tc>
          <w:tcPr>
            <w:tcW w:w="708" w:type="dxa"/>
          </w:tcPr>
          <w:p w14:paraId="5F3BA454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48.4</w:t>
            </w:r>
          </w:p>
        </w:tc>
        <w:tc>
          <w:tcPr>
            <w:tcW w:w="993" w:type="dxa"/>
          </w:tcPr>
          <w:p w14:paraId="0E1C0C60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C371B" w:rsidRPr="001924AF" w14:paraId="4A628030" w14:textId="77777777" w:rsidTr="002D6733">
        <w:trPr>
          <w:trHeight w:val="490"/>
        </w:trPr>
        <w:tc>
          <w:tcPr>
            <w:tcW w:w="2977" w:type="dxa"/>
          </w:tcPr>
          <w:p w14:paraId="375E69A0" w14:textId="48851F6D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Birth weight </w:t>
            </w: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(Kilograms),</w:t>
            </w:r>
            <w:r w:rsidR="00350321" w:rsidRPr="001924A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mean (SD)</w:t>
            </w:r>
          </w:p>
        </w:tc>
        <w:tc>
          <w:tcPr>
            <w:tcW w:w="1134" w:type="dxa"/>
          </w:tcPr>
          <w:p w14:paraId="3C06EF13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2.8</w:t>
            </w:r>
          </w:p>
        </w:tc>
        <w:tc>
          <w:tcPr>
            <w:tcW w:w="709" w:type="dxa"/>
          </w:tcPr>
          <w:p w14:paraId="710E7E78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1134" w:type="dxa"/>
          </w:tcPr>
          <w:p w14:paraId="5416C83D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3.0</w:t>
            </w:r>
          </w:p>
        </w:tc>
        <w:tc>
          <w:tcPr>
            <w:tcW w:w="709" w:type="dxa"/>
          </w:tcPr>
          <w:p w14:paraId="090CB5BD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34" w:type="dxa"/>
          </w:tcPr>
          <w:p w14:paraId="47A4C483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3.0</w:t>
            </w:r>
          </w:p>
        </w:tc>
        <w:tc>
          <w:tcPr>
            <w:tcW w:w="708" w:type="dxa"/>
          </w:tcPr>
          <w:p w14:paraId="1713BFEA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993" w:type="dxa"/>
          </w:tcPr>
          <w:p w14:paraId="6BB6442E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0.19</w:t>
            </w:r>
          </w:p>
        </w:tc>
      </w:tr>
      <w:tr w:rsidR="003C371B" w:rsidRPr="001924AF" w14:paraId="1E952F57" w14:textId="77777777" w:rsidTr="002D6733">
        <w:trPr>
          <w:trHeight w:val="578"/>
        </w:trPr>
        <w:tc>
          <w:tcPr>
            <w:tcW w:w="2977" w:type="dxa"/>
          </w:tcPr>
          <w:p w14:paraId="3FDC856F" w14:textId="77777777" w:rsidR="00C37F83" w:rsidRPr="001924AF" w:rsidRDefault="00C37F83" w:rsidP="00CF7C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b/>
                <w:sz w:val="24"/>
                <w:szCs w:val="24"/>
              </w:rPr>
              <w:t>Caregiver</w:t>
            </w:r>
          </w:p>
        </w:tc>
        <w:tc>
          <w:tcPr>
            <w:tcW w:w="1134" w:type="dxa"/>
          </w:tcPr>
          <w:p w14:paraId="09F7BE8E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14:paraId="00560F27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</w:tcPr>
          <w:p w14:paraId="008FFC2D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14:paraId="2EC9F5E2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</w:tcPr>
          <w:p w14:paraId="14EAB569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14:paraId="0B3E2ED3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</w:tcPr>
          <w:p w14:paraId="6B971889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C371B" w:rsidRPr="001924AF" w14:paraId="27312F72" w14:textId="77777777" w:rsidTr="002D6733">
        <w:trPr>
          <w:trHeight w:val="402"/>
        </w:trPr>
        <w:tc>
          <w:tcPr>
            <w:tcW w:w="2977" w:type="dxa"/>
          </w:tcPr>
          <w:p w14:paraId="5C45E1EA" w14:textId="1409D619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Age </w:t>
            </w: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(Years)</w:t>
            </w:r>
            <w:r w:rsidR="003D3E7D" w:rsidRPr="001924AF">
              <w:rPr>
                <w:rFonts w:ascii="Times New Roman" w:hAnsi="Times New Roman" w:cs="Times New Roman"/>
                <w:sz w:val="24"/>
                <w:szCs w:val="24"/>
              </w:rPr>
              <w:t xml:space="preserve"> *</w:t>
            </w: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="002C19CA" w:rsidRPr="001924A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mean (SD)</w:t>
            </w:r>
          </w:p>
        </w:tc>
        <w:tc>
          <w:tcPr>
            <w:tcW w:w="1134" w:type="dxa"/>
          </w:tcPr>
          <w:p w14:paraId="7FF8A885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29.1</w:t>
            </w:r>
          </w:p>
        </w:tc>
        <w:tc>
          <w:tcPr>
            <w:tcW w:w="709" w:type="dxa"/>
          </w:tcPr>
          <w:p w14:paraId="0165E058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6.0</w:t>
            </w:r>
          </w:p>
        </w:tc>
        <w:tc>
          <w:tcPr>
            <w:tcW w:w="1134" w:type="dxa"/>
          </w:tcPr>
          <w:p w14:paraId="3C5C4458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32.1</w:t>
            </w:r>
          </w:p>
        </w:tc>
        <w:tc>
          <w:tcPr>
            <w:tcW w:w="709" w:type="dxa"/>
          </w:tcPr>
          <w:p w14:paraId="3AB6BC89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6.1</w:t>
            </w:r>
          </w:p>
        </w:tc>
        <w:tc>
          <w:tcPr>
            <w:tcW w:w="1134" w:type="dxa"/>
          </w:tcPr>
          <w:p w14:paraId="0F6BAD89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32.0</w:t>
            </w:r>
          </w:p>
        </w:tc>
        <w:tc>
          <w:tcPr>
            <w:tcW w:w="708" w:type="dxa"/>
          </w:tcPr>
          <w:p w14:paraId="30ED2B79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6.1</w:t>
            </w:r>
          </w:p>
        </w:tc>
        <w:tc>
          <w:tcPr>
            <w:tcW w:w="993" w:type="dxa"/>
          </w:tcPr>
          <w:p w14:paraId="15A99E78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</w:tr>
      <w:tr w:rsidR="003C371B" w:rsidRPr="001924AF" w14:paraId="37D5A9F7" w14:textId="77777777" w:rsidTr="002D6733">
        <w:trPr>
          <w:trHeight w:val="412"/>
        </w:trPr>
        <w:tc>
          <w:tcPr>
            <w:tcW w:w="2977" w:type="dxa"/>
          </w:tcPr>
          <w:p w14:paraId="24F5F7B1" w14:textId="03DDCEC6" w:rsidR="00C37F83" w:rsidRPr="001924AF" w:rsidRDefault="00F53143" w:rsidP="00CF7C9A">
            <w:pPr>
              <w:spacing w:line="36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shd w:val="clear" w:color="auto" w:fill="FFFFFF"/>
              </w:rPr>
            </w:pPr>
            <w:r w:rsidRPr="001924AF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shd w:val="clear" w:color="auto" w:fill="FFFFFF"/>
              </w:rPr>
              <w:t xml:space="preserve">Maternal </w:t>
            </w:r>
            <w:r w:rsidR="00C37F83" w:rsidRPr="001924AF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shd w:val="clear" w:color="auto" w:fill="FFFFFF"/>
              </w:rPr>
              <w:t xml:space="preserve">depression scores </w:t>
            </w:r>
            <w:r w:rsidR="00C37F83" w:rsidRPr="001924AF">
              <w:rPr>
                <w:rFonts w:ascii="Times New Roman" w:hAnsi="Times New Roman" w:cs="Times New Roman"/>
                <w:color w:val="000000"/>
                <w:sz w:val="24"/>
                <w:szCs w:val="24"/>
                <w:shd w:val="clear" w:color="auto" w:fill="FFFFFF"/>
              </w:rPr>
              <w:t>(EPDS),</w:t>
            </w:r>
          </w:p>
          <w:p w14:paraId="0B2BFB86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mean (range), SD</w:t>
            </w:r>
          </w:p>
        </w:tc>
        <w:tc>
          <w:tcPr>
            <w:tcW w:w="1134" w:type="dxa"/>
          </w:tcPr>
          <w:p w14:paraId="315CFC54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12.2</w:t>
            </w:r>
          </w:p>
          <w:p w14:paraId="5748E247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(0-30)</w:t>
            </w:r>
          </w:p>
        </w:tc>
        <w:tc>
          <w:tcPr>
            <w:tcW w:w="709" w:type="dxa"/>
          </w:tcPr>
          <w:p w14:paraId="221DADBD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7.9</w:t>
            </w:r>
          </w:p>
        </w:tc>
        <w:tc>
          <w:tcPr>
            <w:tcW w:w="1134" w:type="dxa"/>
          </w:tcPr>
          <w:p w14:paraId="679EED5F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11.6</w:t>
            </w:r>
          </w:p>
          <w:p w14:paraId="57053AD0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(0-30)</w:t>
            </w:r>
          </w:p>
        </w:tc>
        <w:tc>
          <w:tcPr>
            <w:tcW w:w="709" w:type="dxa"/>
          </w:tcPr>
          <w:p w14:paraId="7EAE2D94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6.4</w:t>
            </w:r>
          </w:p>
        </w:tc>
        <w:tc>
          <w:tcPr>
            <w:tcW w:w="1134" w:type="dxa"/>
          </w:tcPr>
          <w:p w14:paraId="7B1775CE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11.6</w:t>
            </w:r>
          </w:p>
          <w:p w14:paraId="4E0F6788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(0-30)</w:t>
            </w:r>
          </w:p>
        </w:tc>
        <w:tc>
          <w:tcPr>
            <w:tcW w:w="708" w:type="dxa"/>
          </w:tcPr>
          <w:p w14:paraId="4003A473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6.5</w:t>
            </w:r>
          </w:p>
        </w:tc>
        <w:tc>
          <w:tcPr>
            <w:tcW w:w="993" w:type="dxa"/>
          </w:tcPr>
          <w:p w14:paraId="66C893A9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0.72</w:t>
            </w:r>
          </w:p>
        </w:tc>
      </w:tr>
      <w:tr w:rsidR="003C371B" w:rsidRPr="001924AF" w14:paraId="5E023DC6" w14:textId="77777777" w:rsidTr="002D6733">
        <w:trPr>
          <w:trHeight w:val="676"/>
        </w:trPr>
        <w:tc>
          <w:tcPr>
            <w:tcW w:w="2977" w:type="dxa"/>
          </w:tcPr>
          <w:p w14:paraId="1AE62DF8" w14:textId="66533B6E" w:rsidR="00C37F83" w:rsidRPr="001924AF" w:rsidRDefault="00F5314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Maternal </w:t>
            </w:r>
            <w:r w:rsidR="00C37F83" w:rsidRPr="001924AF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total stress scores </w:t>
            </w:r>
            <w:r w:rsidR="00C37F83" w:rsidRPr="001924AF">
              <w:rPr>
                <w:rFonts w:ascii="Times New Roman" w:hAnsi="Times New Roman" w:cs="Times New Roman"/>
                <w:sz w:val="24"/>
                <w:szCs w:val="24"/>
              </w:rPr>
              <w:t>(PSI-SF)*, mean (range), SD</w:t>
            </w:r>
          </w:p>
        </w:tc>
        <w:tc>
          <w:tcPr>
            <w:tcW w:w="1134" w:type="dxa"/>
          </w:tcPr>
          <w:p w14:paraId="0B7E3047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95.8</w:t>
            </w:r>
          </w:p>
          <w:p w14:paraId="030EDB94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(40-142)</w:t>
            </w:r>
          </w:p>
        </w:tc>
        <w:tc>
          <w:tcPr>
            <w:tcW w:w="709" w:type="dxa"/>
          </w:tcPr>
          <w:p w14:paraId="6C0A70B0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22.0</w:t>
            </w:r>
          </w:p>
        </w:tc>
        <w:tc>
          <w:tcPr>
            <w:tcW w:w="1134" w:type="dxa"/>
          </w:tcPr>
          <w:p w14:paraId="67920B6B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85.0</w:t>
            </w:r>
          </w:p>
          <w:p w14:paraId="68CD05F9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(40-142)</w:t>
            </w:r>
          </w:p>
        </w:tc>
        <w:tc>
          <w:tcPr>
            <w:tcW w:w="709" w:type="dxa"/>
          </w:tcPr>
          <w:p w14:paraId="1C6B1633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15.9</w:t>
            </w:r>
          </w:p>
        </w:tc>
        <w:tc>
          <w:tcPr>
            <w:tcW w:w="1134" w:type="dxa"/>
          </w:tcPr>
          <w:p w14:paraId="533F55DA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85.4</w:t>
            </w:r>
          </w:p>
          <w:p w14:paraId="3FCD764B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(40-142)</w:t>
            </w:r>
          </w:p>
        </w:tc>
        <w:tc>
          <w:tcPr>
            <w:tcW w:w="708" w:type="dxa"/>
          </w:tcPr>
          <w:p w14:paraId="483FFCE1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16.3</w:t>
            </w:r>
          </w:p>
        </w:tc>
        <w:tc>
          <w:tcPr>
            <w:tcW w:w="993" w:type="dxa"/>
          </w:tcPr>
          <w:p w14:paraId="59D51136" w14:textId="77777777" w:rsidR="00C37F83" w:rsidRPr="001924AF" w:rsidRDefault="00C37F83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0.01</w:t>
            </w:r>
          </w:p>
        </w:tc>
      </w:tr>
    </w:tbl>
    <w:p w14:paraId="27A52C37" w14:textId="3C40D753" w:rsidR="00D5231A" w:rsidRDefault="002D6733" w:rsidP="002D6733">
      <w:pPr>
        <w:spacing w:after="0" w:line="360" w:lineRule="auto"/>
        <w:rPr>
          <w:rFonts w:ascii="Times New Roman" w:hAnsi="Times New Roman" w:cs="Times New Roman"/>
        </w:rPr>
      </w:pPr>
      <w:r w:rsidRPr="002D6733">
        <w:rPr>
          <w:rFonts w:ascii="Times New Roman" w:hAnsi="Times New Roman" w:cs="Times New Roman"/>
          <w:u w:val="single"/>
        </w:rPr>
        <w:t>Abbreviations:</w:t>
      </w:r>
      <w:r w:rsidRPr="002D6733">
        <w:rPr>
          <w:rFonts w:ascii="Times New Roman" w:hAnsi="Times New Roman" w:cs="Times New Roman"/>
        </w:rPr>
        <w:t xml:space="preserve"> HEU, HIV-Exposed Uninfected |PSI-SF, Parental Stress Index-Short</w:t>
      </w:r>
      <w:r w:rsidR="00D5231A">
        <w:rPr>
          <w:rFonts w:ascii="Times New Roman" w:hAnsi="Times New Roman" w:cs="Times New Roman"/>
        </w:rPr>
        <w:t xml:space="preserve"> Form | SD, Standard </w:t>
      </w:r>
      <w:r w:rsidR="00D82377">
        <w:rPr>
          <w:rFonts w:ascii="Times New Roman" w:hAnsi="Times New Roman" w:cs="Times New Roman"/>
        </w:rPr>
        <w:t xml:space="preserve">Deviation. </w:t>
      </w:r>
    </w:p>
    <w:p w14:paraId="67BD1D93" w14:textId="32112485" w:rsidR="00D5231A" w:rsidRDefault="002D6733" w:rsidP="002D6733">
      <w:pPr>
        <w:spacing w:after="0" w:line="360" w:lineRule="auto"/>
        <w:rPr>
          <w:rFonts w:ascii="Times New Roman" w:hAnsi="Times New Roman" w:cs="Times New Roman"/>
        </w:rPr>
      </w:pPr>
      <w:r w:rsidRPr="002D6733">
        <w:rPr>
          <w:rFonts w:ascii="Times New Roman" w:hAnsi="Times New Roman" w:cs="Times New Roman"/>
        </w:rPr>
        <w:t>*Variables with p &lt;0.05 were considered to be statistically significant results.</w:t>
      </w:r>
    </w:p>
    <w:p w14:paraId="39FE2758" w14:textId="77777777" w:rsidR="00544DC7" w:rsidRPr="002D6733" w:rsidRDefault="00544DC7" w:rsidP="002D6733">
      <w:pPr>
        <w:spacing w:after="0" w:line="360" w:lineRule="auto"/>
        <w:rPr>
          <w:rFonts w:ascii="Times New Roman" w:hAnsi="Times New Roman" w:cs="Times New Roman"/>
        </w:rPr>
      </w:pPr>
    </w:p>
    <w:p w14:paraId="0893672E" w14:textId="77777777" w:rsidR="00544DC7" w:rsidRDefault="00544DC7" w:rsidP="00CF7C9A">
      <w:pPr>
        <w:spacing w:before="240" w:after="0" w:line="360" w:lineRule="auto"/>
        <w:rPr>
          <w:rFonts w:ascii="Times New Roman" w:hAnsi="Times New Roman" w:cs="Times New Roman"/>
          <w:i/>
          <w:sz w:val="24"/>
        </w:rPr>
      </w:pPr>
    </w:p>
    <w:p w14:paraId="52F5FE4F" w14:textId="79BDD7AE" w:rsidR="00CD4A39" w:rsidRPr="00CF7C9A" w:rsidRDefault="00CD4A39" w:rsidP="00CF7C9A">
      <w:pPr>
        <w:spacing w:before="240" w:after="0" w:line="360" w:lineRule="auto"/>
        <w:rPr>
          <w:rFonts w:ascii="Times New Roman" w:hAnsi="Times New Roman" w:cs="Times New Roman"/>
          <w:sz w:val="24"/>
        </w:rPr>
      </w:pPr>
      <w:r w:rsidRPr="00CF7C9A">
        <w:rPr>
          <w:rFonts w:ascii="Times New Roman" w:hAnsi="Times New Roman" w:cs="Times New Roman"/>
          <w:i/>
          <w:sz w:val="24"/>
        </w:rPr>
        <w:lastRenderedPageBreak/>
        <w:t xml:space="preserve">Table </w:t>
      </w:r>
      <w:r w:rsidR="00C37F83" w:rsidRPr="00CF7C9A">
        <w:rPr>
          <w:rFonts w:ascii="Times New Roman" w:hAnsi="Times New Roman" w:cs="Times New Roman"/>
          <w:i/>
          <w:sz w:val="24"/>
        </w:rPr>
        <w:t>5</w:t>
      </w:r>
      <w:r w:rsidRPr="00CF7C9A">
        <w:rPr>
          <w:rFonts w:ascii="Times New Roman" w:hAnsi="Times New Roman" w:cs="Times New Roman"/>
          <w:i/>
          <w:sz w:val="24"/>
        </w:rPr>
        <w:t>: Mullen T-scores of the HIV positive and HIV-exposed uninfected infants</w:t>
      </w:r>
    </w:p>
    <w:tbl>
      <w:tblPr>
        <w:tblStyle w:val="TableGrid"/>
        <w:tblW w:w="9498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2297"/>
        <w:gridCol w:w="992"/>
        <w:gridCol w:w="709"/>
        <w:gridCol w:w="851"/>
        <w:gridCol w:w="992"/>
        <w:gridCol w:w="2410"/>
        <w:gridCol w:w="1247"/>
      </w:tblGrid>
      <w:tr w:rsidR="00CD4A39" w:rsidRPr="001924AF" w14:paraId="0E67A044" w14:textId="77777777" w:rsidTr="001924AF">
        <w:trPr>
          <w:trHeight w:val="305"/>
        </w:trPr>
        <w:tc>
          <w:tcPr>
            <w:tcW w:w="2297" w:type="dxa"/>
          </w:tcPr>
          <w:p w14:paraId="4229F9D6" w14:textId="77777777" w:rsidR="00CD4A39" w:rsidRPr="001924AF" w:rsidRDefault="00CD4A39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  <w:gridSpan w:val="2"/>
          </w:tcPr>
          <w:p w14:paraId="5F62581D" w14:textId="2C1C03A0" w:rsidR="00CD4A39" w:rsidRPr="001924AF" w:rsidRDefault="00F12E61" w:rsidP="00CF7C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b/>
                <w:sz w:val="24"/>
                <w:szCs w:val="24"/>
              </w:rPr>
              <w:t>HIV Positive infants (n=16</w:t>
            </w:r>
            <w:r w:rsidR="00CD4A39" w:rsidRPr="001924AF">
              <w:rPr>
                <w:rFonts w:ascii="Times New Roman" w:hAnsi="Times New Roman" w:cs="Times New Roman"/>
                <w:b/>
                <w:sz w:val="24"/>
                <w:szCs w:val="24"/>
              </w:rPr>
              <w:t>)</w:t>
            </w:r>
          </w:p>
        </w:tc>
        <w:tc>
          <w:tcPr>
            <w:tcW w:w="1843" w:type="dxa"/>
            <w:gridSpan w:val="2"/>
          </w:tcPr>
          <w:p w14:paraId="5ADB346A" w14:textId="77777777" w:rsidR="00CD4A39" w:rsidRPr="001924AF" w:rsidRDefault="00CD4A39" w:rsidP="00CF7C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HEU infants </w:t>
            </w:r>
          </w:p>
          <w:p w14:paraId="2676A538" w14:textId="64C57AD0" w:rsidR="00CD4A39" w:rsidRPr="001924AF" w:rsidRDefault="00F12E61" w:rsidP="00CF7C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b/>
                <w:sz w:val="24"/>
                <w:szCs w:val="24"/>
              </w:rPr>
              <w:t>(n=381</w:t>
            </w:r>
            <w:r w:rsidR="00CD4A39" w:rsidRPr="001924AF">
              <w:rPr>
                <w:rFonts w:ascii="Times New Roman" w:hAnsi="Times New Roman" w:cs="Times New Roman"/>
                <w:b/>
                <w:sz w:val="24"/>
                <w:szCs w:val="24"/>
              </w:rPr>
              <w:t>)</w:t>
            </w:r>
          </w:p>
        </w:tc>
        <w:tc>
          <w:tcPr>
            <w:tcW w:w="2410" w:type="dxa"/>
          </w:tcPr>
          <w:p w14:paraId="30AD1F99" w14:textId="77777777" w:rsidR="00CD4A39" w:rsidRPr="001924AF" w:rsidRDefault="00CD4A39" w:rsidP="00CF7C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b/>
                <w:sz w:val="24"/>
                <w:szCs w:val="24"/>
              </w:rPr>
              <w:t>Adjusted Mean difference</w:t>
            </w:r>
          </w:p>
          <w:p w14:paraId="7CA20AA4" w14:textId="77777777" w:rsidR="00CD4A39" w:rsidRPr="001924AF" w:rsidRDefault="00CD4A39" w:rsidP="00CF7C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(95% CI)   </w:t>
            </w:r>
          </w:p>
        </w:tc>
        <w:tc>
          <w:tcPr>
            <w:tcW w:w="1247" w:type="dxa"/>
          </w:tcPr>
          <w:p w14:paraId="6F7F4284" w14:textId="77777777" w:rsidR="00CD4A39" w:rsidRPr="001924AF" w:rsidRDefault="00CD4A39" w:rsidP="00CF7C9A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  <w:p w14:paraId="0027B56C" w14:textId="77777777" w:rsidR="00CD4A39" w:rsidRPr="001924AF" w:rsidRDefault="00CD4A39" w:rsidP="00CF7C9A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b/>
                <w:sz w:val="24"/>
                <w:szCs w:val="24"/>
              </w:rPr>
              <w:t>P value</w:t>
            </w: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*</w:t>
            </w:r>
          </w:p>
        </w:tc>
      </w:tr>
      <w:tr w:rsidR="00CD4A39" w:rsidRPr="001924AF" w14:paraId="0C6C1DF0" w14:textId="77777777" w:rsidTr="001924AF">
        <w:trPr>
          <w:trHeight w:val="444"/>
        </w:trPr>
        <w:tc>
          <w:tcPr>
            <w:tcW w:w="2297" w:type="dxa"/>
          </w:tcPr>
          <w:p w14:paraId="387C14BE" w14:textId="77777777" w:rsidR="00CD4A39" w:rsidRPr="001924AF" w:rsidRDefault="00CD4A39" w:rsidP="00CF7C9A">
            <w:pPr>
              <w:spacing w:line="360" w:lineRule="auto"/>
              <w:rPr>
                <w:rFonts w:ascii="Times New Roman" w:eastAsia="Times New Roman" w:hAnsi="Times New Roman" w:cs="Times New Roman"/>
                <w:b/>
                <w:color w:val="333333"/>
                <w:sz w:val="24"/>
                <w:szCs w:val="24"/>
              </w:rPr>
            </w:pPr>
            <w:r w:rsidRPr="001924AF">
              <w:rPr>
                <w:rFonts w:ascii="Times New Roman" w:eastAsia="Times New Roman" w:hAnsi="Times New Roman" w:cs="Times New Roman"/>
                <w:b/>
                <w:color w:val="333333"/>
                <w:sz w:val="24"/>
                <w:szCs w:val="24"/>
              </w:rPr>
              <w:t>Mullen Scales (</w:t>
            </w:r>
            <w:r w:rsidRPr="001924AF">
              <w:rPr>
                <w:rFonts w:ascii="Times New Roman" w:eastAsia="Times New Roman" w:hAnsi="Times New Roman" w:cs="Times New Roman"/>
                <w:b/>
                <w:i/>
                <w:iCs/>
                <w:color w:val="333333"/>
                <w:sz w:val="24"/>
                <w:szCs w:val="24"/>
              </w:rPr>
              <w:t>T</w:t>
            </w:r>
            <w:r w:rsidRPr="001924AF">
              <w:rPr>
                <w:rFonts w:ascii="Times New Roman" w:eastAsia="Times New Roman" w:hAnsi="Times New Roman" w:cs="Times New Roman"/>
                <w:b/>
                <w:color w:val="333333"/>
                <w:sz w:val="24"/>
                <w:szCs w:val="24"/>
              </w:rPr>
              <w:t>-scores)</w:t>
            </w:r>
          </w:p>
        </w:tc>
        <w:tc>
          <w:tcPr>
            <w:tcW w:w="992" w:type="dxa"/>
          </w:tcPr>
          <w:p w14:paraId="0B347C2C" w14:textId="77777777" w:rsidR="00CD4A39" w:rsidRPr="001924AF" w:rsidRDefault="00CD4A39" w:rsidP="00CF7C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b/>
                <w:sz w:val="24"/>
                <w:szCs w:val="24"/>
              </w:rPr>
              <w:t>Mean</w:t>
            </w:r>
          </w:p>
        </w:tc>
        <w:tc>
          <w:tcPr>
            <w:tcW w:w="709" w:type="dxa"/>
          </w:tcPr>
          <w:p w14:paraId="778C640C" w14:textId="77777777" w:rsidR="00CD4A39" w:rsidRPr="001924AF" w:rsidRDefault="00CD4A39" w:rsidP="00CF7C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b/>
                <w:sz w:val="24"/>
                <w:szCs w:val="24"/>
              </w:rPr>
              <w:t>SD</w:t>
            </w:r>
          </w:p>
        </w:tc>
        <w:tc>
          <w:tcPr>
            <w:tcW w:w="851" w:type="dxa"/>
          </w:tcPr>
          <w:p w14:paraId="5FE705D0" w14:textId="77777777" w:rsidR="00CD4A39" w:rsidRPr="001924AF" w:rsidRDefault="00CD4A39" w:rsidP="00CF7C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b/>
                <w:sz w:val="24"/>
                <w:szCs w:val="24"/>
              </w:rPr>
              <w:t>Mean</w:t>
            </w:r>
          </w:p>
        </w:tc>
        <w:tc>
          <w:tcPr>
            <w:tcW w:w="992" w:type="dxa"/>
          </w:tcPr>
          <w:p w14:paraId="3CD6D44E" w14:textId="77777777" w:rsidR="00CD4A39" w:rsidRPr="001924AF" w:rsidRDefault="00CD4A39" w:rsidP="00CF7C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b/>
                <w:sz w:val="24"/>
                <w:szCs w:val="24"/>
              </w:rPr>
              <w:t>SD</w:t>
            </w:r>
          </w:p>
        </w:tc>
        <w:tc>
          <w:tcPr>
            <w:tcW w:w="2410" w:type="dxa"/>
          </w:tcPr>
          <w:p w14:paraId="189B82B7" w14:textId="77777777" w:rsidR="00CD4A39" w:rsidRPr="001924AF" w:rsidRDefault="00CD4A39" w:rsidP="00CF7C9A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47" w:type="dxa"/>
          </w:tcPr>
          <w:p w14:paraId="20F259CF" w14:textId="77777777" w:rsidR="00CD4A39" w:rsidRPr="001924AF" w:rsidRDefault="00CD4A39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D4A39" w:rsidRPr="001924AF" w14:paraId="4B0DF7B9" w14:textId="77777777" w:rsidTr="001924AF">
        <w:trPr>
          <w:trHeight w:val="413"/>
        </w:trPr>
        <w:tc>
          <w:tcPr>
            <w:tcW w:w="2297" w:type="dxa"/>
          </w:tcPr>
          <w:p w14:paraId="2AC53B75" w14:textId="77777777" w:rsidR="00CD4A39" w:rsidRPr="001924AF" w:rsidRDefault="00CD4A39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Expressive Language</w:t>
            </w:r>
          </w:p>
        </w:tc>
        <w:tc>
          <w:tcPr>
            <w:tcW w:w="992" w:type="dxa"/>
          </w:tcPr>
          <w:p w14:paraId="6B86C4FA" w14:textId="11A98B44" w:rsidR="00CD4A39" w:rsidRPr="001924AF" w:rsidRDefault="00E4600C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51.3</w:t>
            </w:r>
          </w:p>
        </w:tc>
        <w:tc>
          <w:tcPr>
            <w:tcW w:w="709" w:type="dxa"/>
          </w:tcPr>
          <w:p w14:paraId="2C3FA3FB" w14:textId="4C1810F0" w:rsidR="00CD4A39" w:rsidRPr="001924AF" w:rsidRDefault="00E4600C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13.8</w:t>
            </w:r>
          </w:p>
        </w:tc>
        <w:tc>
          <w:tcPr>
            <w:tcW w:w="851" w:type="dxa"/>
          </w:tcPr>
          <w:p w14:paraId="2082A316" w14:textId="2B1E0541" w:rsidR="00CD4A39" w:rsidRPr="001924AF" w:rsidRDefault="00E4600C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51.2</w:t>
            </w:r>
          </w:p>
        </w:tc>
        <w:tc>
          <w:tcPr>
            <w:tcW w:w="992" w:type="dxa"/>
          </w:tcPr>
          <w:p w14:paraId="4EB740BC" w14:textId="51BF32B7" w:rsidR="00CD4A39" w:rsidRPr="001924AF" w:rsidRDefault="00E4600C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10.4</w:t>
            </w:r>
          </w:p>
        </w:tc>
        <w:tc>
          <w:tcPr>
            <w:tcW w:w="2410" w:type="dxa"/>
          </w:tcPr>
          <w:p w14:paraId="673B398C" w14:textId="0411BD33" w:rsidR="00CD4A39" w:rsidRPr="001924AF" w:rsidRDefault="00B93982" w:rsidP="00CF7C9A">
            <w:pPr>
              <w:pStyle w:val="ListParagraph"/>
              <w:spacing w:line="360" w:lineRule="auto"/>
              <w:ind w:left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-1.92 (-6.6</w:t>
            </w:r>
            <w:r w:rsidR="000E2873" w:rsidRPr="001924AF">
              <w:rPr>
                <w:rFonts w:ascii="Times New Roman" w:hAnsi="Times New Roman" w:cs="Times New Roman"/>
                <w:sz w:val="24"/>
                <w:szCs w:val="24"/>
              </w:rPr>
              <w:t>9</w:t>
            </w:r>
            <w:r w:rsidR="00836502" w:rsidRPr="001924AF">
              <w:rPr>
                <w:rFonts w:ascii="Times New Roman" w:hAnsi="Times New Roman" w:cs="Times New Roman"/>
                <w:sz w:val="24"/>
                <w:szCs w:val="24"/>
              </w:rPr>
              <w:t xml:space="preserve"> to </w:t>
            </w: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2.83)</w:t>
            </w:r>
          </w:p>
        </w:tc>
        <w:tc>
          <w:tcPr>
            <w:tcW w:w="1247" w:type="dxa"/>
          </w:tcPr>
          <w:p w14:paraId="661B941D" w14:textId="5C38EA15" w:rsidR="00CD4A39" w:rsidRPr="001924AF" w:rsidRDefault="007B6212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0.43</w:t>
            </w:r>
          </w:p>
        </w:tc>
      </w:tr>
      <w:tr w:rsidR="00CD4A39" w:rsidRPr="001924AF" w14:paraId="6E75FE5F" w14:textId="77777777" w:rsidTr="001924AF">
        <w:trPr>
          <w:trHeight w:val="342"/>
        </w:trPr>
        <w:tc>
          <w:tcPr>
            <w:tcW w:w="2297" w:type="dxa"/>
          </w:tcPr>
          <w:p w14:paraId="71E55037" w14:textId="77777777" w:rsidR="00CD4A39" w:rsidRPr="001924AF" w:rsidRDefault="00CD4A39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Fine Motor</w:t>
            </w:r>
          </w:p>
        </w:tc>
        <w:tc>
          <w:tcPr>
            <w:tcW w:w="992" w:type="dxa"/>
          </w:tcPr>
          <w:p w14:paraId="05435049" w14:textId="2902460E" w:rsidR="00CD4A39" w:rsidRPr="001924AF" w:rsidRDefault="006F0E1E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51.2</w:t>
            </w:r>
          </w:p>
        </w:tc>
        <w:tc>
          <w:tcPr>
            <w:tcW w:w="709" w:type="dxa"/>
          </w:tcPr>
          <w:p w14:paraId="026BAF34" w14:textId="62489B4D" w:rsidR="00CD4A39" w:rsidRPr="001924AF" w:rsidRDefault="006F0E1E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13.4</w:t>
            </w:r>
          </w:p>
        </w:tc>
        <w:tc>
          <w:tcPr>
            <w:tcW w:w="851" w:type="dxa"/>
          </w:tcPr>
          <w:p w14:paraId="782D1795" w14:textId="7A0E9387" w:rsidR="00CD4A39" w:rsidRPr="001924AF" w:rsidRDefault="006F0E1E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49.8</w:t>
            </w:r>
          </w:p>
        </w:tc>
        <w:tc>
          <w:tcPr>
            <w:tcW w:w="992" w:type="dxa"/>
          </w:tcPr>
          <w:p w14:paraId="74EEAA16" w14:textId="500F2319" w:rsidR="00CD4A39" w:rsidRPr="001924AF" w:rsidRDefault="006F0E1E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11.7</w:t>
            </w:r>
          </w:p>
        </w:tc>
        <w:tc>
          <w:tcPr>
            <w:tcW w:w="2410" w:type="dxa"/>
          </w:tcPr>
          <w:p w14:paraId="0300019C" w14:textId="20CE971B" w:rsidR="00CD4A39" w:rsidRPr="001924AF" w:rsidRDefault="00E3396A" w:rsidP="00CF7C9A">
            <w:pPr>
              <w:pStyle w:val="ListParagraph"/>
              <w:spacing w:line="360" w:lineRule="auto"/>
              <w:ind w:left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-2.27 (-8.09 to 3.54)</w:t>
            </w:r>
          </w:p>
        </w:tc>
        <w:tc>
          <w:tcPr>
            <w:tcW w:w="1247" w:type="dxa"/>
          </w:tcPr>
          <w:p w14:paraId="324A7BA4" w14:textId="46D74F47" w:rsidR="00CD4A39" w:rsidRPr="001924AF" w:rsidRDefault="00E3396A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0.44</w:t>
            </w:r>
          </w:p>
        </w:tc>
      </w:tr>
      <w:tr w:rsidR="00CD4A39" w:rsidRPr="001924AF" w14:paraId="3EC85655" w14:textId="77777777" w:rsidTr="001924AF">
        <w:trPr>
          <w:trHeight w:val="354"/>
        </w:trPr>
        <w:tc>
          <w:tcPr>
            <w:tcW w:w="2297" w:type="dxa"/>
          </w:tcPr>
          <w:p w14:paraId="3FAC7168" w14:textId="77777777" w:rsidR="00CD4A39" w:rsidRPr="001924AF" w:rsidRDefault="00CD4A39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Gross Motor</w:t>
            </w:r>
          </w:p>
        </w:tc>
        <w:tc>
          <w:tcPr>
            <w:tcW w:w="992" w:type="dxa"/>
          </w:tcPr>
          <w:p w14:paraId="55877607" w14:textId="0D1FEF94" w:rsidR="00CD4A39" w:rsidRPr="001924AF" w:rsidRDefault="006F0E1E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40.6</w:t>
            </w:r>
          </w:p>
        </w:tc>
        <w:tc>
          <w:tcPr>
            <w:tcW w:w="709" w:type="dxa"/>
          </w:tcPr>
          <w:p w14:paraId="48C7BCD0" w14:textId="68CE7534" w:rsidR="00CD4A39" w:rsidRPr="001924AF" w:rsidRDefault="006F0E1E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14.7</w:t>
            </w:r>
          </w:p>
        </w:tc>
        <w:tc>
          <w:tcPr>
            <w:tcW w:w="851" w:type="dxa"/>
          </w:tcPr>
          <w:p w14:paraId="31A36256" w14:textId="7A1F2463" w:rsidR="00CD4A39" w:rsidRPr="001924AF" w:rsidRDefault="006F0E1E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50.3</w:t>
            </w:r>
          </w:p>
        </w:tc>
        <w:tc>
          <w:tcPr>
            <w:tcW w:w="992" w:type="dxa"/>
          </w:tcPr>
          <w:p w14:paraId="640050DC" w14:textId="6FC1F0DE" w:rsidR="00CD4A39" w:rsidRPr="001924AF" w:rsidRDefault="006F0E1E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11.2</w:t>
            </w:r>
          </w:p>
        </w:tc>
        <w:tc>
          <w:tcPr>
            <w:tcW w:w="2410" w:type="dxa"/>
          </w:tcPr>
          <w:p w14:paraId="7B2AFD08" w14:textId="2B5AB936" w:rsidR="00CD4A39" w:rsidRPr="001924AF" w:rsidRDefault="006B7B36" w:rsidP="00CF7C9A">
            <w:pPr>
              <w:pStyle w:val="ListParagraph"/>
              <w:spacing w:line="360" w:lineRule="auto"/>
              <w:ind w:left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8.02</w:t>
            </w:r>
            <w:r w:rsidR="00E3396A" w:rsidRPr="001924AF">
              <w:rPr>
                <w:rFonts w:ascii="Times New Roman" w:hAnsi="Times New Roman" w:cs="Times New Roman"/>
                <w:sz w:val="24"/>
                <w:szCs w:val="24"/>
              </w:rPr>
              <w:t xml:space="preserve"> (1.93 to 14.11)</w:t>
            </w:r>
          </w:p>
        </w:tc>
        <w:tc>
          <w:tcPr>
            <w:tcW w:w="1247" w:type="dxa"/>
          </w:tcPr>
          <w:p w14:paraId="3B3A1870" w14:textId="6A3652D2" w:rsidR="00CD4A39" w:rsidRPr="001924AF" w:rsidRDefault="00E3396A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0.01</w:t>
            </w:r>
          </w:p>
        </w:tc>
      </w:tr>
      <w:tr w:rsidR="00CD4A39" w:rsidRPr="001924AF" w14:paraId="740A56A5" w14:textId="77777777" w:rsidTr="001924AF">
        <w:trPr>
          <w:trHeight w:val="341"/>
        </w:trPr>
        <w:tc>
          <w:tcPr>
            <w:tcW w:w="2297" w:type="dxa"/>
          </w:tcPr>
          <w:p w14:paraId="26A4C5F5" w14:textId="77777777" w:rsidR="00CD4A39" w:rsidRPr="001924AF" w:rsidRDefault="00CD4A39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Receptive Language</w:t>
            </w:r>
          </w:p>
        </w:tc>
        <w:tc>
          <w:tcPr>
            <w:tcW w:w="992" w:type="dxa"/>
          </w:tcPr>
          <w:p w14:paraId="1A4B21FF" w14:textId="2A4C3851" w:rsidR="00CD4A39" w:rsidRPr="001924AF" w:rsidRDefault="006F0E1E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48.4</w:t>
            </w:r>
          </w:p>
        </w:tc>
        <w:tc>
          <w:tcPr>
            <w:tcW w:w="709" w:type="dxa"/>
          </w:tcPr>
          <w:p w14:paraId="4F63ECE2" w14:textId="10FA7E8B" w:rsidR="00CD4A39" w:rsidRPr="001924AF" w:rsidRDefault="006F0E1E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13.2</w:t>
            </w:r>
          </w:p>
        </w:tc>
        <w:tc>
          <w:tcPr>
            <w:tcW w:w="851" w:type="dxa"/>
          </w:tcPr>
          <w:p w14:paraId="47836B40" w14:textId="3732E289" w:rsidR="00CD4A39" w:rsidRPr="001924AF" w:rsidRDefault="006F0E1E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46.2</w:t>
            </w:r>
          </w:p>
        </w:tc>
        <w:tc>
          <w:tcPr>
            <w:tcW w:w="992" w:type="dxa"/>
          </w:tcPr>
          <w:p w14:paraId="17B6453A" w14:textId="0D4A6FB2" w:rsidR="00CD4A39" w:rsidRPr="001924AF" w:rsidRDefault="006F0E1E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11.7</w:t>
            </w:r>
          </w:p>
        </w:tc>
        <w:tc>
          <w:tcPr>
            <w:tcW w:w="2410" w:type="dxa"/>
          </w:tcPr>
          <w:p w14:paraId="468A86C8" w14:textId="20A3F12F" w:rsidR="00CD4A39" w:rsidRPr="001924AF" w:rsidRDefault="00E3396A" w:rsidP="00CF7C9A">
            <w:pPr>
              <w:pStyle w:val="ListParagraph"/>
              <w:spacing w:line="360" w:lineRule="auto"/>
              <w:ind w:left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-0.51 (-6.19 to 5.17)</w:t>
            </w:r>
          </w:p>
        </w:tc>
        <w:tc>
          <w:tcPr>
            <w:tcW w:w="1247" w:type="dxa"/>
          </w:tcPr>
          <w:p w14:paraId="4B616FC9" w14:textId="6F115A94" w:rsidR="00CD4A39" w:rsidRPr="001924AF" w:rsidRDefault="00E3396A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0.86</w:t>
            </w:r>
          </w:p>
        </w:tc>
      </w:tr>
      <w:tr w:rsidR="00CD4A39" w:rsidRPr="001924AF" w14:paraId="53AE8BB8" w14:textId="77777777" w:rsidTr="001924AF">
        <w:trPr>
          <w:trHeight w:val="354"/>
        </w:trPr>
        <w:tc>
          <w:tcPr>
            <w:tcW w:w="2297" w:type="dxa"/>
          </w:tcPr>
          <w:p w14:paraId="4BAAF5F8" w14:textId="77777777" w:rsidR="00CD4A39" w:rsidRPr="001924AF" w:rsidRDefault="00CD4A39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 xml:space="preserve">Visual Reception </w:t>
            </w:r>
          </w:p>
        </w:tc>
        <w:tc>
          <w:tcPr>
            <w:tcW w:w="992" w:type="dxa"/>
          </w:tcPr>
          <w:p w14:paraId="78AB1903" w14:textId="3A5F4A9A" w:rsidR="00CD4A39" w:rsidRPr="001924AF" w:rsidRDefault="006F0E1E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50.9</w:t>
            </w:r>
          </w:p>
        </w:tc>
        <w:tc>
          <w:tcPr>
            <w:tcW w:w="709" w:type="dxa"/>
          </w:tcPr>
          <w:p w14:paraId="56EB73D6" w14:textId="0C37B117" w:rsidR="00CD4A39" w:rsidRPr="001924AF" w:rsidRDefault="006F0E1E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16.0</w:t>
            </w:r>
          </w:p>
        </w:tc>
        <w:tc>
          <w:tcPr>
            <w:tcW w:w="851" w:type="dxa"/>
          </w:tcPr>
          <w:p w14:paraId="21C7BA60" w14:textId="0FB60E8A" w:rsidR="00CD4A39" w:rsidRPr="001924AF" w:rsidRDefault="009B0C30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52.0</w:t>
            </w:r>
          </w:p>
        </w:tc>
        <w:tc>
          <w:tcPr>
            <w:tcW w:w="992" w:type="dxa"/>
          </w:tcPr>
          <w:p w14:paraId="0645C25B" w14:textId="34504F1F" w:rsidR="00CD4A39" w:rsidRPr="001924AF" w:rsidRDefault="009B0C30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13.1</w:t>
            </w:r>
          </w:p>
        </w:tc>
        <w:tc>
          <w:tcPr>
            <w:tcW w:w="2410" w:type="dxa"/>
          </w:tcPr>
          <w:p w14:paraId="3D3DC97E" w14:textId="11645DC2" w:rsidR="00CD4A39" w:rsidRPr="001924AF" w:rsidRDefault="007A64AD" w:rsidP="00CF7C9A">
            <w:pPr>
              <w:pStyle w:val="ListParagraph"/>
              <w:spacing w:line="360" w:lineRule="auto"/>
              <w:ind w:left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1.62</w:t>
            </w:r>
            <w:r w:rsidR="00A17D31" w:rsidRPr="001924AF">
              <w:rPr>
                <w:rFonts w:ascii="Times New Roman" w:hAnsi="Times New Roman" w:cs="Times New Roman"/>
                <w:sz w:val="24"/>
                <w:szCs w:val="24"/>
              </w:rPr>
              <w:t xml:space="preserve"> (-4.76 to 8.01</w:t>
            </w: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247" w:type="dxa"/>
          </w:tcPr>
          <w:p w14:paraId="0667B59A" w14:textId="6BE4B91B" w:rsidR="00CD4A39" w:rsidRPr="001924AF" w:rsidRDefault="00C30455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0.62</w:t>
            </w:r>
          </w:p>
        </w:tc>
      </w:tr>
      <w:tr w:rsidR="00560E40" w:rsidRPr="001924AF" w14:paraId="036D2F74" w14:textId="77777777" w:rsidTr="001924AF">
        <w:trPr>
          <w:trHeight w:val="474"/>
        </w:trPr>
        <w:tc>
          <w:tcPr>
            <w:tcW w:w="2297" w:type="dxa"/>
          </w:tcPr>
          <w:p w14:paraId="6A32E337" w14:textId="4F383C8F" w:rsidR="00560E40" w:rsidRPr="001924AF" w:rsidRDefault="00560E40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Early Learning Composite Score</w:t>
            </w:r>
          </w:p>
        </w:tc>
        <w:tc>
          <w:tcPr>
            <w:tcW w:w="992" w:type="dxa"/>
          </w:tcPr>
          <w:p w14:paraId="3D4398DC" w14:textId="5D938F78" w:rsidR="00560E40" w:rsidRPr="001924AF" w:rsidRDefault="00560E40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101.3</w:t>
            </w:r>
          </w:p>
        </w:tc>
        <w:tc>
          <w:tcPr>
            <w:tcW w:w="709" w:type="dxa"/>
          </w:tcPr>
          <w:p w14:paraId="654C0EA1" w14:textId="086E2584" w:rsidR="00560E40" w:rsidRPr="001924AF" w:rsidRDefault="00560E40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22.8</w:t>
            </w:r>
          </w:p>
        </w:tc>
        <w:tc>
          <w:tcPr>
            <w:tcW w:w="851" w:type="dxa"/>
          </w:tcPr>
          <w:p w14:paraId="31DA271B" w14:textId="551E2193" w:rsidR="00560E40" w:rsidRPr="001924AF" w:rsidRDefault="00560E40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100.0</w:t>
            </w:r>
          </w:p>
        </w:tc>
        <w:tc>
          <w:tcPr>
            <w:tcW w:w="992" w:type="dxa"/>
          </w:tcPr>
          <w:p w14:paraId="191B10E0" w14:textId="4B4A9767" w:rsidR="00560E40" w:rsidRPr="001924AF" w:rsidRDefault="00560E40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18.4</w:t>
            </w:r>
          </w:p>
        </w:tc>
        <w:tc>
          <w:tcPr>
            <w:tcW w:w="2410" w:type="dxa"/>
          </w:tcPr>
          <w:p w14:paraId="3E632197" w14:textId="71D2B5BC" w:rsidR="00560E40" w:rsidRPr="001924AF" w:rsidRDefault="00560E40" w:rsidP="00CF7C9A">
            <w:pPr>
              <w:pStyle w:val="ListParagraph"/>
              <w:spacing w:line="360" w:lineRule="auto"/>
              <w:ind w:left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-1.18 (-9.14 to</w:t>
            </w:r>
            <w:r w:rsidR="00836502" w:rsidRPr="001924A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6.79)</w:t>
            </w:r>
          </w:p>
        </w:tc>
        <w:tc>
          <w:tcPr>
            <w:tcW w:w="1247" w:type="dxa"/>
          </w:tcPr>
          <w:p w14:paraId="7C0C6AE1" w14:textId="3BB5DBDF" w:rsidR="00560E40" w:rsidRPr="001924AF" w:rsidRDefault="00560E40" w:rsidP="00CF7C9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924AF">
              <w:rPr>
                <w:rFonts w:ascii="Times New Roman" w:hAnsi="Times New Roman" w:cs="Times New Roman"/>
                <w:sz w:val="24"/>
                <w:szCs w:val="24"/>
              </w:rPr>
              <w:t>0.77</w:t>
            </w:r>
          </w:p>
        </w:tc>
      </w:tr>
    </w:tbl>
    <w:p w14:paraId="4BADEF46" w14:textId="4652C74F" w:rsidR="00CD4A39" w:rsidRPr="00CF7C9A" w:rsidRDefault="00CD4A39" w:rsidP="00CF7C9A">
      <w:pPr>
        <w:spacing w:line="360" w:lineRule="auto"/>
        <w:rPr>
          <w:rFonts w:ascii="Times New Roman" w:hAnsi="Times New Roman" w:cs="Times New Roman"/>
          <w:i/>
        </w:rPr>
      </w:pPr>
      <w:r w:rsidRPr="00CF7C9A">
        <w:rPr>
          <w:rFonts w:ascii="Times New Roman" w:hAnsi="Times New Roman" w:cs="Times New Roman"/>
          <w:i/>
          <w:szCs w:val="16"/>
        </w:rPr>
        <w:t>*</w:t>
      </w:r>
      <w:r w:rsidRPr="00CF7C9A">
        <w:rPr>
          <w:rFonts w:ascii="Times New Roman" w:hAnsi="Times New Roman" w:cs="Times New Roman"/>
          <w:i/>
        </w:rPr>
        <w:t>Regression analysis was carried out relating MSEL scales and HIV status. Models were adjusted for infant’s age, ge</w:t>
      </w:r>
      <w:r w:rsidR="00021791" w:rsidRPr="00CF7C9A">
        <w:rPr>
          <w:rFonts w:ascii="Times New Roman" w:hAnsi="Times New Roman" w:cs="Times New Roman"/>
          <w:i/>
        </w:rPr>
        <w:t>nder, growth rate</w:t>
      </w:r>
      <w:r w:rsidR="00560E40" w:rsidRPr="00CF7C9A">
        <w:rPr>
          <w:rFonts w:ascii="Times New Roman" w:hAnsi="Times New Roman" w:cs="Times New Roman"/>
          <w:i/>
        </w:rPr>
        <w:t xml:space="preserve"> and mother’s age</w:t>
      </w:r>
      <w:r w:rsidR="00046692" w:rsidRPr="00CF7C9A">
        <w:rPr>
          <w:rFonts w:ascii="Times New Roman" w:hAnsi="Times New Roman" w:cs="Times New Roman"/>
          <w:i/>
        </w:rPr>
        <w:t>.</w:t>
      </w:r>
      <w:r w:rsidR="007F5D2A">
        <w:rPr>
          <w:rFonts w:ascii="Times New Roman" w:hAnsi="Times New Roman" w:cs="Times New Roman"/>
          <w:i/>
        </w:rPr>
        <w:fldChar w:fldCharType="begin"/>
      </w:r>
      <w:r w:rsidR="007F5D2A">
        <w:rPr>
          <w:rFonts w:ascii="Times New Roman" w:hAnsi="Times New Roman" w:cs="Times New Roman"/>
          <w:i/>
        </w:rPr>
        <w:instrText xml:space="preserve"> ADDIN </w:instrText>
      </w:r>
      <w:r w:rsidR="007F5D2A">
        <w:rPr>
          <w:rFonts w:ascii="Times New Roman" w:hAnsi="Times New Roman" w:cs="Times New Roman"/>
          <w:i/>
        </w:rPr>
        <w:fldChar w:fldCharType="end"/>
      </w:r>
    </w:p>
    <w:sectPr w:rsidR="00CD4A39" w:rsidRPr="00CF7C9A" w:rsidSect="007412AE">
      <w:footerReference w:type="default" r:id="rId20"/>
      <w:pgSz w:w="11906" w:h="16838"/>
      <w:pgMar w:top="993" w:right="1133" w:bottom="1440" w:left="1134" w:header="708" w:footer="113" w:gutter="0"/>
      <w:lnNumType w:countBy="1" w:restart="continuous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155319B" w14:textId="77777777" w:rsidR="006039F2" w:rsidRDefault="006039F2" w:rsidP="00B50F9F">
      <w:pPr>
        <w:spacing w:after="0" w:line="240" w:lineRule="auto"/>
      </w:pPr>
      <w:r>
        <w:separator/>
      </w:r>
    </w:p>
  </w:endnote>
  <w:endnote w:type="continuationSeparator" w:id="0">
    <w:p w14:paraId="6FF19A99" w14:textId="77777777" w:rsidR="006039F2" w:rsidRDefault="006039F2" w:rsidP="00B50F9F">
      <w:pPr>
        <w:spacing w:after="0" w:line="240" w:lineRule="auto"/>
      </w:pPr>
      <w:r>
        <w:continuationSeparator/>
      </w:r>
    </w:p>
  </w:endnote>
  <w:endnote w:type="continuationNotice" w:id="1">
    <w:p w14:paraId="73FE0875" w14:textId="77777777" w:rsidR="006039F2" w:rsidRDefault="006039F2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641C10F" w14:textId="55E2014B" w:rsidR="000F6847" w:rsidRPr="007412AE" w:rsidRDefault="000F6847">
    <w:pPr>
      <w:tabs>
        <w:tab w:val="center" w:pos="4550"/>
        <w:tab w:val="left" w:pos="5818"/>
      </w:tabs>
      <w:ind w:right="260"/>
      <w:jc w:val="right"/>
      <w:rPr>
        <w:szCs w:val="24"/>
      </w:rPr>
    </w:pPr>
    <w:r w:rsidRPr="007412AE">
      <w:rPr>
        <w:spacing w:val="60"/>
        <w:szCs w:val="24"/>
      </w:rPr>
      <w:t>Page</w:t>
    </w:r>
    <w:r w:rsidRPr="007412AE">
      <w:rPr>
        <w:szCs w:val="24"/>
      </w:rPr>
      <w:t xml:space="preserve"> </w:t>
    </w:r>
    <w:r w:rsidRPr="007412AE">
      <w:rPr>
        <w:szCs w:val="24"/>
      </w:rPr>
      <w:fldChar w:fldCharType="begin"/>
    </w:r>
    <w:r w:rsidRPr="007412AE">
      <w:rPr>
        <w:szCs w:val="24"/>
      </w:rPr>
      <w:instrText xml:space="preserve"> PAGE   \* MERGEFORMAT </w:instrText>
    </w:r>
    <w:r w:rsidRPr="007412AE">
      <w:rPr>
        <w:szCs w:val="24"/>
      </w:rPr>
      <w:fldChar w:fldCharType="separate"/>
    </w:r>
    <w:r w:rsidR="00BD0721">
      <w:rPr>
        <w:noProof/>
        <w:szCs w:val="24"/>
      </w:rPr>
      <w:t>2</w:t>
    </w:r>
    <w:r w:rsidRPr="007412AE">
      <w:rPr>
        <w:szCs w:val="24"/>
      </w:rPr>
      <w:fldChar w:fldCharType="end"/>
    </w:r>
    <w:r w:rsidRPr="007412AE">
      <w:rPr>
        <w:szCs w:val="24"/>
      </w:rPr>
      <w:t xml:space="preserve"> | </w:t>
    </w:r>
    <w:r w:rsidRPr="007412AE">
      <w:rPr>
        <w:szCs w:val="24"/>
      </w:rPr>
      <w:fldChar w:fldCharType="begin"/>
    </w:r>
    <w:r w:rsidRPr="007412AE">
      <w:rPr>
        <w:szCs w:val="24"/>
      </w:rPr>
      <w:instrText xml:space="preserve"> NUMPAGES  \* Arabic  \* MERGEFORMAT </w:instrText>
    </w:r>
    <w:r w:rsidRPr="007412AE">
      <w:rPr>
        <w:szCs w:val="24"/>
      </w:rPr>
      <w:fldChar w:fldCharType="separate"/>
    </w:r>
    <w:r w:rsidR="00BD0721">
      <w:rPr>
        <w:noProof/>
        <w:szCs w:val="24"/>
      </w:rPr>
      <w:t>19</w:t>
    </w:r>
    <w:r w:rsidRPr="007412AE">
      <w:rPr>
        <w:szCs w:val="24"/>
      </w:rPr>
      <w:fldChar w:fldCharType="end"/>
    </w:r>
  </w:p>
  <w:p w14:paraId="239805F6" w14:textId="77777777" w:rsidR="000F6847" w:rsidRDefault="000F684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D5A2518" w14:textId="77777777" w:rsidR="006039F2" w:rsidRDefault="006039F2" w:rsidP="00B50F9F">
      <w:pPr>
        <w:spacing w:after="0" w:line="240" w:lineRule="auto"/>
      </w:pPr>
      <w:r>
        <w:separator/>
      </w:r>
    </w:p>
  </w:footnote>
  <w:footnote w:type="continuationSeparator" w:id="0">
    <w:p w14:paraId="245F1F4A" w14:textId="77777777" w:rsidR="006039F2" w:rsidRDefault="006039F2" w:rsidP="00B50F9F">
      <w:pPr>
        <w:spacing w:after="0" w:line="240" w:lineRule="auto"/>
      </w:pPr>
      <w:r>
        <w:continuationSeparator/>
      </w:r>
    </w:p>
  </w:footnote>
  <w:footnote w:type="continuationNotice" w:id="1">
    <w:p w14:paraId="656147AD" w14:textId="77777777" w:rsidR="006039F2" w:rsidRDefault="006039F2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D631AB"/>
    <w:multiLevelType w:val="hybridMultilevel"/>
    <w:tmpl w:val="1F7C377C"/>
    <w:lvl w:ilvl="0" w:tplc="4880C062">
      <w:start w:val="48"/>
      <w:numFmt w:val="bullet"/>
      <w:lvlText w:val="-"/>
      <w:lvlJc w:val="left"/>
      <w:pPr>
        <w:ind w:left="405" w:hanging="360"/>
      </w:pPr>
      <w:rPr>
        <w:rFonts w:ascii="Calibri" w:eastAsiaTheme="minorHAnsi" w:hAnsi="Calibri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125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45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65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85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005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725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45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65" w:hanging="360"/>
      </w:pPr>
      <w:rPr>
        <w:rFonts w:ascii="Wingdings" w:hAnsi="Wingdings" w:hint="default"/>
      </w:rPr>
    </w:lvl>
  </w:abstractNum>
  <w:abstractNum w:abstractNumId="1" w15:restartNumberingAfterBreak="0">
    <w:nsid w:val="14750157"/>
    <w:multiLevelType w:val="hybridMultilevel"/>
    <w:tmpl w:val="35B25844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0E11CC3"/>
    <w:multiLevelType w:val="hybridMultilevel"/>
    <w:tmpl w:val="9AE85C4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3230080"/>
    <w:multiLevelType w:val="hybridMultilevel"/>
    <w:tmpl w:val="54D012B2"/>
    <w:lvl w:ilvl="0" w:tplc="582A93DC">
      <w:start w:val="1"/>
      <w:numFmt w:val="lowerRoman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9275119"/>
    <w:multiLevelType w:val="hybridMultilevel"/>
    <w:tmpl w:val="C958ADA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A9B1A6C"/>
    <w:multiLevelType w:val="hybridMultilevel"/>
    <w:tmpl w:val="7416EF0C"/>
    <w:lvl w:ilvl="0" w:tplc="582A93DC">
      <w:start w:val="1"/>
      <w:numFmt w:val="lowerRoman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0997E52"/>
    <w:multiLevelType w:val="hybridMultilevel"/>
    <w:tmpl w:val="60C4D05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BC50A45"/>
    <w:multiLevelType w:val="hybridMultilevel"/>
    <w:tmpl w:val="5EF8ABA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6106006"/>
    <w:multiLevelType w:val="hybridMultilevel"/>
    <w:tmpl w:val="06EE1FC6"/>
    <w:lvl w:ilvl="0" w:tplc="582A93DC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8964A83"/>
    <w:multiLevelType w:val="hybridMultilevel"/>
    <w:tmpl w:val="5362641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AC754B1"/>
    <w:multiLevelType w:val="hybridMultilevel"/>
    <w:tmpl w:val="8E6A1B22"/>
    <w:lvl w:ilvl="0" w:tplc="CB7AAD22">
      <w:start w:val="48"/>
      <w:numFmt w:val="bullet"/>
      <w:lvlText w:val="-"/>
      <w:lvlJc w:val="left"/>
      <w:pPr>
        <w:ind w:left="405" w:hanging="360"/>
      </w:pPr>
      <w:rPr>
        <w:rFonts w:ascii="Calibri" w:eastAsiaTheme="minorHAnsi" w:hAnsi="Calibri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125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45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65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85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005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725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45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65" w:hanging="360"/>
      </w:pPr>
      <w:rPr>
        <w:rFonts w:ascii="Wingdings" w:hAnsi="Wingdings" w:hint="default"/>
      </w:rPr>
    </w:lvl>
  </w:abstractNum>
  <w:abstractNum w:abstractNumId="11" w15:restartNumberingAfterBreak="0">
    <w:nsid w:val="6C0B4354"/>
    <w:multiLevelType w:val="hybridMultilevel"/>
    <w:tmpl w:val="5FC0DDB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6296230"/>
    <w:multiLevelType w:val="hybridMultilevel"/>
    <w:tmpl w:val="371EDD0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B2A57A3"/>
    <w:multiLevelType w:val="hybridMultilevel"/>
    <w:tmpl w:val="0442CD12"/>
    <w:lvl w:ilvl="0" w:tplc="0809000F">
      <w:start w:val="1"/>
      <w:numFmt w:val="decimal"/>
      <w:lvlText w:val="%1."/>
      <w:lvlJc w:val="left"/>
      <w:pPr>
        <w:ind w:left="1080" w:hanging="360"/>
      </w:pPr>
    </w:lvl>
    <w:lvl w:ilvl="1" w:tplc="08090019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8"/>
  </w:num>
  <w:num w:numId="2">
    <w:abstractNumId w:val="7"/>
  </w:num>
  <w:num w:numId="3">
    <w:abstractNumId w:val="4"/>
  </w:num>
  <w:num w:numId="4">
    <w:abstractNumId w:val="12"/>
  </w:num>
  <w:num w:numId="5">
    <w:abstractNumId w:val="11"/>
  </w:num>
  <w:num w:numId="6">
    <w:abstractNumId w:val="1"/>
  </w:num>
  <w:num w:numId="7">
    <w:abstractNumId w:val="13"/>
  </w:num>
  <w:num w:numId="8">
    <w:abstractNumId w:val="2"/>
  </w:num>
  <w:num w:numId="9">
    <w:abstractNumId w:val="6"/>
  </w:num>
  <w:num w:numId="10">
    <w:abstractNumId w:val="9"/>
  </w:num>
  <w:num w:numId="11">
    <w:abstractNumId w:val="3"/>
  </w:num>
  <w:num w:numId="12">
    <w:abstractNumId w:val="10"/>
  </w:num>
  <w:num w:numId="13">
    <w:abstractNumId w:val="0"/>
  </w:num>
  <w:num w:numId="14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activeWritingStyle w:appName="MSWord" w:lang="en-GB" w:vendorID="64" w:dllVersion="4096" w:nlCheck="1" w:checkStyle="0"/>
  <w:activeWritingStyle w:appName="MSWord" w:lang="en-US" w:vendorID="64" w:dllVersion="4096" w:nlCheck="1" w:checkStyle="0"/>
  <w:activeWritingStyle w:appName="MSWord" w:lang="en-GB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0" w:nlCheck="1" w:checkStyle="0"/>
  <w:activeWritingStyle w:appName="MSWord" w:lang="en-US" w:vendorID="64" w:dllVersion="0" w:nlCheck="1" w:checkStyle="0"/>
  <w:activeWritingStyle w:appName="MSWord" w:lang="en-ZW" w:vendorID="64" w:dllVersion="0" w:nlCheck="1" w:checkStyle="0"/>
  <w:activeWritingStyle w:appName="MSWord" w:lang="fr-FR" w:vendorID="64" w:dllVersion="0" w:nlCheck="1" w:checkStyle="0"/>
  <w:activeWritingStyle w:appName="MSWord" w:lang="en-ZW" w:vendorID="64" w:dllVersion="6" w:nlCheck="1" w:checkStyle="1"/>
  <w:activeWritingStyle w:appName="MSWord" w:lang="fr-FR" w:vendorID="64" w:dllVersion="6" w:nlCheck="1" w:checkStyle="1"/>
  <w:defaultTabStop w:val="720"/>
  <w:drawingGridHorizontalSpacing w:val="110"/>
  <w:displayHorizontalDrawingGridEvery w:val="2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a5es9sevoerzvietrpq5e90wsv95ar20xptz&quot;&gt;My EndNote Library&lt;record-ids&gt;&lt;item&gt;1&lt;/item&gt;&lt;item&gt;6&lt;/item&gt;&lt;item&gt;12&lt;/item&gt;&lt;item&gt;13&lt;/item&gt;&lt;item&gt;14&lt;/item&gt;&lt;item&gt;16&lt;/item&gt;&lt;item&gt;21&lt;/item&gt;&lt;item&gt;23&lt;/item&gt;&lt;item&gt;25&lt;/item&gt;&lt;item&gt;26&lt;/item&gt;&lt;item&gt;147&lt;/item&gt;&lt;item&gt;151&lt;/item&gt;&lt;item&gt;152&lt;/item&gt;&lt;item&gt;154&lt;/item&gt;&lt;item&gt;155&lt;/item&gt;&lt;item&gt;156&lt;/item&gt;&lt;item&gt;157&lt;/item&gt;&lt;item&gt;158&lt;/item&gt;&lt;item&gt;159&lt;/item&gt;&lt;item&gt;160&lt;/item&gt;&lt;item&gt;161&lt;/item&gt;&lt;item&gt;164&lt;/item&gt;&lt;item&gt;165&lt;/item&gt;&lt;item&gt;166&lt;/item&gt;&lt;item&gt;168&lt;/item&gt;&lt;item&gt;169&lt;/item&gt;&lt;item&gt;173&lt;/item&gt;&lt;item&gt;221&lt;/item&gt;&lt;item&gt;229&lt;/item&gt;&lt;item&gt;232&lt;/item&gt;&lt;item&gt;233&lt;/item&gt;&lt;item&gt;237&lt;/item&gt;&lt;item&gt;238&lt;/item&gt;&lt;item&gt;239&lt;/item&gt;&lt;item&gt;240&lt;/item&gt;&lt;item&gt;241&lt;/item&gt;&lt;item&gt;242&lt;/item&gt;&lt;item&gt;244&lt;/item&gt;&lt;item&gt;245&lt;/item&gt;&lt;item&gt;246&lt;/item&gt;&lt;item&gt;247&lt;/item&gt;&lt;item&gt;248&lt;/item&gt;&lt;item&gt;249&lt;/item&gt;&lt;/record-ids&gt;&lt;/item&gt;&lt;/Libraries&gt;"/>
  </w:docVars>
  <w:rsids>
    <w:rsidRoot w:val="003E7DE6"/>
    <w:rsid w:val="00000D10"/>
    <w:rsid w:val="00001486"/>
    <w:rsid w:val="00001688"/>
    <w:rsid w:val="00002ECC"/>
    <w:rsid w:val="00002F65"/>
    <w:rsid w:val="00002FF3"/>
    <w:rsid w:val="000043D1"/>
    <w:rsid w:val="00004C6F"/>
    <w:rsid w:val="00005F7E"/>
    <w:rsid w:val="00006892"/>
    <w:rsid w:val="00010812"/>
    <w:rsid w:val="000108B6"/>
    <w:rsid w:val="00010A74"/>
    <w:rsid w:val="0001231C"/>
    <w:rsid w:val="00012692"/>
    <w:rsid w:val="00012BF7"/>
    <w:rsid w:val="00012C0C"/>
    <w:rsid w:val="0001529E"/>
    <w:rsid w:val="0001568A"/>
    <w:rsid w:val="00020249"/>
    <w:rsid w:val="00020872"/>
    <w:rsid w:val="000211BE"/>
    <w:rsid w:val="0002137E"/>
    <w:rsid w:val="00021791"/>
    <w:rsid w:val="00021B8A"/>
    <w:rsid w:val="00021DB6"/>
    <w:rsid w:val="00022211"/>
    <w:rsid w:val="00023315"/>
    <w:rsid w:val="000235D6"/>
    <w:rsid w:val="00023730"/>
    <w:rsid w:val="00024563"/>
    <w:rsid w:val="00025416"/>
    <w:rsid w:val="00026608"/>
    <w:rsid w:val="000300D3"/>
    <w:rsid w:val="00030681"/>
    <w:rsid w:val="00032278"/>
    <w:rsid w:val="0003239C"/>
    <w:rsid w:val="0003272A"/>
    <w:rsid w:val="00032A5F"/>
    <w:rsid w:val="00033C68"/>
    <w:rsid w:val="00034301"/>
    <w:rsid w:val="00034790"/>
    <w:rsid w:val="000347A1"/>
    <w:rsid w:val="00034976"/>
    <w:rsid w:val="00035DA2"/>
    <w:rsid w:val="000360D5"/>
    <w:rsid w:val="00037007"/>
    <w:rsid w:val="000378A4"/>
    <w:rsid w:val="00040353"/>
    <w:rsid w:val="00040C08"/>
    <w:rsid w:val="00041B84"/>
    <w:rsid w:val="000427AC"/>
    <w:rsid w:val="00044ACA"/>
    <w:rsid w:val="00046061"/>
    <w:rsid w:val="00046152"/>
    <w:rsid w:val="00046220"/>
    <w:rsid w:val="00046692"/>
    <w:rsid w:val="00051E5F"/>
    <w:rsid w:val="00053561"/>
    <w:rsid w:val="000535E8"/>
    <w:rsid w:val="00054153"/>
    <w:rsid w:val="00054567"/>
    <w:rsid w:val="0005624D"/>
    <w:rsid w:val="00056F68"/>
    <w:rsid w:val="00060F99"/>
    <w:rsid w:val="000611E4"/>
    <w:rsid w:val="00062233"/>
    <w:rsid w:val="0006252E"/>
    <w:rsid w:val="00064275"/>
    <w:rsid w:val="00064E1B"/>
    <w:rsid w:val="0006514B"/>
    <w:rsid w:val="0006674E"/>
    <w:rsid w:val="00067612"/>
    <w:rsid w:val="000710BB"/>
    <w:rsid w:val="00071B87"/>
    <w:rsid w:val="000726CE"/>
    <w:rsid w:val="000728E4"/>
    <w:rsid w:val="00072B24"/>
    <w:rsid w:val="00073603"/>
    <w:rsid w:val="00073E38"/>
    <w:rsid w:val="00075659"/>
    <w:rsid w:val="000756D9"/>
    <w:rsid w:val="00075B40"/>
    <w:rsid w:val="0007769D"/>
    <w:rsid w:val="00077BB1"/>
    <w:rsid w:val="000800CF"/>
    <w:rsid w:val="000803CA"/>
    <w:rsid w:val="0008123C"/>
    <w:rsid w:val="00081561"/>
    <w:rsid w:val="00081C0B"/>
    <w:rsid w:val="00082229"/>
    <w:rsid w:val="0008269C"/>
    <w:rsid w:val="00082E63"/>
    <w:rsid w:val="0008320A"/>
    <w:rsid w:val="00085249"/>
    <w:rsid w:val="000858B0"/>
    <w:rsid w:val="00086678"/>
    <w:rsid w:val="00086A4C"/>
    <w:rsid w:val="00087D26"/>
    <w:rsid w:val="00091EA5"/>
    <w:rsid w:val="000929E2"/>
    <w:rsid w:val="00093471"/>
    <w:rsid w:val="000938BF"/>
    <w:rsid w:val="00093ACF"/>
    <w:rsid w:val="00093C22"/>
    <w:rsid w:val="00095ACC"/>
    <w:rsid w:val="000960E7"/>
    <w:rsid w:val="000966A8"/>
    <w:rsid w:val="00097351"/>
    <w:rsid w:val="00097672"/>
    <w:rsid w:val="00097894"/>
    <w:rsid w:val="00097D3C"/>
    <w:rsid w:val="00097E00"/>
    <w:rsid w:val="000A003A"/>
    <w:rsid w:val="000A126E"/>
    <w:rsid w:val="000A1769"/>
    <w:rsid w:val="000A22D5"/>
    <w:rsid w:val="000A26A7"/>
    <w:rsid w:val="000A2D24"/>
    <w:rsid w:val="000A30FA"/>
    <w:rsid w:val="000A34F8"/>
    <w:rsid w:val="000A3D3D"/>
    <w:rsid w:val="000A47DB"/>
    <w:rsid w:val="000A4A8E"/>
    <w:rsid w:val="000B07D3"/>
    <w:rsid w:val="000B2FE4"/>
    <w:rsid w:val="000B3C2A"/>
    <w:rsid w:val="000B403F"/>
    <w:rsid w:val="000B44CD"/>
    <w:rsid w:val="000B455A"/>
    <w:rsid w:val="000B5187"/>
    <w:rsid w:val="000B616A"/>
    <w:rsid w:val="000B6712"/>
    <w:rsid w:val="000B691C"/>
    <w:rsid w:val="000B7031"/>
    <w:rsid w:val="000B7A37"/>
    <w:rsid w:val="000C0C60"/>
    <w:rsid w:val="000C21F4"/>
    <w:rsid w:val="000C3138"/>
    <w:rsid w:val="000C34BF"/>
    <w:rsid w:val="000C3745"/>
    <w:rsid w:val="000C4DA5"/>
    <w:rsid w:val="000C5C36"/>
    <w:rsid w:val="000C5F00"/>
    <w:rsid w:val="000C7BB0"/>
    <w:rsid w:val="000D3C81"/>
    <w:rsid w:val="000D48B3"/>
    <w:rsid w:val="000D4DFF"/>
    <w:rsid w:val="000D4E82"/>
    <w:rsid w:val="000D5EE5"/>
    <w:rsid w:val="000D645D"/>
    <w:rsid w:val="000D6623"/>
    <w:rsid w:val="000E07AD"/>
    <w:rsid w:val="000E1531"/>
    <w:rsid w:val="000E2873"/>
    <w:rsid w:val="000E3445"/>
    <w:rsid w:val="000E4053"/>
    <w:rsid w:val="000E4204"/>
    <w:rsid w:val="000E61FD"/>
    <w:rsid w:val="000F3BD5"/>
    <w:rsid w:val="000F5200"/>
    <w:rsid w:val="000F6847"/>
    <w:rsid w:val="000F71E7"/>
    <w:rsid w:val="000F7DBD"/>
    <w:rsid w:val="00100BC6"/>
    <w:rsid w:val="001010D3"/>
    <w:rsid w:val="00101A49"/>
    <w:rsid w:val="0010285D"/>
    <w:rsid w:val="0010316F"/>
    <w:rsid w:val="00103E60"/>
    <w:rsid w:val="001079A2"/>
    <w:rsid w:val="00107C48"/>
    <w:rsid w:val="00110691"/>
    <w:rsid w:val="00111958"/>
    <w:rsid w:val="001128BE"/>
    <w:rsid w:val="00114BEF"/>
    <w:rsid w:val="00114C0A"/>
    <w:rsid w:val="001158A8"/>
    <w:rsid w:val="00115CEE"/>
    <w:rsid w:val="0011708D"/>
    <w:rsid w:val="00117BC1"/>
    <w:rsid w:val="001204DE"/>
    <w:rsid w:val="00120C13"/>
    <w:rsid w:val="001232C0"/>
    <w:rsid w:val="001234FC"/>
    <w:rsid w:val="00123A08"/>
    <w:rsid w:val="00123AFE"/>
    <w:rsid w:val="0012542E"/>
    <w:rsid w:val="00125A9E"/>
    <w:rsid w:val="00125B47"/>
    <w:rsid w:val="001266AA"/>
    <w:rsid w:val="00130151"/>
    <w:rsid w:val="00130443"/>
    <w:rsid w:val="0013072E"/>
    <w:rsid w:val="00131A9E"/>
    <w:rsid w:val="00131C47"/>
    <w:rsid w:val="00131D9E"/>
    <w:rsid w:val="001322DE"/>
    <w:rsid w:val="001324E7"/>
    <w:rsid w:val="00132D4D"/>
    <w:rsid w:val="001365AD"/>
    <w:rsid w:val="001368A2"/>
    <w:rsid w:val="00141487"/>
    <w:rsid w:val="001421EA"/>
    <w:rsid w:val="001422BF"/>
    <w:rsid w:val="00142398"/>
    <w:rsid w:val="00142845"/>
    <w:rsid w:val="00142BCB"/>
    <w:rsid w:val="001435C3"/>
    <w:rsid w:val="00144EA2"/>
    <w:rsid w:val="001451EB"/>
    <w:rsid w:val="001464B2"/>
    <w:rsid w:val="001465C7"/>
    <w:rsid w:val="00146B12"/>
    <w:rsid w:val="00146B6B"/>
    <w:rsid w:val="00146D0D"/>
    <w:rsid w:val="00146E91"/>
    <w:rsid w:val="00146F03"/>
    <w:rsid w:val="00151EBB"/>
    <w:rsid w:val="001522EE"/>
    <w:rsid w:val="00153718"/>
    <w:rsid w:val="00153990"/>
    <w:rsid w:val="00153F71"/>
    <w:rsid w:val="00155B12"/>
    <w:rsid w:val="00155E33"/>
    <w:rsid w:val="0015687D"/>
    <w:rsid w:val="00157A11"/>
    <w:rsid w:val="001604B8"/>
    <w:rsid w:val="001607B0"/>
    <w:rsid w:val="001612C0"/>
    <w:rsid w:val="00162BFC"/>
    <w:rsid w:val="0016342A"/>
    <w:rsid w:val="00163A74"/>
    <w:rsid w:val="001666EE"/>
    <w:rsid w:val="00171F3D"/>
    <w:rsid w:val="001738C1"/>
    <w:rsid w:val="001742C5"/>
    <w:rsid w:val="00174C49"/>
    <w:rsid w:val="00175751"/>
    <w:rsid w:val="001757BD"/>
    <w:rsid w:val="00175A1D"/>
    <w:rsid w:val="00175D95"/>
    <w:rsid w:val="00176B40"/>
    <w:rsid w:val="001771B4"/>
    <w:rsid w:val="00180CB8"/>
    <w:rsid w:val="001812FB"/>
    <w:rsid w:val="00182D0F"/>
    <w:rsid w:val="001830AA"/>
    <w:rsid w:val="00183730"/>
    <w:rsid w:val="00183A05"/>
    <w:rsid w:val="00184AE9"/>
    <w:rsid w:val="0019097E"/>
    <w:rsid w:val="00191410"/>
    <w:rsid w:val="00191F33"/>
    <w:rsid w:val="001923DF"/>
    <w:rsid w:val="001924AF"/>
    <w:rsid w:val="00193605"/>
    <w:rsid w:val="00194041"/>
    <w:rsid w:val="001945F9"/>
    <w:rsid w:val="00194622"/>
    <w:rsid w:val="00195BC2"/>
    <w:rsid w:val="001969F2"/>
    <w:rsid w:val="00196E23"/>
    <w:rsid w:val="001A0DC5"/>
    <w:rsid w:val="001A1CC5"/>
    <w:rsid w:val="001A28F6"/>
    <w:rsid w:val="001A2A61"/>
    <w:rsid w:val="001A2B19"/>
    <w:rsid w:val="001A6D68"/>
    <w:rsid w:val="001A746D"/>
    <w:rsid w:val="001B1028"/>
    <w:rsid w:val="001B2154"/>
    <w:rsid w:val="001B2EFB"/>
    <w:rsid w:val="001B4C70"/>
    <w:rsid w:val="001B55CD"/>
    <w:rsid w:val="001B6C2F"/>
    <w:rsid w:val="001B71C0"/>
    <w:rsid w:val="001B72DF"/>
    <w:rsid w:val="001B7D36"/>
    <w:rsid w:val="001B7D43"/>
    <w:rsid w:val="001B7EB7"/>
    <w:rsid w:val="001C0437"/>
    <w:rsid w:val="001C3805"/>
    <w:rsid w:val="001C3832"/>
    <w:rsid w:val="001C45C9"/>
    <w:rsid w:val="001C4B3A"/>
    <w:rsid w:val="001C5141"/>
    <w:rsid w:val="001C7371"/>
    <w:rsid w:val="001C776D"/>
    <w:rsid w:val="001C7B68"/>
    <w:rsid w:val="001D0AC5"/>
    <w:rsid w:val="001D1334"/>
    <w:rsid w:val="001D1476"/>
    <w:rsid w:val="001D14C8"/>
    <w:rsid w:val="001D16B0"/>
    <w:rsid w:val="001D1B0A"/>
    <w:rsid w:val="001D237E"/>
    <w:rsid w:val="001D2644"/>
    <w:rsid w:val="001D3E40"/>
    <w:rsid w:val="001D4352"/>
    <w:rsid w:val="001D4789"/>
    <w:rsid w:val="001D4950"/>
    <w:rsid w:val="001D4D6D"/>
    <w:rsid w:val="001D57D7"/>
    <w:rsid w:val="001D621A"/>
    <w:rsid w:val="001D69E9"/>
    <w:rsid w:val="001D73BA"/>
    <w:rsid w:val="001D7442"/>
    <w:rsid w:val="001D7F43"/>
    <w:rsid w:val="001E1385"/>
    <w:rsid w:val="001E18B6"/>
    <w:rsid w:val="001E20C4"/>
    <w:rsid w:val="001E3FE9"/>
    <w:rsid w:val="001E4A2F"/>
    <w:rsid w:val="001E4DB7"/>
    <w:rsid w:val="001E4F57"/>
    <w:rsid w:val="001E5635"/>
    <w:rsid w:val="001E5FB9"/>
    <w:rsid w:val="001E6C8F"/>
    <w:rsid w:val="001F2D8A"/>
    <w:rsid w:val="001F334A"/>
    <w:rsid w:val="001F3355"/>
    <w:rsid w:val="001F45C5"/>
    <w:rsid w:val="001F4FCA"/>
    <w:rsid w:val="001F54EC"/>
    <w:rsid w:val="001F747A"/>
    <w:rsid w:val="00200199"/>
    <w:rsid w:val="002012AF"/>
    <w:rsid w:val="00201B30"/>
    <w:rsid w:val="00201ECB"/>
    <w:rsid w:val="00201FB6"/>
    <w:rsid w:val="00202174"/>
    <w:rsid w:val="00202349"/>
    <w:rsid w:val="00203936"/>
    <w:rsid w:val="00205BFE"/>
    <w:rsid w:val="00205CA2"/>
    <w:rsid w:val="00206C06"/>
    <w:rsid w:val="00210C9D"/>
    <w:rsid w:val="00212261"/>
    <w:rsid w:val="00213B3A"/>
    <w:rsid w:val="002166C5"/>
    <w:rsid w:val="002205A7"/>
    <w:rsid w:val="002207CE"/>
    <w:rsid w:val="00221900"/>
    <w:rsid w:val="00222F1F"/>
    <w:rsid w:val="00224827"/>
    <w:rsid w:val="00224943"/>
    <w:rsid w:val="002249EE"/>
    <w:rsid w:val="00224E73"/>
    <w:rsid w:val="00224E8E"/>
    <w:rsid w:val="00224F90"/>
    <w:rsid w:val="002257DF"/>
    <w:rsid w:val="00225B6A"/>
    <w:rsid w:val="00226851"/>
    <w:rsid w:val="00227093"/>
    <w:rsid w:val="00227252"/>
    <w:rsid w:val="00227D19"/>
    <w:rsid w:val="00227E85"/>
    <w:rsid w:val="0023309A"/>
    <w:rsid w:val="0023537E"/>
    <w:rsid w:val="00236215"/>
    <w:rsid w:val="00236778"/>
    <w:rsid w:val="00237445"/>
    <w:rsid w:val="00241875"/>
    <w:rsid w:val="0024211A"/>
    <w:rsid w:val="002431CC"/>
    <w:rsid w:val="00251ACD"/>
    <w:rsid w:val="00252262"/>
    <w:rsid w:val="00254035"/>
    <w:rsid w:val="002542A9"/>
    <w:rsid w:val="00254651"/>
    <w:rsid w:val="00255FC6"/>
    <w:rsid w:val="00256144"/>
    <w:rsid w:val="00256373"/>
    <w:rsid w:val="00256EF1"/>
    <w:rsid w:val="00257B27"/>
    <w:rsid w:val="00257EF0"/>
    <w:rsid w:val="00260E61"/>
    <w:rsid w:val="002612F9"/>
    <w:rsid w:val="00262025"/>
    <w:rsid w:val="00262336"/>
    <w:rsid w:val="00262F52"/>
    <w:rsid w:val="0026305F"/>
    <w:rsid w:val="0026593B"/>
    <w:rsid w:val="00265AA1"/>
    <w:rsid w:val="00267E3C"/>
    <w:rsid w:val="00270701"/>
    <w:rsid w:val="002713A3"/>
    <w:rsid w:val="0027142B"/>
    <w:rsid w:val="0027243A"/>
    <w:rsid w:val="00273380"/>
    <w:rsid w:val="0027382B"/>
    <w:rsid w:val="00273B5C"/>
    <w:rsid w:val="00273DF5"/>
    <w:rsid w:val="0027486F"/>
    <w:rsid w:val="00274A15"/>
    <w:rsid w:val="002774EA"/>
    <w:rsid w:val="0027776D"/>
    <w:rsid w:val="00277D5D"/>
    <w:rsid w:val="00281D2A"/>
    <w:rsid w:val="00282FF3"/>
    <w:rsid w:val="00284069"/>
    <w:rsid w:val="00285851"/>
    <w:rsid w:val="00290B13"/>
    <w:rsid w:val="002913E4"/>
    <w:rsid w:val="0029306B"/>
    <w:rsid w:val="00293189"/>
    <w:rsid w:val="00294068"/>
    <w:rsid w:val="0029550B"/>
    <w:rsid w:val="002964A0"/>
    <w:rsid w:val="002A0606"/>
    <w:rsid w:val="002A082C"/>
    <w:rsid w:val="002A179E"/>
    <w:rsid w:val="002A17B8"/>
    <w:rsid w:val="002A25EB"/>
    <w:rsid w:val="002A3E1A"/>
    <w:rsid w:val="002A5D50"/>
    <w:rsid w:val="002A6684"/>
    <w:rsid w:val="002A6C3A"/>
    <w:rsid w:val="002A6D8E"/>
    <w:rsid w:val="002A7EDC"/>
    <w:rsid w:val="002B0D25"/>
    <w:rsid w:val="002B137E"/>
    <w:rsid w:val="002B1D79"/>
    <w:rsid w:val="002B1ECD"/>
    <w:rsid w:val="002B2732"/>
    <w:rsid w:val="002B2BEE"/>
    <w:rsid w:val="002B3974"/>
    <w:rsid w:val="002B3AA9"/>
    <w:rsid w:val="002B4148"/>
    <w:rsid w:val="002B44CE"/>
    <w:rsid w:val="002B5EAF"/>
    <w:rsid w:val="002B5EC3"/>
    <w:rsid w:val="002B65E5"/>
    <w:rsid w:val="002C11F6"/>
    <w:rsid w:val="002C19CA"/>
    <w:rsid w:val="002C2458"/>
    <w:rsid w:val="002C2C97"/>
    <w:rsid w:val="002C3643"/>
    <w:rsid w:val="002C47F8"/>
    <w:rsid w:val="002C48E7"/>
    <w:rsid w:val="002C56C5"/>
    <w:rsid w:val="002C590F"/>
    <w:rsid w:val="002C6F0A"/>
    <w:rsid w:val="002D0881"/>
    <w:rsid w:val="002D1022"/>
    <w:rsid w:val="002D111D"/>
    <w:rsid w:val="002D2195"/>
    <w:rsid w:val="002D365A"/>
    <w:rsid w:val="002D4465"/>
    <w:rsid w:val="002D6733"/>
    <w:rsid w:val="002D6B03"/>
    <w:rsid w:val="002D7235"/>
    <w:rsid w:val="002D7FB9"/>
    <w:rsid w:val="002E0B5D"/>
    <w:rsid w:val="002E279E"/>
    <w:rsid w:val="002E2872"/>
    <w:rsid w:val="002E2930"/>
    <w:rsid w:val="002E4C25"/>
    <w:rsid w:val="002E5798"/>
    <w:rsid w:val="002E57A8"/>
    <w:rsid w:val="002E5B8A"/>
    <w:rsid w:val="002E7550"/>
    <w:rsid w:val="002E784A"/>
    <w:rsid w:val="002F1487"/>
    <w:rsid w:val="002F175B"/>
    <w:rsid w:val="002F2333"/>
    <w:rsid w:val="002F2958"/>
    <w:rsid w:val="002F3682"/>
    <w:rsid w:val="002F57B2"/>
    <w:rsid w:val="002F58A8"/>
    <w:rsid w:val="002F7BD9"/>
    <w:rsid w:val="00300778"/>
    <w:rsid w:val="00302966"/>
    <w:rsid w:val="00303B60"/>
    <w:rsid w:val="003043E0"/>
    <w:rsid w:val="0030454A"/>
    <w:rsid w:val="00305220"/>
    <w:rsid w:val="00306071"/>
    <w:rsid w:val="00306B6D"/>
    <w:rsid w:val="00306C1A"/>
    <w:rsid w:val="003074E9"/>
    <w:rsid w:val="00307BF8"/>
    <w:rsid w:val="003100E2"/>
    <w:rsid w:val="00311C62"/>
    <w:rsid w:val="00312205"/>
    <w:rsid w:val="00313F84"/>
    <w:rsid w:val="003141A2"/>
    <w:rsid w:val="00316CA1"/>
    <w:rsid w:val="00316ECD"/>
    <w:rsid w:val="00320279"/>
    <w:rsid w:val="00320616"/>
    <w:rsid w:val="0032078E"/>
    <w:rsid w:val="003208E6"/>
    <w:rsid w:val="00320ACE"/>
    <w:rsid w:val="00321041"/>
    <w:rsid w:val="00321172"/>
    <w:rsid w:val="00321B9D"/>
    <w:rsid w:val="0032256E"/>
    <w:rsid w:val="00324E28"/>
    <w:rsid w:val="00324F15"/>
    <w:rsid w:val="00325900"/>
    <w:rsid w:val="00326BB5"/>
    <w:rsid w:val="00326D3E"/>
    <w:rsid w:val="00330A68"/>
    <w:rsid w:val="00331F7D"/>
    <w:rsid w:val="003322CC"/>
    <w:rsid w:val="0033326C"/>
    <w:rsid w:val="00334749"/>
    <w:rsid w:val="0033533C"/>
    <w:rsid w:val="0033535F"/>
    <w:rsid w:val="00335C6C"/>
    <w:rsid w:val="003369EB"/>
    <w:rsid w:val="00336AA5"/>
    <w:rsid w:val="00337227"/>
    <w:rsid w:val="00340180"/>
    <w:rsid w:val="00340AE3"/>
    <w:rsid w:val="00341056"/>
    <w:rsid w:val="003415FE"/>
    <w:rsid w:val="00341730"/>
    <w:rsid w:val="003434FF"/>
    <w:rsid w:val="0034356A"/>
    <w:rsid w:val="00343955"/>
    <w:rsid w:val="00343F13"/>
    <w:rsid w:val="0034449B"/>
    <w:rsid w:val="00346B3D"/>
    <w:rsid w:val="003476F9"/>
    <w:rsid w:val="00350321"/>
    <w:rsid w:val="003504CB"/>
    <w:rsid w:val="003509DE"/>
    <w:rsid w:val="00352DF0"/>
    <w:rsid w:val="003548D2"/>
    <w:rsid w:val="00355BE7"/>
    <w:rsid w:val="00356819"/>
    <w:rsid w:val="00360503"/>
    <w:rsid w:val="00360637"/>
    <w:rsid w:val="00360DBF"/>
    <w:rsid w:val="003623C6"/>
    <w:rsid w:val="00364B7F"/>
    <w:rsid w:val="00365EE1"/>
    <w:rsid w:val="003667B1"/>
    <w:rsid w:val="003668A9"/>
    <w:rsid w:val="00367DAB"/>
    <w:rsid w:val="003712E8"/>
    <w:rsid w:val="00374985"/>
    <w:rsid w:val="00374FAC"/>
    <w:rsid w:val="00375326"/>
    <w:rsid w:val="00376F63"/>
    <w:rsid w:val="00377BC6"/>
    <w:rsid w:val="00377CBD"/>
    <w:rsid w:val="00380225"/>
    <w:rsid w:val="00380342"/>
    <w:rsid w:val="00380367"/>
    <w:rsid w:val="0038049A"/>
    <w:rsid w:val="00380829"/>
    <w:rsid w:val="003808A0"/>
    <w:rsid w:val="0038094E"/>
    <w:rsid w:val="00381E41"/>
    <w:rsid w:val="0038276A"/>
    <w:rsid w:val="00382FC3"/>
    <w:rsid w:val="003856D3"/>
    <w:rsid w:val="00385804"/>
    <w:rsid w:val="00387066"/>
    <w:rsid w:val="00387F03"/>
    <w:rsid w:val="0039045A"/>
    <w:rsid w:val="00395EBE"/>
    <w:rsid w:val="00396CB3"/>
    <w:rsid w:val="00397272"/>
    <w:rsid w:val="003A5198"/>
    <w:rsid w:val="003A5D09"/>
    <w:rsid w:val="003A6088"/>
    <w:rsid w:val="003A6FA6"/>
    <w:rsid w:val="003A7704"/>
    <w:rsid w:val="003B1138"/>
    <w:rsid w:val="003B1395"/>
    <w:rsid w:val="003B3D67"/>
    <w:rsid w:val="003B3EFC"/>
    <w:rsid w:val="003B4572"/>
    <w:rsid w:val="003B4B68"/>
    <w:rsid w:val="003B5087"/>
    <w:rsid w:val="003B54DF"/>
    <w:rsid w:val="003B5836"/>
    <w:rsid w:val="003B5F93"/>
    <w:rsid w:val="003B6AD3"/>
    <w:rsid w:val="003B7525"/>
    <w:rsid w:val="003C3055"/>
    <w:rsid w:val="003C34F5"/>
    <w:rsid w:val="003C371B"/>
    <w:rsid w:val="003C554B"/>
    <w:rsid w:val="003C67C3"/>
    <w:rsid w:val="003C6DA7"/>
    <w:rsid w:val="003C6EDF"/>
    <w:rsid w:val="003C74D8"/>
    <w:rsid w:val="003C7893"/>
    <w:rsid w:val="003D023B"/>
    <w:rsid w:val="003D04A1"/>
    <w:rsid w:val="003D1AC0"/>
    <w:rsid w:val="003D1D8C"/>
    <w:rsid w:val="003D206E"/>
    <w:rsid w:val="003D2340"/>
    <w:rsid w:val="003D2C80"/>
    <w:rsid w:val="003D39D5"/>
    <w:rsid w:val="003D3E7D"/>
    <w:rsid w:val="003D4111"/>
    <w:rsid w:val="003D54BF"/>
    <w:rsid w:val="003D6BF5"/>
    <w:rsid w:val="003D7F9A"/>
    <w:rsid w:val="003E00BD"/>
    <w:rsid w:val="003E1004"/>
    <w:rsid w:val="003E4CE1"/>
    <w:rsid w:val="003E53B6"/>
    <w:rsid w:val="003E56E9"/>
    <w:rsid w:val="003E641B"/>
    <w:rsid w:val="003E6492"/>
    <w:rsid w:val="003E6A96"/>
    <w:rsid w:val="003E7777"/>
    <w:rsid w:val="003E78D2"/>
    <w:rsid w:val="003E7DE6"/>
    <w:rsid w:val="003F0413"/>
    <w:rsid w:val="003F0FBB"/>
    <w:rsid w:val="003F10B6"/>
    <w:rsid w:val="003F1649"/>
    <w:rsid w:val="003F31D4"/>
    <w:rsid w:val="003F33AB"/>
    <w:rsid w:val="003F3FBC"/>
    <w:rsid w:val="003F415A"/>
    <w:rsid w:val="003F5343"/>
    <w:rsid w:val="003F762F"/>
    <w:rsid w:val="003F7844"/>
    <w:rsid w:val="003F799B"/>
    <w:rsid w:val="003F7A47"/>
    <w:rsid w:val="003F7E8A"/>
    <w:rsid w:val="0040140C"/>
    <w:rsid w:val="004025A2"/>
    <w:rsid w:val="004032A3"/>
    <w:rsid w:val="00403D38"/>
    <w:rsid w:val="00404192"/>
    <w:rsid w:val="004046A7"/>
    <w:rsid w:val="00405CA8"/>
    <w:rsid w:val="00406827"/>
    <w:rsid w:val="00407C3C"/>
    <w:rsid w:val="0041033F"/>
    <w:rsid w:val="00410A2D"/>
    <w:rsid w:val="00410B4E"/>
    <w:rsid w:val="004151EB"/>
    <w:rsid w:val="00416F6B"/>
    <w:rsid w:val="00421E22"/>
    <w:rsid w:val="004236E2"/>
    <w:rsid w:val="004245B4"/>
    <w:rsid w:val="0042573B"/>
    <w:rsid w:val="0042601B"/>
    <w:rsid w:val="00426C51"/>
    <w:rsid w:val="00426EDB"/>
    <w:rsid w:val="00431FAC"/>
    <w:rsid w:val="00433276"/>
    <w:rsid w:val="00435159"/>
    <w:rsid w:val="00436FA5"/>
    <w:rsid w:val="00437AD3"/>
    <w:rsid w:val="004405F7"/>
    <w:rsid w:val="00440F88"/>
    <w:rsid w:val="00441702"/>
    <w:rsid w:val="00441FFB"/>
    <w:rsid w:val="004420DC"/>
    <w:rsid w:val="004429C3"/>
    <w:rsid w:val="004443D0"/>
    <w:rsid w:val="00445A11"/>
    <w:rsid w:val="004462C6"/>
    <w:rsid w:val="004465AF"/>
    <w:rsid w:val="00447A66"/>
    <w:rsid w:val="004501DE"/>
    <w:rsid w:val="00451316"/>
    <w:rsid w:val="00451D46"/>
    <w:rsid w:val="004529BE"/>
    <w:rsid w:val="00453EC1"/>
    <w:rsid w:val="00454C59"/>
    <w:rsid w:val="00455093"/>
    <w:rsid w:val="00455431"/>
    <w:rsid w:val="004564EF"/>
    <w:rsid w:val="00456C62"/>
    <w:rsid w:val="004575DE"/>
    <w:rsid w:val="0046012D"/>
    <w:rsid w:val="00460461"/>
    <w:rsid w:val="00461241"/>
    <w:rsid w:val="00461431"/>
    <w:rsid w:val="00461DD5"/>
    <w:rsid w:val="00463024"/>
    <w:rsid w:val="00463D5C"/>
    <w:rsid w:val="00464036"/>
    <w:rsid w:val="004659F5"/>
    <w:rsid w:val="00465CF5"/>
    <w:rsid w:val="00465DA8"/>
    <w:rsid w:val="0046646A"/>
    <w:rsid w:val="0047028A"/>
    <w:rsid w:val="00471CEE"/>
    <w:rsid w:val="004732E5"/>
    <w:rsid w:val="00473608"/>
    <w:rsid w:val="00473619"/>
    <w:rsid w:val="00474C74"/>
    <w:rsid w:val="0047539E"/>
    <w:rsid w:val="004770AD"/>
    <w:rsid w:val="00477B04"/>
    <w:rsid w:val="004804DB"/>
    <w:rsid w:val="00480FC0"/>
    <w:rsid w:val="0048167A"/>
    <w:rsid w:val="004822D9"/>
    <w:rsid w:val="00482B67"/>
    <w:rsid w:val="00482CD5"/>
    <w:rsid w:val="00482FCF"/>
    <w:rsid w:val="00483811"/>
    <w:rsid w:val="00484A05"/>
    <w:rsid w:val="00484A8D"/>
    <w:rsid w:val="00484F01"/>
    <w:rsid w:val="00484F0B"/>
    <w:rsid w:val="00485097"/>
    <w:rsid w:val="00487D2D"/>
    <w:rsid w:val="004908B7"/>
    <w:rsid w:val="0049108C"/>
    <w:rsid w:val="00491345"/>
    <w:rsid w:val="00491A1E"/>
    <w:rsid w:val="0049302C"/>
    <w:rsid w:val="004932F5"/>
    <w:rsid w:val="00493440"/>
    <w:rsid w:val="00495141"/>
    <w:rsid w:val="00495DC4"/>
    <w:rsid w:val="004977CD"/>
    <w:rsid w:val="004A0331"/>
    <w:rsid w:val="004A11C5"/>
    <w:rsid w:val="004A2A7C"/>
    <w:rsid w:val="004A2EDE"/>
    <w:rsid w:val="004A3738"/>
    <w:rsid w:val="004A6310"/>
    <w:rsid w:val="004A681D"/>
    <w:rsid w:val="004A6CAA"/>
    <w:rsid w:val="004A741A"/>
    <w:rsid w:val="004B10BC"/>
    <w:rsid w:val="004B2BD8"/>
    <w:rsid w:val="004B3E34"/>
    <w:rsid w:val="004B50F2"/>
    <w:rsid w:val="004B5B2D"/>
    <w:rsid w:val="004B63AD"/>
    <w:rsid w:val="004B675F"/>
    <w:rsid w:val="004B68E7"/>
    <w:rsid w:val="004B7D0D"/>
    <w:rsid w:val="004B7EE4"/>
    <w:rsid w:val="004B7EE7"/>
    <w:rsid w:val="004C0B4F"/>
    <w:rsid w:val="004C15CE"/>
    <w:rsid w:val="004C3202"/>
    <w:rsid w:val="004C4902"/>
    <w:rsid w:val="004C55EF"/>
    <w:rsid w:val="004C6DB5"/>
    <w:rsid w:val="004C6E74"/>
    <w:rsid w:val="004C77E6"/>
    <w:rsid w:val="004C7E85"/>
    <w:rsid w:val="004D16F7"/>
    <w:rsid w:val="004D17BB"/>
    <w:rsid w:val="004D1A70"/>
    <w:rsid w:val="004D2740"/>
    <w:rsid w:val="004D2A93"/>
    <w:rsid w:val="004D44CB"/>
    <w:rsid w:val="004D5B48"/>
    <w:rsid w:val="004D663C"/>
    <w:rsid w:val="004D684A"/>
    <w:rsid w:val="004E01BB"/>
    <w:rsid w:val="004E02AA"/>
    <w:rsid w:val="004E1EED"/>
    <w:rsid w:val="004E3715"/>
    <w:rsid w:val="004E414A"/>
    <w:rsid w:val="004E5E9B"/>
    <w:rsid w:val="004E7E2D"/>
    <w:rsid w:val="004F03E9"/>
    <w:rsid w:val="004F05EE"/>
    <w:rsid w:val="004F1038"/>
    <w:rsid w:val="004F1358"/>
    <w:rsid w:val="004F16CE"/>
    <w:rsid w:val="004F1A3E"/>
    <w:rsid w:val="004F238C"/>
    <w:rsid w:val="004F2BC8"/>
    <w:rsid w:val="004F2D13"/>
    <w:rsid w:val="004F35A3"/>
    <w:rsid w:val="004F57FD"/>
    <w:rsid w:val="004F5ADE"/>
    <w:rsid w:val="004F60C7"/>
    <w:rsid w:val="005013B4"/>
    <w:rsid w:val="00503C8E"/>
    <w:rsid w:val="0050595B"/>
    <w:rsid w:val="00505F2C"/>
    <w:rsid w:val="00507B71"/>
    <w:rsid w:val="00507D51"/>
    <w:rsid w:val="00510301"/>
    <w:rsid w:val="00510355"/>
    <w:rsid w:val="0051051A"/>
    <w:rsid w:val="0051355B"/>
    <w:rsid w:val="0051494B"/>
    <w:rsid w:val="00515022"/>
    <w:rsid w:val="005150C7"/>
    <w:rsid w:val="005158D2"/>
    <w:rsid w:val="00517C8D"/>
    <w:rsid w:val="00517F12"/>
    <w:rsid w:val="00520421"/>
    <w:rsid w:val="005210E1"/>
    <w:rsid w:val="00523401"/>
    <w:rsid w:val="00523B70"/>
    <w:rsid w:val="00524706"/>
    <w:rsid w:val="00525E55"/>
    <w:rsid w:val="00526C81"/>
    <w:rsid w:val="00530502"/>
    <w:rsid w:val="00532BB0"/>
    <w:rsid w:val="00534AF3"/>
    <w:rsid w:val="005354BE"/>
    <w:rsid w:val="00535EA8"/>
    <w:rsid w:val="00540519"/>
    <w:rsid w:val="00540C64"/>
    <w:rsid w:val="0054353A"/>
    <w:rsid w:val="0054353C"/>
    <w:rsid w:val="00544385"/>
    <w:rsid w:val="00544DC7"/>
    <w:rsid w:val="00545CC5"/>
    <w:rsid w:val="00546DE5"/>
    <w:rsid w:val="005505EA"/>
    <w:rsid w:val="005517A3"/>
    <w:rsid w:val="005526AC"/>
    <w:rsid w:val="00552FC3"/>
    <w:rsid w:val="00553B10"/>
    <w:rsid w:val="00553D02"/>
    <w:rsid w:val="00556059"/>
    <w:rsid w:val="00557381"/>
    <w:rsid w:val="00557F8E"/>
    <w:rsid w:val="00557FF3"/>
    <w:rsid w:val="00560E40"/>
    <w:rsid w:val="00560F3F"/>
    <w:rsid w:val="00561747"/>
    <w:rsid w:val="00561FEC"/>
    <w:rsid w:val="00562AA4"/>
    <w:rsid w:val="00562FD5"/>
    <w:rsid w:val="005630F6"/>
    <w:rsid w:val="00564517"/>
    <w:rsid w:val="00564625"/>
    <w:rsid w:val="00565974"/>
    <w:rsid w:val="00565FC2"/>
    <w:rsid w:val="0056609A"/>
    <w:rsid w:val="00567FB3"/>
    <w:rsid w:val="005700C7"/>
    <w:rsid w:val="00570A80"/>
    <w:rsid w:val="00571DB6"/>
    <w:rsid w:val="005720BA"/>
    <w:rsid w:val="00572468"/>
    <w:rsid w:val="00572F82"/>
    <w:rsid w:val="00572FB0"/>
    <w:rsid w:val="00574AFA"/>
    <w:rsid w:val="00575446"/>
    <w:rsid w:val="00575794"/>
    <w:rsid w:val="005760D0"/>
    <w:rsid w:val="0057622E"/>
    <w:rsid w:val="005762EA"/>
    <w:rsid w:val="0057646B"/>
    <w:rsid w:val="00576E8C"/>
    <w:rsid w:val="00577346"/>
    <w:rsid w:val="0057759F"/>
    <w:rsid w:val="00577F12"/>
    <w:rsid w:val="00580424"/>
    <w:rsid w:val="005808E5"/>
    <w:rsid w:val="005824E3"/>
    <w:rsid w:val="00582A8F"/>
    <w:rsid w:val="00582D4F"/>
    <w:rsid w:val="005832D3"/>
    <w:rsid w:val="00583830"/>
    <w:rsid w:val="00583DB4"/>
    <w:rsid w:val="00584DDB"/>
    <w:rsid w:val="00584FA2"/>
    <w:rsid w:val="00585A55"/>
    <w:rsid w:val="0058606B"/>
    <w:rsid w:val="005865C2"/>
    <w:rsid w:val="0058686B"/>
    <w:rsid w:val="0058691B"/>
    <w:rsid w:val="00587456"/>
    <w:rsid w:val="00590604"/>
    <w:rsid w:val="00591F49"/>
    <w:rsid w:val="005933AF"/>
    <w:rsid w:val="00593711"/>
    <w:rsid w:val="00593783"/>
    <w:rsid w:val="00593806"/>
    <w:rsid w:val="0059598E"/>
    <w:rsid w:val="00596C28"/>
    <w:rsid w:val="00597E13"/>
    <w:rsid w:val="005A050A"/>
    <w:rsid w:val="005A08AD"/>
    <w:rsid w:val="005A0E69"/>
    <w:rsid w:val="005A1474"/>
    <w:rsid w:val="005A2119"/>
    <w:rsid w:val="005A4DE1"/>
    <w:rsid w:val="005A58BF"/>
    <w:rsid w:val="005A5BA8"/>
    <w:rsid w:val="005A67CE"/>
    <w:rsid w:val="005A75E5"/>
    <w:rsid w:val="005A7E7D"/>
    <w:rsid w:val="005B0B11"/>
    <w:rsid w:val="005B0EC0"/>
    <w:rsid w:val="005B3B37"/>
    <w:rsid w:val="005B4713"/>
    <w:rsid w:val="005B4B60"/>
    <w:rsid w:val="005B52AE"/>
    <w:rsid w:val="005B5B3E"/>
    <w:rsid w:val="005B6162"/>
    <w:rsid w:val="005B6B3A"/>
    <w:rsid w:val="005B7255"/>
    <w:rsid w:val="005B7482"/>
    <w:rsid w:val="005C03BB"/>
    <w:rsid w:val="005C07F5"/>
    <w:rsid w:val="005C0D56"/>
    <w:rsid w:val="005C1EE8"/>
    <w:rsid w:val="005C24B4"/>
    <w:rsid w:val="005C2794"/>
    <w:rsid w:val="005C2BC4"/>
    <w:rsid w:val="005C3B1F"/>
    <w:rsid w:val="005C67F6"/>
    <w:rsid w:val="005C6A54"/>
    <w:rsid w:val="005C6E26"/>
    <w:rsid w:val="005C73B2"/>
    <w:rsid w:val="005D02AD"/>
    <w:rsid w:val="005D1463"/>
    <w:rsid w:val="005D1CEF"/>
    <w:rsid w:val="005D1DA0"/>
    <w:rsid w:val="005D2DB3"/>
    <w:rsid w:val="005D4D68"/>
    <w:rsid w:val="005D504C"/>
    <w:rsid w:val="005D6489"/>
    <w:rsid w:val="005D682B"/>
    <w:rsid w:val="005E044B"/>
    <w:rsid w:val="005E04FC"/>
    <w:rsid w:val="005E0979"/>
    <w:rsid w:val="005E0AD0"/>
    <w:rsid w:val="005E1776"/>
    <w:rsid w:val="005E2683"/>
    <w:rsid w:val="005E2D52"/>
    <w:rsid w:val="005E33D6"/>
    <w:rsid w:val="005E3C4E"/>
    <w:rsid w:val="005E446F"/>
    <w:rsid w:val="005E5ED2"/>
    <w:rsid w:val="005E6ED6"/>
    <w:rsid w:val="005E7C30"/>
    <w:rsid w:val="005F01EB"/>
    <w:rsid w:val="005F0786"/>
    <w:rsid w:val="005F0FB8"/>
    <w:rsid w:val="005F2D9E"/>
    <w:rsid w:val="005F32F1"/>
    <w:rsid w:val="005F34CD"/>
    <w:rsid w:val="005F3BD2"/>
    <w:rsid w:val="005F4D95"/>
    <w:rsid w:val="005F622D"/>
    <w:rsid w:val="006022D4"/>
    <w:rsid w:val="006039F2"/>
    <w:rsid w:val="00604681"/>
    <w:rsid w:val="00604D2B"/>
    <w:rsid w:val="006052F5"/>
    <w:rsid w:val="006056C8"/>
    <w:rsid w:val="006057E2"/>
    <w:rsid w:val="00607250"/>
    <w:rsid w:val="00610AF5"/>
    <w:rsid w:val="00612D06"/>
    <w:rsid w:val="00613330"/>
    <w:rsid w:val="0061388B"/>
    <w:rsid w:val="00613EEC"/>
    <w:rsid w:val="006141C4"/>
    <w:rsid w:val="00615A5B"/>
    <w:rsid w:val="00617A82"/>
    <w:rsid w:val="00620BDC"/>
    <w:rsid w:val="00622000"/>
    <w:rsid w:val="006230D4"/>
    <w:rsid w:val="00623154"/>
    <w:rsid w:val="0062444C"/>
    <w:rsid w:val="00624EA0"/>
    <w:rsid w:val="00625E8C"/>
    <w:rsid w:val="006264F4"/>
    <w:rsid w:val="0062771C"/>
    <w:rsid w:val="00627817"/>
    <w:rsid w:val="0063164C"/>
    <w:rsid w:val="006324E6"/>
    <w:rsid w:val="00634C1F"/>
    <w:rsid w:val="00635158"/>
    <w:rsid w:val="00635323"/>
    <w:rsid w:val="0063574F"/>
    <w:rsid w:val="0063626D"/>
    <w:rsid w:val="00636D6D"/>
    <w:rsid w:val="00640161"/>
    <w:rsid w:val="00640EBA"/>
    <w:rsid w:val="00641A48"/>
    <w:rsid w:val="00642F44"/>
    <w:rsid w:val="006439A4"/>
    <w:rsid w:val="00643F11"/>
    <w:rsid w:val="0064443C"/>
    <w:rsid w:val="006447C6"/>
    <w:rsid w:val="006453AB"/>
    <w:rsid w:val="00645C74"/>
    <w:rsid w:val="006470E9"/>
    <w:rsid w:val="0065282A"/>
    <w:rsid w:val="00652A76"/>
    <w:rsid w:val="00653AF6"/>
    <w:rsid w:val="006548DD"/>
    <w:rsid w:val="00654CD1"/>
    <w:rsid w:val="00655517"/>
    <w:rsid w:val="00655B2A"/>
    <w:rsid w:val="00655B6D"/>
    <w:rsid w:val="006560A7"/>
    <w:rsid w:val="00656602"/>
    <w:rsid w:val="006567D0"/>
    <w:rsid w:val="00656968"/>
    <w:rsid w:val="00657004"/>
    <w:rsid w:val="006601FB"/>
    <w:rsid w:val="0066112E"/>
    <w:rsid w:val="00663795"/>
    <w:rsid w:val="00665418"/>
    <w:rsid w:val="00665B28"/>
    <w:rsid w:val="006673E1"/>
    <w:rsid w:val="00667466"/>
    <w:rsid w:val="00667BB3"/>
    <w:rsid w:val="00667EFA"/>
    <w:rsid w:val="006713C5"/>
    <w:rsid w:val="00672815"/>
    <w:rsid w:val="00672982"/>
    <w:rsid w:val="006732A1"/>
    <w:rsid w:val="006739B0"/>
    <w:rsid w:val="00673C14"/>
    <w:rsid w:val="00673E28"/>
    <w:rsid w:val="00676C2F"/>
    <w:rsid w:val="00677D75"/>
    <w:rsid w:val="00677F97"/>
    <w:rsid w:val="00680C64"/>
    <w:rsid w:val="00681C44"/>
    <w:rsid w:val="00683E6A"/>
    <w:rsid w:val="00683F01"/>
    <w:rsid w:val="00684782"/>
    <w:rsid w:val="00687318"/>
    <w:rsid w:val="00687561"/>
    <w:rsid w:val="006901B8"/>
    <w:rsid w:val="00690314"/>
    <w:rsid w:val="0069043B"/>
    <w:rsid w:val="0069047E"/>
    <w:rsid w:val="00690828"/>
    <w:rsid w:val="006926DF"/>
    <w:rsid w:val="006930DA"/>
    <w:rsid w:val="006930E5"/>
    <w:rsid w:val="0069358E"/>
    <w:rsid w:val="006944E7"/>
    <w:rsid w:val="00694886"/>
    <w:rsid w:val="00694932"/>
    <w:rsid w:val="006952CB"/>
    <w:rsid w:val="006953CB"/>
    <w:rsid w:val="006960F8"/>
    <w:rsid w:val="0069660B"/>
    <w:rsid w:val="00696A5D"/>
    <w:rsid w:val="006A07A6"/>
    <w:rsid w:val="006A1E7E"/>
    <w:rsid w:val="006A2EAC"/>
    <w:rsid w:val="006A3306"/>
    <w:rsid w:val="006A36A4"/>
    <w:rsid w:val="006A3744"/>
    <w:rsid w:val="006A38B9"/>
    <w:rsid w:val="006A3D69"/>
    <w:rsid w:val="006A40DF"/>
    <w:rsid w:val="006A6195"/>
    <w:rsid w:val="006A6F7A"/>
    <w:rsid w:val="006A6F7E"/>
    <w:rsid w:val="006A7F60"/>
    <w:rsid w:val="006B10E5"/>
    <w:rsid w:val="006B188D"/>
    <w:rsid w:val="006B1E96"/>
    <w:rsid w:val="006B3478"/>
    <w:rsid w:val="006B45CC"/>
    <w:rsid w:val="006B496D"/>
    <w:rsid w:val="006B63E9"/>
    <w:rsid w:val="006B7B36"/>
    <w:rsid w:val="006C100C"/>
    <w:rsid w:val="006C303F"/>
    <w:rsid w:val="006C426C"/>
    <w:rsid w:val="006C444A"/>
    <w:rsid w:val="006C471D"/>
    <w:rsid w:val="006C594F"/>
    <w:rsid w:val="006C5AC8"/>
    <w:rsid w:val="006C7086"/>
    <w:rsid w:val="006C778D"/>
    <w:rsid w:val="006C7E80"/>
    <w:rsid w:val="006D090C"/>
    <w:rsid w:val="006D144D"/>
    <w:rsid w:val="006D159E"/>
    <w:rsid w:val="006D289B"/>
    <w:rsid w:val="006D3013"/>
    <w:rsid w:val="006D3109"/>
    <w:rsid w:val="006D3228"/>
    <w:rsid w:val="006D3429"/>
    <w:rsid w:val="006D3E3D"/>
    <w:rsid w:val="006D3F21"/>
    <w:rsid w:val="006D573D"/>
    <w:rsid w:val="006D5B87"/>
    <w:rsid w:val="006D5FE6"/>
    <w:rsid w:val="006D6DB1"/>
    <w:rsid w:val="006E12D5"/>
    <w:rsid w:val="006E16FE"/>
    <w:rsid w:val="006E2400"/>
    <w:rsid w:val="006E2AB7"/>
    <w:rsid w:val="006E3298"/>
    <w:rsid w:val="006E4B43"/>
    <w:rsid w:val="006E6C02"/>
    <w:rsid w:val="006E6CB7"/>
    <w:rsid w:val="006E72B5"/>
    <w:rsid w:val="006F0CAC"/>
    <w:rsid w:val="006F0E1E"/>
    <w:rsid w:val="006F1109"/>
    <w:rsid w:val="006F13E4"/>
    <w:rsid w:val="006F1602"/>
    <w:rsid w:val="006F25DD"/>
    <w:rsid w:val="006F29CA"/>
    <w:rsid w:val="006F421A"/>
    <w:rsid w:val="006F42B6"/>
    <w:rsid w:val="006F4806"/>
    <w:rsid w:val="006F4FEA"/>
    <w:rsid w:val="006F70BB"/>
    <w:rsid w:val="0070366F"/>
    <w:rsid w:val="007036C1"/>
    <w:rsid w:val="00703950"/>
    <w:rsid w:val="00704029"/>
    <w:rsid w:val="0070415D"/>
    <w:rsid w:val="007101D1"/>
    <w:rsid w:val="00710702"/>
    <w:rsid w:val="00710A8B"/>
    <w:rsid w:val="00710BFC"/>
    <w:rsid w:val="00713146"/>
    <w:rsid w:val="007142A6"/>
    <w:rsid w:val="00714814"/>
    <w:rsid w:val="00714C45"/>
    <w:rsid w:val="00715A19"/>
    <w:rsid w:val="00715BC4"/>
    <w:rsid w:val="00715F59"/>
    <w:rsid w:val="00715FC9"/>
    <w:rsid w:val="007164A6"/>
    <w:rsid w:val="007169BC"/>
    <w:rsid w:val="00717099"/>
    <w:rsid w:val="00720810"/>
    <w:rsid w:val="007208F3"/>
    <w:rsid w:val="00721035"/>
    <w:rsid w:val="007216A9"/>
    <w:rsid w:val="007243FA"/>
    <w:rsid w:val="0072495C"/>
    <w:rsid w:val="0072513D"/>
    <w:rsid w:val="007256FB"/>
    <w:rsid w:val="0072573F"/>
    <w:rsid w:val="0072655E"/>
    <w:rsid w:val="007278B7"/>
    <w:rsid w:val="00727B41"/>
    <w:rsid w:val="00730FF5"/>
    <w:rsid w:val="00731709"/>
    <w:rsid w:val="007330E3"/>
    <w:rsid w:val="00733747"/>
    <w:rsid w:val="0073416D"/>
    <w:rsid w:val="00734291"/>
    <w:rsid w:val="00736517"/>
    <w:rsid w:val="0073762E"/>
    <w:rsid w:val="007403D8"/>
    <w:rsid w:val="007406D8"/>
    <w:rsid w:val="00740D78"/>
    <w:rsid w:val="00740DC7"/>
    <w:rsid w:val="007412AE"/>
    <w:rsid w:val="007419BE"/>
    <w:rsid w:val="00741ACA"/>
    <w:rsid w:val="00741EE2"/>
    <w:rsid w:val="007422CF"/>
    <w:rsid w:val="00742D6F"/>
    <w:rsid w:val="007433E1"/>
    <w:rsid w:val="00744E3C"/>
    <w:rsid w:val="00745992"/>
    <w:rsid w:val="007462AB"/>
    <w:rsid w:val="00746622"/>
    <w:rsid w:val="00747A90"/>
    <w:rsid w:val="007503D8"/>
    <w:rsid w:val="00751230"/>
    <w:rsid w:val="00751D9F"/>
    <w:rsid w:val="007522CB"/>
    <w:rsid w:val="0075290C"/>
    <w:rsid w:val="00752BA0"/>
    <w:rsid w:val="007530CB"/>
    <w:rsid w:val="00753B75"/>
    <w:rsid w:val="00753F0F"/>
    <w:rsid w:val="0075482F"/>
    <w:rsid w:val="00754B56"/>
    <w:rsid w:val="00754D4A"/>
    <w:rsid w:val="007559CB"/>
    <w:rsid w:val="00755ADA"/>
    <w:rsid w:val="00756BA3"/>
    <w:rsid w:val="00756D90"/>
    <w:rsid w:val="00760BE4"/>
    <w:rsid w:val="00760CF4"/>
    <w:rsid w:val="007643D9"/>
    <w:rsid w:val="0076465A"/>
    <w:rsid w:val="00765E06"/>
    <w:rsid w:val="007713DB"/>
    <w:rsid w:val="00771697"/>
    <w:rsid w:val="00771794"/>
    <w:rsid w:val="0077191D"/>
    <w:rsid w:val="00772200"/>
    <w:rsid w:val="007725E5"/>
    <w:rsid w:val="0077447D"/>
    <w:rsid w:val="00774D1A"/>
    <w:rsid w:val="007761FF"/>
    <w:rsid w:val="0077730C"/>
    <w:rsid w:val="00781B30"/>
    <w:rsid w:val="0078257F"/>
    <w:rsid w:val="00782A40"/>
    <w:rsid w:val="007837A2"/>
    <w:rsid w:val="0078420F"/>
    <w:rsid w:val="007850B2"/>
    <w:rsid w:val="007852D6"/>
    <w:rsid w:val="007914BD"/>
    <w:rsid w:val="00791D58"/>
    <w:rsid w:val="00792FF4"/>
    <w:rsid w:val="00793130"/>
    <w:rsid w:val="00793865"/>
    <w:rsid w:val="007943DB"/>
    <w:rsid w:val="00794672"/>
    <w:rsid w:val="00795946"/>
    <w:rsid w:val="0079602E"/>
    <w:rsid w:val="00796B3E"/>
    <w:rsid w:val="00797C11"/>
    <w:rsid w:val="007A1551"/>
    <w:rsid w:val="007A2969"/>
    <w:rsid w:val="007A312A"/>
    <w:rsid w:val="007A35B3"/>
    <w:rsid w:val="007A403D"/>
    <w:rsid w:val="007A45DA"/>
    <w:rsid w:val="007A4E77"/>
    <w:rsid w:val="007A64AD"/>
    <w:rsid w:val="007A7002"/>
    <w:rsid w:val="007B091C"/>
    <w:rsid w:val="007B0E2B"/>
    <w:rsid w:val="007B165A"/>
    <w:rsid w:val="007B1EE5"/>
    <w:rsid w:val="007B2297"/>
    <w:rsid w:val="007B229B"/>
    <w:rsid w:val="007B2802"/>
    <w:rsid w:val="007B4C0C"/>
    <w:rsid w:val="007B4FF6"/>
    <w:rsid w:val="007B6212"/>
    <w:rsid w:val="007B6969"/>
    <w:rsid w:val="007C080D"/>
    <w:rsid w:val="007C1C9B"/>
    <w:rsid w:val="007C228B"/>
    <w:rsid w:val="007C2580"/>
    <w:rsid w:val="007C38C5"/>
    <w:rsid w:val="007C43D6"/>
    <w:rsid w:val="007C4AE1"/>
    <w:rsid w:val="007C5765"/>
    <w:rsid w:val="007C5D7C"/>
    <w:rsid w:val="007D1442"/>
    <w:rsid w:val="007D1812"/>
    <w:rsid w:val="007D1A33"/>
    <w:rsid w:val="007D1FFF"/>
    <w:rsid w:val="007D2042"/>
    <w:rsid w:val="007D208A"/>
    <w:rsid w:val="007D21A5"/>
    <w:rsid w:val="007D31CA"/>
    <w:rsid w:val="007D3308"/>
    <w:rsid w:val="007D3313"/>
    <w:rsid w:val="007D59C4"/>
    <w:rsid w:val="007D5F45"/>
    <w:rsid w:val="007D6687"/>
    <w:rsid w:val="007D7E3B"/>
    <w:rsid w:val="007E0F50"/>
    <w:rsid w:val="007E16D8"/>
    <w:rsid w:val="007E19B6"/>
    <w:rsid w:val="007E3023"/>
    <w:rsid w:val="007E3D90"/>
    <w:rsid w:val="007E4A18"/>
    <w:rsid w:val="007E5D18"/>
    <w:rsid w:val="007F0BBE"/>
    <w:rsid w:val="007F175C"/>
    <w:rsid w:val="007F2A02"/>
    <w:rsid w:val="007F2C3F"/>
    <w:rsid w:val="007F2F3B"/>
    <w:rsid w:val="007F3966"/>
    <w:rsid w:val="007F3D3E"/>
    <w:rsid w:val="007F42BC"/>
    <w:rsid w:val="007F5340"/>
    <w:rsid w:val="007F5D2A"/>
    <w:rsid w:val="007F76EA"/>
    <w:rsid w:val="007F7779"/>
    <w:rsid w:val="00800C13"/>
    <w:rsid w:val="00801268"/>
    <w:rsid w:val="008019F0"/>
    <w:rsid w:val="00801C53"/>
    <w:rsid w:val="00804560"/>
    <w:rsid w:val="008047C4"/>
    <w:rsid w:val="00804C33"/>
    <w:rsid w:val="008051FA"/>
    <w:rsid w:val="00805B6B"/>
    <w:rsid w:val="00805E3F"/>
    <w:rsid w:val="00806616"/>
    <w:rsid w:val="00806D2E"/>
    <w:rsid w:val="008103CA"/>
    <w:rsid w:val="00810798"/>
    <w:rsid w:val="00810CD1"/>
    <w:rsid w:val="008114D1"/>
    <w:rsid w:val="00811B98"/>
    <w:rsid w:val="0081409E"/>
    <w:rsid w:val="008140AF"/>
    <w:rsid w:val="0081523C"/>
    <w:rsid w:val="008164B5"/>
    <w:rsid w:val="00817040"/>
    <w:rsid w:val="00820434"/>
    <w:rsid w:val="00820858"/>
    <w:rsid w:val="00820F57"/>
    <w:rsid w:val="00821360"/>
    <w:rsid w:val="00821EC5"/>
    <w:rsid w:val="00824217"/>
    <w:rsid w:val="0082426C"/>
    <w:rsid w:val="00824B75"/>
    <w:rsid w:val="0082519E"/>
    <w:rsid w:val="00825390"/>
    <w:rsid w:val="0083097D"/>
    <w:rsid w:val="00831AB6"/>
    <w:rsid w:val="00832B17"/>
    <w:rsid w:val="00832E2D"/>
    <w:rsid w:val="008339AC"/>
    <w:rsid w:val="00833CA3"/>
    <w:rsid w:val="00834100"/>
    <w:rsid w:val="00834290"/>
    <w:rsid w:val="00834E7D"/>
    <w:rsid w:val="00836502"/>
    <w:rsid w:val="00836547"/>
    <w:rsid w:val="0083672D"/>
    <w:rsid w:val="00836819"/>
    <w:rsid w:val="008375A5"/>
    <w:rsid w:val="0083763F"/>
    <w:rsid w:val="00837FA8"/>
    <w:rsid w:val="0084079E"/>
    <w:rsid w:val="00840CEF"/>
    <w:rsid w:val="00844156"/>
    <w:rsid w:val="0084464A"/>
    <w:rsid w:val="0084472C"/>
    <w:rsid w:val="00844F99"/>
    <w:rsid w:val="00845DC6"/>
    <w:rsid w:val="008463A7"/>
    <w:rsid w:val="00847783"/>
    <w:rsid w:val="00850E53"/>
    <w:rsid w:val="00851694"/>
    <w:rsid w:val="008518D1"/>
    <w:rsid w:val="00852262"/>
    <w:rsid w:val="00852755"/>
    <w:rsid w:val="00852DFF"/>
    <w:rsid w:val="00852E40"/>
    <w:rsid w:val="0085316D"/>
    <w:rsid w:val="0085429C"/>
    <w:rsid w:val="00854E24"/>
    <w:rsid w:val="00855EB5"/>
    <w:rsid w:val="00856750"/>
    <w:rsid w:val="0085789F"/>
    <w:rsid w:val="00857A2F"/>
    <w:rsid w:val="008616C8"/>
    <w:rsid w:val="00861993"/>
    <w:rsid w:val="008619A9"/>
    <w:rsid w:val="00863F6D"/>
    <w:rsid w:val="008640B7"/>
    <w:rsid w:val="00864346"/>
    <w:rsid w:val="00865570"/>
    <w:rsid w:val="008658DF"/>
    <w:rsid w:val="00865A6D"/>
    <w:rsid w:val="00865BCD"/>
    <w:rsid w:val="008668EC"/>
    <w:rsid w:val="00867A6D"/>
    <w:rsid w:val="008707C1"/>
    <w:rsid w:val="008717B0"/>
    <w:rsid w:val="00871927"/>
    <w:rsid w:val="0087281B"/>
    <w:rsid w:val="008731FE"/>
    <w:rsid w:val="00874B33"/>
    <w:rsid w:val="008758DD"/>
    <w:rsid w:val="00875B62"/>
    <w:rsid w:val="008766D1"/>
    <w:rsid w:val="00876750"/>
    <w:rsid w:val="00876CCD"/>
    <w:rsid w:val="00880D3F"/>
    <w:rsid w:val="0088140C"/>
    <w:rsid w:val="00882A8F"/>
    <w:rsid w:val="00882D55"/>
    <w:rsid w:val="00883455"/>
    <w:rsid w:val="00883994"/>
    <w:rsid w:val="00883D35"/>
    <w:rsid w:val="00883F95"/>
    <w:rsid w:val="008844B4"/>
    <w:rsid w:val="00885498"/>
    <w:rsid w:val="00885B66"/>
    <w:rsid w:val="00886486"/>
    <w:rsid w:val="008876CA"/>
    <w:rsid w:val="00890C30"/>
    <w:rsid w:val="008918A5"/>
    <w:rsid w:val="00893F3B"/>
    <w:rsid w:val="00895F03"/>
    <w:rsid w:val="00896308"/>
    <w:rsid w:val="0089644B"/>
    <w:rsid w:val="0089644D"/>
    <w:rsid w:val="00896E9F"/>
    <w:rsid w:val="00897812"/>
    <w:rsid w:val="00897BEE"/>
    <w:rsid w:val="008A0B4A"/>
    <w:rsid w:val="008A152E"/>
    <w:rsid w:val="008A2DFC"/>
    <w:rsid w:val="008A396D"/>
    <w:rsid w:val="008A41CF"/>
    <w:rsid w:val="008A4A95"/>
    <w:rsid w:val="008A526A"/>
    <w:rsid w:val="008A5666"/>
    <w:rsid w:val="008A5A4A"/>
    <w:rsid w:val="008A6321"/>
    <w:rsid w:val="008A7236"/>
    <w:rsid w:val="008B0116"/>
    <w:rsid w:val="008B0470"/>
    <w:rsid w:val="008B1A84"/>
    <w:rsid w:val="008B2E71"/>
    <w:rsid w:val="008B3B4E"/>
    <w:rsid w:val="008B42DD"/>
    <w:rsid w:val="008B5A06"/>
    <w:rsid w:val="008B5A76"/>
    <w:rsid w:val="008B6587"/>
    <w:rsid w:val="008B68B5"/>
    <w:rsid w:val="008B6ECF"/>
    <w:rsid w:val="008C2F50"/>
    <w:rsid w:val="008C3649"/>
    <w:rsid w:val="008C4057"/>
    <w:rsid w:val="008C50C8"/>
    <w:rsid w:val="008C573A"/>
    <w:rsid w:val="008C739C"/>
    <w:rsid w:val="008C7FA6"/>
    <w:rsid w:val="008D043D"/>
    <w:rsid w:val="008D0E42"/>
    <w:rsid w:val="008D1AA1"/>
    <w:rsid w:val="008D2FCB"/>
    <w:rsid w:val="008D32BB"/>
    <w:rsid w:val="008D37D1"/>
    <w:rsid w:val="008D3E75"/>
    <w:rsid w:val="008D415F"/>
    <w:rsid w:val="008D4613"/>
    <w:rsid w:val="008D62A9"/>
    <w:rsid w:val="008D64D3"/>
    <w:rsid w:val="008E0DDE"/>
    <w:rsid w:val="008E1FB1"/>
    <w:rsid w:val="008E3F40"/>
    <w:rsid w:val="008E4CED"/>
    <w:rsid w:val="008E582C"/>
    <w:rsid w:val="008F0290"/>
    <w:rsid w:val="008F24BF"/>
    <w:rsid w:val="008F268D"/>
    <w:rsid w:val="008F272E"/>
    <w:rsid w:val="008F373B"/>
    <w:rsid w:val="008F3C77"/>
    <w:rsid w:val="008F4BA0"/>
    <w:rsid w:val="008F4FC9"/>
    <w:rsid w:val="008F7B00"/>
    <w:rsid w:val="009000B9"/>
    <w:rsid w:val="00901662"/>
    <w:rsid w:val="00901EA7"/>
    <w:rsid w:val="0090259E"/>
    <w:rsid w:val="00902D36"/>
    <w:rsid w:val="009039DB"/>
    <w:rsid w:val="00904D63"/>
    <w:rsid w:val="009066D5"/>
    <w:rsid w:val="009070B7"/>
    <w:rsid w:val="0090786C"/>
    <w:rsid w:val="00910EFB"/>
    <w:rsid w:val="009113D6"/>
    <w:rsid w:val="00911A9B"/>
    <w:rsid w:val="00912E84"/>
    <w:rsid w:val="00913435"/>
    <w:rsid w:val="00915210"/>
    <w:rsid w:val="00916031"/>
    <w:rsid w:val="00916ADE"/>
    <w:rsid w:val="00916B0C"/>
    <w:rsid w:val="0091766C"/>
    <w:rsid w:val="00917FA7"/>
    <w:rsid w:val="009202CA"/>
    <w:rsid w:val="0092103B"/>
    <w:rsid w:val="00921BFA"/>
    <w:rsid w:val="00922466"/>
    <w:rsid w:val="0092308D"/>
    <w:rsid w:val="00923317"/>
    <w:rsid w:val="00925861"/>
    <w:rsid w:val="00926415"/>
    <w:rsid w:val="00926D92"/>
    <w:rsid w:val="0092719D"/>
    <w:rsid w:val="009271AE"/>
    <w:rsid w:val="0093196E"/>
    <w:rsid w:val="00931F2B"/>
    <w:rsid w:val="0093217B"/>
    <w:rsid w:val="00933317"/>
    <w:rsid w:val="00933611"/>
    <w:rsid w:val="00934DB8"/>
    <w:rsid w:val="00936F0A"/>
    <w:rsid w:val="0094041E"/>
    <w:rsid w:val="00940D38"/>
    <w:rsid w:val="00941B7F"/>
    <w:rsid w:val="0094291C"/>
    <w:rsid w:val="00943773"/>
    <w:rsid w:val="0094475A"/>
    <w:rsid w:val="00944C09"/>
    <w:rsid w:val="00944D38"/>
    <w:rsid w:val="0094520F"/>
    <w:rsid w:val="0094601E"/>
    <w:rsid w:val="00950173"/>
    <w:rsid w:val="009511BD"/>
    <w:rsid w:val="00951E99"/>
    <w:rsid w:val="009521D3"/>
    <w:rsid w:val="009523DB"/>
    <w:rsid w:val="00953015"/>
    <w:rsid w:val="00953F53"/>
    <w:rsid w:val="00954E06"/>
    <w:rsid w:val="00955018"/>
    <w:rsid w:val="009559A5"/>
    <w:rsid w:val="00960AFB"/>
    <w:rsid w:val="00960B23"/>
    <w:rsid w:val="00960C43"/>
    <w:rsid w:val="009612C1"/>
    <w:rsid w:val="00961A13"/>
    <w:rsid w:val="00961D2E"/>
    <w:rsid w:val="0096247E"/>
    <w:rsid w:val="009639D4"/>
    <w:rsid w:val="00964168"/>
    <w:rsid w:val="0096419D"/>
    <w:rsid w:val="009658CE"/>
    <w:rsid w:val="00966921"/>
    <w:rsid w:val="00970666"/>
    <w:rsid w:val="0097082A"/>
    <w:rsid w:val="009721B9"/>
    <w:rsid w:val="009740DE"/>
    <w:rsid w:val="00974F96"/>
    <w:rsid w:val="009760BA"/>
    <w:rsid w:val="00976E46"/>
    <w:rsid w:val="00977283"/>
    <w:rsid w:val="00977BA2"/>
    <w:rsid w:val="00980201"/>
    <w:rsid w:val="0098061C"/>
    <w:rsid w:val="00980C3B"/>
    <w:rsid w:val="00981F88"/>
    <w:rsid w:val="009833CA"/>
    <w:rsid w:val="009836B1"/>
    <w:rsid w:val="00983A51"/>
    <w:rsid w:val="0098483B"/>
    <w:rsid w:val="00984A3C"/>
    <w:rsid w:val="00985E2D"/>
    <w:rsid w:val="00986DB0"/>
    <w:rsid w:val="00986EE2"/>
    <w:rsid w:val="009875A5"/>
    <w:rsid w:val="009900A6"/>
    <w:rsid w:val="009905F3"/>
    <w:rsid w:val="00991312"/>
    <w:rsid w:val="00992CD7"/>
    <w:rsid w:val="00994048"/>
    <w:rsid w:val="00994360"/>
    <w:rsid w:val="00994AB6"/>
    <w:rsid w:val="009957B7"/>
    <w:rsid w:val="00995F20"/>
    <w:rsid w:val="00996082"/>
    <w:rsid w:val="009A10D8"/>
    <w:rsid w:val="009A17EB"/>
    <w:rsid w:val="009A2682"/>
    <w:rsid w:val="009A4658"/>
    <w:rsid w:val="009A4F75"/>
    <w:rsid w:val="009A52EA"/>
    <w:rsid w:val="009A5C3F"/>
    <w:rsid w:val="009A6191"/>
    <w:rsid w:val="009A673E"/>
    <w:rsid w:val="009A78AD"/>
    <w:rsid w:val="009B0AF4"/>
    <w:rsid w:val="009B0C30"/>
    <w:rsid w:val="009B17E6"/>
    <w:rsid w:val="009B232B"/>
    <w:rsid w:val="009B24C6"/>
    <w:rsid w:val="009B33AB"/>
    <w:rsid w:val="009B4110"/>
    <w:rsid w:val="009B4C15"/>
    <w:rsid w:val="009B4E82"/>
    <w:rsid w:val="009B5FF3"/>
    <w:rsid w:val="009B6C9B"/>
    <w:rsid w:val="009B7970"/>
    <w:rsid w:val="009C0218"/>
    <w:rsid w:val="009C1ABB"/>
    <w:rsid w:val="009C2272"/>
    <w:rsid w:val="009C2290"/>
    <w:rsid w:val="009C3C8D"/>
    <w:rsid w:val="009C41B8"/>
    <w:rsid w:val="009C424F"/>
    <w:rsid w:val="009C4B16"/>
    <w:rsid w:val="009C5E5F"/>
    <w:rsid w:val="009C6D60"/>
    <w:rsid w:val="009C723D"/>
    <w:rsid w:val="009C7D3F"/>
    <w:rsid w:val="009D065A"/>
    <w:rsid w:val="009D0E06"/>
    <w:rsid w:val="009D327A"/>
    <w:rsid w:val="009D5507"/>
    <w:rsid w:val="009D5A35"/>
    <w:rsid w:val="009D5BB2"/>
    <w:rsid w:val="009D5DF8"/>
    <w:rsid w:val="009D62AA"/>
    <w:rsid w:val="009D75AC"/>
    <w:rsid w:val="009E0503"/>
    <w:rsid w:val="009E0DCF"/>
    <w:rsid w:val="009E2AB4"/>
    <w:rsid w:val="009E5C6E"/>
    <w:rsid w:val="009E6126"/>
    <w:rsid w:val="009E675F"/>
    <w:rsid w:val="009E6D4C"/>
    <w:rsid w:val="009F00B2"/>
    <w:rsid w:val="009F022D"/>
    <w:rsid w:val="009F0300"/>
    <w:rsid w:val="009F0762"/>
    <w:rsid w:val="009F1E8F"/>
    <w:rsid w:val="009F62A7"/>
    <w:rsid w:val="009F7BBA"/>
    <w:rsid w:val="00A0003D"/>
    <w:rsid w:val="00A02ACD"/>
    <w:rsid w:val="00A03B6B"/>
    <w:rsid w:val="00A05188"/>
    <w:rsid w:val="00A05E1B"/>
    <w:rsid w:val="00A06079"/>
    <w:rsid w:val="00A06357"/>
    <w:rsid w:val="00A07A43"/>
    <w:rsid w:val="00A107CD"/>
    <w:rsid w:val="00A108D3"/>
    <w:rsid w:val="00A10CF3"/>
    <w:rsid w:val="00A124AC"/>
    <w:rsid w:val="00A129C8"/>
    <w:rsid w:val="00A13FF3"/>
    <w:rsid w:val="00A14143"/>
    <w:rsid w:val="00A14C2D"/>
    <w:rsid w:val="00A164EB"/>
    <w:rsid w:val="00A17B6E"/>
    <w:rsid w:val="00A17D31"/>
    <w:rsid w:val="00A2172B"/>
    <w:rsid w:val="00A21B06"/>
    <w:rsid w:val="00A2454B"/>
    <w:rsid w:val="00A25204"/>
    <w:rsid w:val="00A2601A"/>
    <w:rsid w:val="00A267EE"/>
    <w:rsid w:val="00A27BCB"/>
    <w:rsid w:val="00A27DEF"/>
    <w:rsid w:val="00A303AE"/>
    <w:rsid w:val="00A30539"/>
    <w:rsid w:val="00A30750"/>
    <w:rsid w:val="00A33974"/>
    <w:rsid w:val="00A348F5"/>
    <w:rsid w:val="00A3739A"/>
    <w:rsid w:val="00A408CB"/>
    <w:rsid w:val="00A4102F"/>
    <w:rsid w:val="00A427D3"/>
    <w:rsid w:val="00A42CC9"/>
    <w:rsid w:val="00A433D2"/>
    <w:rsid w:val="00A444E3"/>
    <w:rsid w:val="00A446EE"/>
    <w:rsid w:val="00A45107"/>
    <w:rsid w:val="00A45516"/>
    <w:rsid w:val="00A45529"/>
    <w:rsid w:val="00A465C1"/>
    <w:rsid w:val="00A472E2"/>
    <w:rsid w:val="00A4751F"/>
    <w:rsid w:val="00A5050A"/>
    <w:rsid w:val="00A507D6"/>
    <w:rsid w:val="00A53579"/>
    <w:rsid w:val="00A54089"/>
    <w:rsid w:val="00A549C1"/>
    <w:rsid w:val="00A55A8C"/>
    <w:rsid w:val="00A55B6D"/>
    <w:rsid w:val="00A57D5A"/>
    <w:rsid w:val="00A61C5A"/>
    <w:rsid w:val="00A61F2B"/>
    <w:rsid w:val="00A6248C"/>
    <w:rsid w:val="00A6304C"/>
    <w:rsid w:val="00A6309F"/>
    <w:rsid w:val="00A63A59"/>
    <w:rsid w:val="00A64272"/>
    <w:rsid w:val="00A6497B"/>
    <w:rsid w:val="00A670CE"/>
    <w:rsid w:val="00A70ADB"/>
    <w:rsid w:val="00A711B8"/>
    <w:rsid w:val="00A7142F"/>
    <w:rsid w:val="00A72529"/>
    <w:rsid w:val="00A74696"/>
    <w:rsid w:val="00A77922"/>
    <w:rsid w:val="00A82E6B"/>
    <w:rsid w:val="00A83097"/>
    <w:rsid w:val="00A8309A"/>
    <w:rsid w:val="00A83D60"/>
    <w:rsid w:val="00A83F70"/>
    <w:rsid w:val="00A842CD"/>
    <w:rsid w:val="00A85668"/>
    <w:rsid w:val="00A85835"/>
    <w:rsid w:val="00A86583"/>
    <w:rsid w:val="00A878DB"/>
    <w:rsid w:val="00A90940"/>
    <w:rsid w:val="00A91915"/>
    <w:rsid w:val="00A91EBC"/>
    <w:rsid w:val="00A928CA"/>
    <w:rsid w:val="00A92F91"/>
    <w:rsid w:val="00A93634"/>
    <w:rsid w:val="00A94735"/>
    <w:rsid w:val="00A94BE1"/>
    <w:rsid w:val="00A952EA"/>
    <w:rsid w:val="00A953FE"/>
    <w:rsid w:val="00AA06D2"/>
    <w:rsid w:val="00AA0EAF"/>
    <w:rsid w:val="00AA114A"/>
    <w:rsid w:val="00AA1497"/>
    <w:rsid w:val="00AA189E"/>
    <w:rsid w:val="00AA23D6"/>
    <w:rsid w:val="00AA2830"/>
    <w:rsid w:val="00AA4205"/>
    <w:rsid w:val="00AB0604"/>
    <w:rsid w:val="00AB0668"/>
    <w:rsid w:val="00AB09EA"/>
    <w:rsid w:val="00AB11C9"/>
    <w:rsid w:val="00AB3BF8"/>
    <w:rsid w:val="00AB5BCD"/>
    <w:rsid w:val="00AB5BED"/>
    <w:rsid w:val="00AB6013"/>
    <w:rsid w:val="00AB6AE3"/>
    <w:rsid w:val="00AB71A4"/>
    <w:rsid w:val="00AB7279"/>
    <w:rsid w:val="00AB7BF6"/>
    <w:rsid w:val="00AC04EA"/>
    <w:rsid w:val="00AC0C5A"/>
    <w:rsid w:val="00AC17EE"/>
    <w:rsid w:val="00AC1F55"/>
    <w:rsid w:val="00AC215C"/>
    <w:rsid w:val="00AC2350"/>
    <w:rsid w:val="00AC2C6F"/>
    <w:rsid w:val="00AC3CD9"/>
    <w:rsid w:val="00AC3CE1"/>
    <w:rsid w:val="00AC438F"/>
    <w:rsid w:val="00AC4B71"/>
    <w:rsid w:val="00AC4E77"/>
    <w:rsid w:val="00AC4F8A"/>
    <w:rsid w:val="00AC5BAF"/>
    <w:rsid w:val="00AC7CBA"/>
    <w:rsid w:val="00AD077A"/>
    <w:rsid w:val="00AD1B8F"/>
    <w:rsid w:val="00AD254A"/>
    <w:rsid w:val="00AD3123"/>
    <w:rsid w:val="00AD445B"/>
    <w:rsid w:val="00AD6B8D"/>
    <w:rsid w:val="00AD70B7"/>
    <w:rsid w:val="00AD7537"/>
    <w:rsid w:val="00AD7F23"/>
    <w:rsid w:val="00AE068A"/>
    <w:rsid w:val="00AE07C1"/>
    <w:rsid w:val="00AE0EE8"/>
    <w:rsid w:val="00AE34F0"/>
    <w:rsid w:val="00AE34F6"/>
    <w:rsid w:val="00AE382C"/>
    <w:rsid w:val="00AE4499"/>
    <w:rsid w:val="00AE6358"/>
    <w:rsid w:val="00AE660E"/>
    <w:rsid w:val="00AE6A13"/>
    <w:rsid w:val="00AE6D3B"/>
    <w:rsid w:val="00AE74BF"/>
    <w:rsid w:val="00AE77B3"/>
    <w:rsid w:val="00AE7911"/>
    <w:rsid w:val="00AF10E8"/>
    <w:rsid w:val="00AF30A8"/>
    <w:rsid w:val="00AF48AD"/>
    <w:rsid w:val="00AF4B77"/>
    <w:rsid w:val="00AF5F48"/>
    <w:rsid w:val="00AF6D5B"/>
    <w:rsid w:val="00B00F59"/>
    <w:rsid w:val="00B02342"/>
    <w:rsid w:val="00B02763"/>
    <w:rsid w:val="00B0481D"/>
    <w:rsid w:val="00B04AF3"/>
    <w:rsid w:val="00B04BEE"/>
    <w:rsid w:val="00B06183"/>
    <w:rsid w:val="00B06325"/>
    <w:rsid w:val="00B06C1F"/>
    <w:rsid w:val="00B0754C"/>
    <w:rsid w:val="00B13132"/>
    <w:rsid w:val="00B140BF"/>
    <w:rsid w:val="00B1547B"/>
    <w:rsid w:val="00B160EF"/>
    <w:rsid w:val="00B167E8"/>
    <w:rsid w:val="00B17911"/>
    <w:rsid w:val="00B200C7"/>
    <w:rsid w:val="00B21A2F"/>
    <w:rsid w:val="00B21E82"/>
    <w:rsid w:val="00B22A81"/>
    <w:rsid w:val="00B2589F"/>
    <w:rsid w:val="00B25EC1"/>
    <w:rsid w:val="00B31194"/>
    <w:rsid w:val="00B318F6"/>
    <w:rsid w:val="00B320B6"/>
    <w:rsid w:val="00B3217A"/>
    <w:rsid w:val="00B34309"/>
    <w:rsid w:val="00B344CC"/>
    <w:rsid w:val="00B35D65"/>
    <w:rsid w:val="00B3608A"/>
    <w:rsid w:val="00B360CE"/>
    <w:rsid w:val="00B361E1"/>
    <w:rsid w:val="00B37A94"/>
    <w:rsid w:val="00B37B1A"/>
    <w:rsid w:val="00B37B4E"/>
    <w:rsid w:val="00B37D26"/>
    <w:rsid w:val="00B40265"/>
    <w:rsid w:val="00B406CC"/>
    <w:rsid w:val="00B408FB"/>
    <w:rsid w:val="00B40BE9"/>
    <w:rsid w:val="00B40C0E"/>
    <w:rsid w:val="00B416B7"/>
    <w:rsid w:val="00B41E70"/>
    <w:rsid w:val="00B42A92"/>
    <w:rsid w:val="00B47D51"/>
    <w:rsid w:val="00B50F9F"/>
    <w:rsid w:val="00B513E2"/>
    <w:rsid w:val="00B521C8"/>
    <w:rsid w:val="00B52349"/>
    <w:rsid w:val="00B524C1"/>
    <w:rsid w:val="00B52E27"/>
    <w:rsid w:val="00B53B17"/>
    <w:rsid w:val="00B54D0E"/>
    <w:rsid w:val="00B55CED"/>
    <w:rsid w:val="00B56019"/>
    <w:rsid w:val="00B564E6"/>
    <w:rsid w:val="00B56D9B"/>
    <w:rsid w:val="00B60D5B"/>
    <w:rsid w:val="00B615E1"/>
    <w:rsid w:val="00B61C2A"/>
    <w:rsid w:val="00B62CAA"/>
    <w:rsid w:val="00B62F47"/>
    <w:rsid w:val="00B64595"/>
    <w:rsid w:val="00B664D7"/>
    <w:rsid w:val="00B66C75"/>
    <w:rsid w:val="00B67475"/>
    <w:rsid w:val="00B70029"/>
    <w:rsid w:val="00B70195"/>
    <w:rsid w:val="00B704C5"/>
    <w:rsid w:val="00B711AF"/>
    <w:rsid w:val="00B71DB3"/>
    <w:rsid w:val="00B71E59"/>
    <w:rsid w:val="00B72EB7"/>
    <w:rsid w:val="00B73E27"/>
    <w:rsid w:val="00B758B3"/>
    <w:rsid w:val="00B776B2"/>
    <w:rsid w:val="00B77C91"/>
    <w:rsid w:val="00B807B9"/>
    <w:rsid w:val="00B80960"/>
    <w:rsid w:val="00B813F6"/>
    <w:rsid w:val="00B8230B"/>
    <w:rsid w:val="00B82499"/>
    <w:rsid w:val="00B83856"/>
    <w:rsid w:val="00B839C3"/>
    <w:rsid w:val="00B83B9A"/>
    <w:rsid w:val="00B84D06"/>
    <w:rsid w:val="00B8725A"/>
    <w:rsid w:val="00B87291"/>
    <w:rsid w:val="00B912BB"/>
    <w:rsid w:val="00B93759"/>
    <w:rsid w:val="00B93921"/>
    <w:rsid w:val="00B93982"/>
    <w:rsid w:val="00B93CB6"/>
    <w:rsid w:val="00B94FD1"/>
    <w:rsid w:val="00B97389"/>
    <w:rsid w:val="00B97D3F"/>
    <w:rsid w:val="00BA1AC7"/>
    <w:rsid w:val="00BA302D"/>
    <w:rsid w:val="00BA3330"/>
    <w:rsid w:val="00BA33C7"/>
    <w:rsid w:val="00BA3A66"/>
    <w:rsid w:val="00BA41DA"/>
    <w:rsid w:val="00BA452C"/>
    <w:rsid w:val="00BA572B"/>
    <w:rsid w:val="00BA5C52"/>
    <w:rsid w:val="00BB09F6"/>
    <w:rsid w:val="00BB0C1C"/>
    <w:rsid w:val="00BB1269"/>
    <w:rsid w:val="00BB2B3C"/>
    <w:rsid w:val="00BB2C0A"/>
    <w:rsid w:val="00BB3071"/>
    <w:rsid w:val="00BB395D"/>
    <w:rsid w:val="00BB3E70"/>
    <w:rsid w:val="00BB5FCF"/>
    <w:rsid w:val="00BB76E2"/>
    <w:rsid w:val="00BB7F6D"/>
    <w:rsid w:val="00BC04CC"/>
    <w:rsid w:val="00BC1436"/>
    <w:rsid w:val="00BC1DC1"/>
    <w:rsid w:val="00BC46E2"/>
    <w:rsid w:val="00BC4899"/>
    <w:rsid w:val="00BC49E8"/>
    <w:rsid w:val="00BC528D"/>
    <w:rsid w:val="00BC52A7"/>
    <w:rsid w:val="00BC5ED5"/>
    <w:rsid w:val="00BC5F68"/>
    <w:rsid w:val="00BD0328"/>
    <w:rsid w:val="00BD0721"/>
    <w:rsid w:val="00BD108E"/>
    <w:rsid w:val="00BD1E0C"/>
    <w:rsid w:val="00BD3B49"/>
    <w:rsid w:val="00BD3F6A"/>
    <w:rsid w:val="00BD4F2D"/>
    <w:rsid w:val="00BD50E1"/>
    <w:rsid w:val="00BD5104"/>
    <w:rsid w:val="00BD5DE3"/>
    <w:rsid w:val="00BD5E73"/>
    <w:rsid w:val="00BD68D1"/>
    <w:rsid w:val="00BD6970"/>
    <w:rsid w:val="00BE08B4"/>
    <w:rsid w:val="00BE1182"/>
    <w:rsid w:val="00BE1D9F"/>
    <w:rsid w:val="00BE1F26"/>
    <w:rsid w:val="00BE28FA"/>
    <w:rsid w:val="00BE2A43"/>
    <w:rsid w:val="00BE43F9"/>
    <w:rsid w:val="00BE466D"/>
    <w:rsid w:val="00BE49B6"/>
    <w:rsid w:val="00BE5276"/>
    <w:rsid w:val="00BE5C06"/>
    <w:rsid w:val="00BE5F94"/>
    <w:rsid w:val="00BE6E23"/>
    <w:rsid w:val="00BE7320"/>
    <w:rsid w:val="00BE73B5"/>
    <w:rsid w:val="00BE7D2F"/>
    <w:rsid w:val="00BF0ECE"/>
    <w:rsid w:val="00BF1449"/>
    <w:rsid w:val="00BF2410"/>
    <w:rsid w:val="00BF2B97"/>
    <w:rsid w:val="00BF33F6"/>
    <w:rsid w:val="00BF34AC"/>
    <w:rsid w:val="00BF3676"/>
    <w:rsid w:val="00BF3861"/>
    <w:rsid w:val="00BF45C5"/>
    <w:rsid w:val="00BF48A1"/>
    <w:rsid w:val="00BF69A6"/>
    <w:rsid w:val="00BF6B61"/>
    <w:rsid w:val="00BF739E"/>
    <w:rsid w:val="00BF77B2"/>
    <w:rsid w:val="00C00F72"/>
    <w:rsid w:val="00C0111B"/>
    <w:rsid w:val="00C01C9B"/>
    <w:rsid w:val="00C027FF"/>
    <w:rsid w:val="00C03B91"/>
    <w:rsid w:val="00C05544"/>
    <w:rsid w:val="00C0586A"/>
    <w:rsid w:val="00C062A8"/>
    <w:rsid w:val="00C0634A"/>
    <w:rsid w:val="00C06688"/>
    <w:rsid w:val="00C06E7B"/>
    <w:rsid w:val="00C074BB"/>
    <w:rsid w:val="00C07DD6"/>
    <w:rsid w:val="00C109BD"/>
    <w:rsid w:val="00C11F6F"/>
    <w:rsid w:val="00C12790"/>
    <w:rsid w:val="00C127A2"/>
    <w:rsid w:val="00C13495"/>
    <w:rsid w:val="00C1380E"/>
    <w:rsid w:val="00C13946"/>
    <w:rsid w:val="00C139EA"/>
    <w:rsid w:val="00C14566"/>
    <w:rsid w:val="00C15ECB"/>
    <w:rsid w:val="00C1654D"/>
    <w:rsid w:val="00C16816"/>
    <w:rsid w:val="00C2237D"/>
    <w:rsid w:val="00C2459F"/>
    <w:rsid w:val="00C2537A"/>
    <w:rsid w:val="00C266DD"/>
    <w:rsid w:val="00C26807"/>
    <w:rsid w:val="00C26D47"/>
    <w:rsid w:val="00C3038D"/>
    <w:rsid w:val="00C30455"/>
    <w:rsid w:val="00C30CCA"/>
    <w:rsid w:val="00C31A35"/>
    <w:rsid w:val="00C31EE1"/>
    <w:rsid w:val="00C320A8"/>
    <w:rsid w:val="00C32B00"/>
    <w:rsid w:val="00C32CF6"/>
    <w:rsid w:val="00C332F3"/>
    <w:rsid w:val="00C3393E"/>
    <w:rsid w:val="00C35345"/>
    <w:rsid w:val="00C36E6F"/>
    <w:rsid w:val="00C37E79"/>
    <w:rsid w:val="00C37F83"/>
    <w:rsid w:val="00C41E55"/>
    <w:rsid w:val="00C4246A"/>
    <w:rsid w:val="00C428F3"/>
    <w:rsid w:val="00C42D61"/>
    <w:rsid w:val="00C42E0E"/>
    <w:rsid w:val="00C4333A"/>
    <w:rsid w:val="00C43393"/>
    <w:rsid w:val="00C43AC1"/>
    <w:rsid w:val="00C43B9D"/>
    <w:rsid w:val="00C44954"/>
    <w:rsid w:val="00C4796E"/>
    <w:rsid w:val="00C47B72"/>
    <w:rsid w:val="00C502EE"/>
    <w:rsid w:val="00C511C8"/>
    <w:rsid w:val="00C51A7B"/>
    <w:rsid w:val="00C51D57"/>
    <w:rsid w:val="00C52E48"/>
    <w:rsid w:val="00C531BA"/>
    <w:rsid w:val="00C544E0"/>
    <w:rsid w:val="00C54751"/>
    <w:rsid w:val="00C611DC"/>
    <w:rsid w:val="00C61417"/>
    <w:rsid w:val="00C63FBF"/>
    <w:rsid w:val="00C64200"/>
    <w:rsid w:val="00C64B71"/>
    <w:rsid w:val="00C64D88"/>
    <w:rsid w:val="00C65895"/>
    <w:rsid w:val="00C672E1"/>
    <w:rsid w:val="00C70C51"/>
    <w:rsid w:val="00C71B88"/>
    <w:rsid w:val="00C7330D"/>
    <w:rsid w:val="00C74D3B"/>
    <w:rsid w:val="00C751F3"/>
    <w:rsid w:val="00C76C06"/>
    <w:rsid w:val="00C82755"/>
    <w:rsid w:val="00C832E6"/>
    <w:rsid w:val="00C836AE"/>
    <w:rsid w:val="00C84415"/>
    <w:rsid w:val="00C85026"/>
    <w:rsid w:val="00C8511B"/>
    <w:rsid w:val="00C85DAC"/>
    <w:rsid w:val="00C86454"/>
    <w:rsid w:val="00C87C85"/>
    <w:rsid w:val="00C90A73"/>
    <w:rsid w:val="00C914D2"/>
    <w:rsid w:val="00C92368"/>
    <w:rsid w:val="00C941A1"/>
    <w:rsid w:val="00C94ACE"/>
    <w:rsid w:val="00C961F3"/>
    <w:rsid w:val="00C966C0"/>
    <w:rsid w:val="00C97574"/>
    <w:rsid w:val="00C97E2A"/>
    <w:rsid w:val="00CA2EB3"/>
    <w:rsid w:val="00CA39F1"/>
    <w:rsid w:val="00CA414A"/>
    <w:rsid w:val="00CA4F1F"/>
    <w:rsid w:val="00CA511D"/>
    <w:rsid w:val="00CA5BBF"/>
    <w:rsid w:val="00CA6DA9"/>
    <w:rsid w:val="00CA7B6D"/>
    <w:rsid w:val="00CB0A24"/>
    <w:rsid w:val="00CB0EBC"/>
    <w:rsid w:val="00CB201A"/>
    <w:rsid w:val="00CB2B49"/>
    <w:rsid w:val="00CB3094"/>
    <w:rsid w:val="00CB3A99"/>
    <w:rsid w:val="00CB4C85"/>
    <w:rsid w:val="00CB6581"/>
    <w:rsid w:val="00CC0A59"/>
    <w:rsid w:val="00CC1461"/>
    <w:rsid w:val="00CC1F4D"/>
    <w:rsid w:val="00CC659E"/>
    <w:rsid w:val="00CC6DB5"/>
    <w:rsid w:val="00CC6FC4"/>
    <w:rsid w:val="00CD0FF9"/>
    <w:rsid w:val="00CD216D"/>
    <w:rsid w:val="00CD233F"/>
    <w:rsid w:val="00CD42E1"/>
    <w:rsid w:val="00CD4732"/>
    <w:rsid w:val="00CD4A39"/>
    <w:rsid w:val="00CD51F8"/>
    <w:rsid w:val="00CD6CA1"/>
    <w:rsid w:val="00CE09AC"/>
    <w:rsid w:val="00CE1E8E"/>
    <w:rsid w:val="00CE1F36"/>
    <w:rsid w:val="00CE1F64"/>
    <w:rsid w:val="00CE3944"/>
    <w:rsid w:val="00CE3CF8"/>
    <w:rsid w:val="00CE3E68"/>
    <w:rsid w:val="00CE4AF4"/>
    <w:rsid w:val="00CE66AC"/>
    <w:rsid w:val="00CE7710"/>
    <w:rsid w:val="00CF234C"/>
    <w:rsid w:val="00CF296C"/>
    <w:rsid w:val="00CF3E6E"/>
    <w:rsid w:val="00CF4A69"/>
    <w:rsid w:val="00CF4F9E"/>
    <w:rsid w:val="00CF5180"/>
    <w:rsid w:val="00CF5517"/>
    <w:rsid w:val="00CF5ADA"/>
    <w:rsid w:val="00CF5C29"/>
    <w:rsid w:val="00CF5C97"/>
    <w:rsid w:val="00CF608E"/>
    <w:rsid w:val="00CF681C"/>
    <w:rsid w:val="00CF6DA9"/>
    <w:rsid w:val="00CF7772"/>
    <w:rsid w:val="00CF7C9A"/>
    <w:rsid w:val="00D00D33"/>
    <w:rsid w:val="00D01D69"/>
    <w:rsid w:val="00D0245A"/>
    <w:rsid w:val="00D02B83"/>
    <w:rsid w:val="00D02CD0"/>
    <w:rsid w:val="00D0318C"/>
    <w:rsid w:val="00D032D0"/>
    <w:rsid w:val="00D036BD"/>
    <w:rsid w:val="00D03E7B"/>
    <w:rsid w:val="00D054E0"/>
    <w:rsid w:val="00D055CB"/>
    <w:rsid w:val="00D056E3"/>
    <w:rsid w:val="00D06240"/>
    <w:rsid w:val="00D06602"/>
    <w:rsid w:val="00D0717E"/>
    <w:rsid w:val="00D1080E"/>
    <w:rsid w:val="00D109F9"/>
    <w:rsid w:val="00D1262F"/>
    <w:rsid w:val="00D15CB8"/>
    <w:rsid w:val="00D1683B"/>
    <w:rsid w:val="00D16A9F"/>
    <w:rsid w:val="00D21053"/>
    <w:rsid w:val="00D233B4"/>
    <w:rsid w:val="00D2380E"/>
    <w:rsid w:val="00D2384A"/>
    <w:rsid w:val="00D25A3B"/>
    <w:rsid w:val="00D263C2"/>
    <w:rsid w:val="00D26BF6"/>
    <w:rsid w:val="00D278C7"/>
    <w:rsid w:val="00D307D7"/>
    <w:rsid w:val="00D30D75"/>
    <w:rsid w:val="00D31DE3"/>
    <w:rsid w:val="00D3201E"/>
    <w:rsid w:val="00D32B9B"/>
    <w:rsid w:val="00D33F04"/>
    <w:rsid w:val="00D348C3"/>
    <w:rsid w:val="00D34E47"/>
    <w:rsid w:val="00D4066B"/>
    <w:rsid w:val="00D4089F"/>
    <w:rsid w:val="00D4092B"/>
    <w:rsid w:val="00D41384"/>
    <w:rsid w:val="00D4283D"/>
    <w:rsid w:val="00D4290A"/>
    <w:rsid w:val="00D4322A"/>
    <w:rsid w:val="00D43293"/>
    <w:rsid w:val="00D43907"/>
    <w:rsid w:val="00D444DC"/>
    <w:rsid w:val="00D44874"/>
    <w:rsid w:val="00D448C7"/>
    <w:rsid w:val="00D4524B"/>
    <w:rsid w:val="00D45AAF"/>
    <w:rsid w:val="00D45B88"/>
    <w:rsid w:val="00D45E0A"/>
    <w:rsid w:val="00D475BF"/>
    <w:rsid w:val="00D50183"/>
    <w:rsid w:val="00D509E9"/>
    <w:rsid w:val="00D511E3"/>
    <w:rsid w:val="00D513B9"/>
    <w:rsid w:val="00D52299"/>
    <w:rsid w:val="00D5231A"/>
    <w:rsid w:val="00D5387A"/>
    <w:rsid w:val="00D53CB1"/>
    <w:rsid w:val="00D54E2F"/>
    <w:rsid w:val="00D571F3"/>
    <w:rsid w:val="00D574BB"/>
    <w:rsid w:val="00D57E4E"/>
    <w:rsid w:val="00D600F0"/>
    <w:rsid w:val="00D61546"/>
    <w:rsid w:val="00D62A8B"/>
    <w:rsid w:val="00D645EC"/>
    <w:rsid w:val="00D649B9"/>
    <w:rsid w:val="00D64B5B"/>
    <w:rsid w:val="00D678D0"/>
    <w:rsid w:val="00D7003E"/>
    <w:rsid w:val="00D70DB1"/>
    <w:rsid w:val="00D71AFE"/>
    <w:rsid w:val="00D73C74"/>
    <w:rsid w:val="00D743AD"/>
    <w:rsid w:val="00D7446D"/>
    <w:rsid w:val="00D758CC"/>
    <w:rsid w:val="00D75EB1"/>
    <w:rsid w:val="00D76765"/>
    <w:rsid w:val="00D82377"/>
    <w:rsid w:val="00D82B6F"/>
    <w:rsid w:val="00D85847"/>
    <w:rsid w:val="00D85AB4"/>
    <w:rsid w:val="00D864A4"/>
    <w:rsid w:val="00D86D73"/>
    <w:rsid w:val="00D87548"/>
    <w:rsid w:val="00D876BE"/>
    <w:rsid w:val="00D90C30"/>
    <w:rsid w:val="00D921E0"/>
    <w:rsid w:val="00D92C61"/>
    <w:rsid w:val="00D937FD"/>
    <w:rsid w:val="00D94A99"/>
    <w:rsid w:val="00D94F38"/>
    <w:rsid w:val="00D96B48"/>
    <w:rsid w:val="00D96BEA"/>
    <w:rsid w:val="00D9718D"/>
    <w:rsid w:val="00DA26CD"/>
    <w:rsid w:val="00DA278E"/>
    <w:rsid w:val="00DA3DBF"/>
    <w:rsid w:val="00DA40F9"/>
    <w:rsid w:val="00DA5492"/>
    <w:rsid w:val="00DA55DA"/>
    <w:rsid w:val="00DA583F"/>
    <w:rsid w:val="00DA5F1E"/>
    <w:rsid w:val="00DA75C6"/>
    <w:rsid w:val="00DB0221"/>
    <w:rsid w:val="00DB088E"/>
    <w:rsid w:val="00DB1BC5"/>
    <w:rsid w:val="00DB280E"/>
    <w:rsid w:val="00DB481D"/>
    <w:rsid w:val="00DB5A5E"/>
    <w:rsid w:val="00DB639D"/>
    <w:rsid w:val="00DB6788"/>
    <w:rsid w:val="00DC0828"/>
    <w:rsid w:val="00DC0AD8"/>
    <w:rsid w:val="00DC11BC"/>
    <w:rsid w:val="00DC1228"/>
    <w:rsid w:val="00DC140F"/>
    <w:rsid w:val="00DC1E46"/>
    <w:rsid w:val="00DC2EBE"/>
    <w:rsid w:val="00DC3985"/>
    <w:rsid w:val="00DC4611"/>
    <w:rsid w:val="00DC4B9C"/>
    <w:rsid w:val="00DC6C68"/>
    <w:rsid w:val="00DC7DC4"/>
    <w:rsid w:val="00DD0C9C"/>
    <w:rsid w:val="00DD30E6"/>
    <w:rsid w:val="00DD3D34"/>
    <w:rsid w:val="00DD3DB2"/>
    <w:rsid w:val="00DD428B"/>
    <w:rsid w:val="00DD4471"/>
    <w:rsid w:val="00DD5B1A"/>
    <w:rsid w:val="00DE1003"/>
    <w:rsid w:val="00DE146F"/>
    <w:rsid w:val="00DE1DDD"/>
    <w:rsid w:val="00DE3AAA"/>
    <w:rsid w:val="00DE431F"/>
    <w:rsid w:val="00DE53F9"/>
    <w:rsid w:val="00DE6025"/>
    <w:rsid w:val="00DE6DDF"/>
    <w:rsid w:val="00DE75E8"/>
    <w:rsid w:val="00DE7BC0"/>
    <w:rsid w:val="00DF14CA"/>
    <w:rsid w:val="00DF3464"/>
    <w:rsid w:val="00DF5A5A"/>
    <w:rsid w:val="00DF7105"/>
    <w:rsid w:val="00DF790A"/>
    <w:rsid w:val="00E0252D"/>
    <w:rsid w:val="00E03E4B"/>
    <w:rsid w:val="00E03EE0"/>
    <w:rsid w:val="00E04390"/>
    <w:rsid w:val="00E04D38"/>
    <w:rsid w:val="00E04F04"/>
    <w:rsid w:val="00E0538F"/>
    <w:rsid w:val="00E0679C"/>
    <w:rsid w:val="00E07749"/>
    <w:rsid w:val="00E121BD"/>
    <w:rsid w:val="00E12204"/>
    <w:rsid w:val="00E129C4"/>
    <w:rsid w:val="00E1407A"/>
    <w:rsid w:val="00E14B6E"/>
    <w:rsid w:val="00E1516D"/>
    <w:rsid w:val="00E153F2"/>
    <w:rsid w:val="00E161C0"/>
    <w:rsid w:val="00E17D97"/>
    <w:rsid w:val="00E20C13"/>
    <w:rsid w:val="00E22980"/>
    <w:rsid w:val="00E22DCF"/>
    <w:rsid w:val="00E2472F"/>
    <w:rsid w:val="00E25D07"/>
    <w:rsid w:val="00E277CD"/>
    <w:rsid w:val="00E27B5D"/>
    <w:rsid w:val="00E31976"/>
    <w:rsid w:val="00E320BC"/>
    <w:rsid w:val="00E3396A"/>
    <w:rsid w:val="00E352C3"/>
    <w:rsid w:val="00E3550A"/>
    <w:rsid w:val="00E36378"/>
    <w:rsid w:val="00E36C6F"/>
    <w:rsid w:val="00E37AFF"/>
    <w:rsid w:val="00E37EEA"/>
    <w:rsid w:val="00E40684"/>
    <w:rsid w:val="00E411C2"/>
    <w:rsid w:val="00E413D0"/>
    <w:rsid w:val="00E4234E"/>
    <w:rsid w:val="00E433E6"/>
    <w:rsid w:val="00E43990"/>
    <w:rsid w:val="00E4423E"/>
    <w:rsid w:val="00E444DB"/>
    <w:rsid w:val="00E44896"/>
    <w:rsid w:val="00E4600C"/>
    <w:rsid w:val="00E461C0"/>
    <w:rsid w:val="00E464B6"/>
    <w:rsid w:val="00E47DEC"/>
    <w:rsid w:val="00E47E31"/>
    <w:rsid w:val="00E508C3"/>
    <w:rsid w:val="00E51909"/>
    <w:rsid w:val="00E533DC"/>
    <w:rsid w:val="00E53CD3"/>
    <w:rsid w:val="00E553AE"/>
    <w:rsid w:val="00E553C8"/>
    <w:rsid w:val="00E577D2"/>
    <w:rsid w:val="00E57AA0"/>
    <w:rsid w:val="00E57E4B"/>
    <w:rsid w:val="00E57EF0"/>
    <w:rsid w:val="00E601FA"/>
    <w:rsid w:val="00E606D4"/>
    <w:rsid w:val="00E61027"/>
    <w:rsid w:val="00E63C14"/>
    <w:rsid w:val="00E64BDC"/>
    <w:rsid w:val="00E675A5"/>
    <w:rsid w:val="00E677B1"/>
    <w:rsid w:val="00E708F0"/>
    <w:rsid w:val="00E72910"/>
    <w:rsid w:val="00E72B1E"/>
    <w:rsid w:val="00E736F1"/>
    <w:rsid w:val="00E74A7B"/>
    <w:rsid w:val="00E75258"/>
    <w:rsid w:val="00E76C9B"/>
    <w:rsid w:val="00E7711E"/>
    <w:rsid w:val="00E77140"/>
    <w:rsid w:val="00E779B4"/>
    <w:rsid w:val="00E77F10"/>
    <w:rsid w:val="00E818EE"/>
    <w:rsid w:val="00E820AD"/>
    <w:rsid w:val="00E8339B"/>
    <w:rsid w:val="00E85C3C"/>
    <w:rsid w:val="00E90696"/>
    <w:rsid w:val="00E906B6"/>
    <w:rsid w:val="00E90E13"/>
    <w:rsid w:val="00E90FF1"/>
    <w:rsid w:val="00E91E16"/>
    <w:rsid w:val="00E92518"/>
    <w:rsid w:val="00E9367D"/>
    <w:rsid w:val="00E93A30"/>
    <w:rsid w:val="00E949F5"/>
    <w:rsid w:val="00E95702"/>
    <w:rsid w:val="00E97395"/>
    <w:rsid w:val="00E97A6B"/>
    <w:rsid w:val="00E97C2F"/>
    <w:rsid w:val="00EA13DE"/>
    <w:rsid w:val="00EA1593"/>
    <w:rsid w:val="00EA2D3B"/>
    <w:rsid w:val="00EA3052"/>
    <w:rsid w:val="00EA437D"/>
    <w:rsid w:val="00EA4A24"/>
    <w:rsid w:val="00EA4A3D"/>
    <w:rsid w:val="00EA4A68"/>
    <w:rsid w:val="00EA55AD"/>
    <w:rsid w:val="00EA5980"/>
    <w:rsid w:val="00EA5E9B"/>
    <w:rsid w:val="00EA78BD"/>
    <w:rsid w:val="00EA7AC2"/>
    <w:rsid w:val="00EB13FA"/>
    <w:rsid w:val="00EB2986"/>
    <w:rsid w:val="00EB3A96"/>
    <w:rsid w:val="00EB3DEA"/>
    <w:rsid w:val="00EB41DB"/>
    <w:rsid w:val="00EB5DC6"/>
    <w:rsid w:val="00EB78CC"/>
    <w:rsid w:val="00EC1748"/>
    <w:rsid w:val="00EC1F30"/>
    <w:rsid w:val="00EC1F7C"/>
    <w:rsid w:val="00EC246E"/>
    <w:rsid w:val="00EC2BEE"/>
    <w:rsid w:val="00EC5A07"/>
    <w:rsid w:val="00EC6D3E"/>
    <w:rsid w:val="00EC714A"/>
    <w:rsid w:val="00EC7268"/>
    <w:rsid w:val="00EC7EBB"/>
    <w:rsid w:val="00ED0AF3"/>
    <w:rsid w:val="00ED0C30"/>
    <w:rsid w:val="00ED0D91"/>
    <w:rsid w:val="00ED131B"/>
    <w:rsid w:val="00ED4002"/>
    <w:rsid w:val="00ED6094"/>
    <w:rsid w:val="00ED662C"/>
    <w:rsid w:val="00ED6B6A"/>
    <w:rsid w:val="00ED6BF2"/>
    <w:rsid w:val="00EE24A7"/>
    <w:rsid w:val="00EE35C4"/>
    <w:rsid w:val="00EE443D"/>
    <w:rsid w:val="00EE4B7C"/>
    <w:rsid w:val="00EF12C9"/>
    <w:rsid w:val="00EF314A"/>
    <w:rsid w:val="00EF4182"/>
    <w:rsid w:val="00EF4483"/>
    <w:rsid w:val="00EF550B"/>
    <w:rsid w:val="00EF5764"/>
    <w:rsid w:val="00EF5910"/>
    <w:rsid w:val="00EF67DA"/>
    <w:rsid w:val="00F02503"/>
    <w:rsid w:val="00F045A6"/>
    <w:rsid w:val="00F045AF"/>
    <w:rsid w:val="00F04720"/>
    <w:rsid w:val="00F047B6"/>
    <w:rsid w:val="00F04BA1"/>
    <w:rsid w:val="00F04CE2"/>
    <w:rsid w:val="00F053A3"/>
    <w:rsid w:val="00F054BD"/>
    <w:rsid w:val="00F058A5"/>
    <w:rsid w:val="00F063E4"/>
    <w:rsid w:val="00F070A1"/>
    <w:rsid w:val="00F0747F"/>
    <w:rsid w:val="00F10647"/>
    <w:rsid w:val="00F110E5"/>
    <w:rsid w:val="00F11B8E"/>
    <w:rsid w:val="00F12B63"/>
    <w:rsid w:val="00F12C29"/>
    <w:rsid w:val="00F12D7C"/>
    <w:rsid w:val="00F12E61"/>
    <w:rsid w:val="00F13456"/>
    <w:rsid w:val="00F13583"/>
    <w:rsid w:val="00F135C6"/>
    <w:rsid w:val="00F13D70"/>
    <w:rsid w:val="00F141C4"/>
    <w:rsid w:val="00F146AE"/>
    <w:rsid w:val="00F14B8C"/>
    <w:rsid w:val="00F15F75"/>
    <w:rsid w:val="00F1654F"/>
    <w:rsid w:val="00F17265"/>
    <w:rsid w:val="00F1771F"/>
    <w:rsid w:val="00F177AC"/>
    <w:rsid w:val="00F17EA8"/>
    <w:rsid w:val="00F219D1"/>
    <w:rsid w:val="00F2447F"/>
    <w:rsid w:val="00F24A73"/>
    <w:rsid w:val="00F30D7B"/>
    <w:rsid w:val="00F3161E"/>
    <w:rsid w:val="00F31D7D"/>
    <w:rsid w:val="00F3258B"/>
    <w:rsid w:val="00F33B5A"/>
    <w:rsid w:val="00F3575F"/>
    <w:rsid w:val="00F36702"/>
    <w:rsid w:val="00F37040"/>
    <w:rsid w:val="00F40244"/>
    <w:rsid w:val="00F433CB"/>
    <w:rsid w:val="00F43CC2"/>
    <w:rsid w:val="00F44865"/>
    <w:rsid w:val="00F44A88"/>
    <w:rsid w:val="00F4537D"/>
    <w:rsid w:val="00F4646E"/>
    <w:rsid w:val="00F46809"/>
    <w:rsid w:val="00F46C85"/>
    <w:rsid w:val="00F505A3"/>
    <w:rsid w:val="00F51566"/>
    <w:rsid w:val="00F51659"/>
    <w:rsid w:val="00F5203C"/>
    <w:rsid w:val="00F52121"/>
    <w:rsid w:val="00F53143"/>
    <w:rsid w:val="00F5334A"/>
    <w:rsid w:val="00F53935"/>
    <w:rsid w:val="00F53D1B"/>
    <w:rsid w:val="00F5645B"/>
    <w:rsid w:val="00F568E8"/>
    <w:rsid w:val="00F56A20"/>
    <w:rsid w:val="00F56F45"/>
    <w:rsid w:val="00F60255"/>
    <w:rsid w:val="00F60BE5"/>
    <w:rsid w:val="00F613C9"/>
    <w:rsid w:val="00F63269"/>
    <w:rsid w:val="00F65FE2"/>
    <w:rsid w:val="00F66FC7"/>
    <w:rsid w:val="00F67679"/>
    <w:rsid w:val="00F702A5"/>
    <w:rsid w:val="00F70422"/>
    <w:rsid w:val="00F72E16"/>
    <w:rsid w:val="00F72F4A"/>
    <w:rsid w:val="00F73103"/>
    <w:rsid w:val="00F7698B"/>
    <w:rsid w:val="00F77970"/>
    <w:rsid w:val="00F77B6F"/>
    <w:rsid w:val="00F82291"/>
    <w:rsid w:val="00F82869"/>
    <w:rsid w:val="00F83933"/>
    <w:rsid w:val="00F840A6"/>
    <w:rsid w:val="00F84C0D"/>
    <w:rsid w:val="00F85AD7"/>
    <w:rsid w:val="00F86592"/>
    <w:rsid w:val="00F877F0"/>
    <w:rsid w:val="00F907E5"/>
    <w:rsid w:val="00F92CE8"/>
    <w:rsid w:val="00F92DD5"/>
    <w:rsid w:val="00F940B9"/>
    <w:rsid w:val="00F942B7"/>
    <w:rsid w:val="00F951BC"/>
    <w:rsid w:val="00F962CE"/>
    <w:rsid w:val="00F964D2"/>
    <w:rsid w:val="00FA0137"/>
    <w:rsid w:val="00FA1F83"/>
    <w:rsid w:val="00FA22A3"/>
    <w:rsid w:val="00FA271D"/>
    <w:rsid w:val="00FA2961"/>
    <w:rsid w:val="00FA438F"/>
    <w:rsid w:val="00FA566F"/>
    <w:rsid w:val="00FA592E"/>
    <w:rsid w:val="00FA65C9"/>
    <w:rsid w:val="00FA68B8"/>
    <w:rsid w:val="00FB0B6E"/>
    <w:rsid w:val="00FB15EF"/>
    <w:rsid w:val="00FB2323"/>
    <w:rsid w:val="00FB26BB"/>
    <w:rsid w:val="00FB2C7C"/>
    <w:rsid w:val="00FB2ECE"/>
    <w:rsid w:val="00FB3AAD"/>
    <w:rsid w:val="00FB40AE"/>
    <w:rsid w:val="00FB547F"/>
    <w:rsid w:val="00FB5654"/>
    <w:rsid w:val="00FC120E"/>
    <w:rsid w:val="00FC16C4"/>
    <w:rsid w:val="00FC27DB"/>
    <w:rsid w:val="00FC3F06"/>
    <w:rsid w:val="00FC49E8"/>
    <w:rsid w:val="00FC772B"/>
    <w:rsid w:val="00FD1B03"/>
    <w:rsid w:val="00FD4CD3"/>
    <w:rsid w:val="00FD5586"/>
    <w:rsid w:val="00FE0185"/>
    <w:rsid w:val="00FE044D"/>
    <w:rsid w:val="00FE0B81"/>
    <w:rsid w:val="00FE17F2"/>
    <w:rsid w:val="00FE21E6"/>
    <w:rsid w:val="00FE2A41"/>
    <w:rsid w:val="00FE2EF7"/>
    <w:rsid w:val="00FE3A7B"/>
    <w:rsid w:val="00FE4A4A"/>
    <w:rsid w:val="00FE4BE9"/>
    <w:rsid w:val="00FE6860"/>
    <w:rsid w:val="00FE711B"/>
    <w:rsid w:val="00FE729B"/>
    <w:rsid w:val="00FE7D24"/>
    <w:rsid w:val="00FF058D"/>
    <w:rsid w:val="00FF067B"/>
    <w:rsid w:val="00FF114B"/>
    <w:rsid w:val="00FF12BD"/>
    <w:rsid w:val="00FF1318"/>
    <w:rsid w:val="00FF26F5"/>
    <w:rsid w:val="00FF3231"/>
    <w:rsid w:val="00FF3F69"/>
    <w:rsid w:val="00FF48F1"/>
    <w:rsid w:val="00FF5D0E"/>
    <w:rsid w:val="00FF66A1"/>
    <w:rsid w:val="00FF6D1C"/>
    <w:rsid w:val="00FF74F9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62F651D8"/>
  <w15:docId w15:val="{CEAE0B43-91C7-4B91-A4AA-EB0B975677C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14284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B3E70"/>
    <w:pPr>
      <w:keepNext/>
      <w:keepLines/>
      <w:spacing w:before="200" w:after="0"/>
      <w:jc w:val="both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45E0A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BB3E70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ListParagraph">
    <w:name w:val="List Paragraph"/>
    <w:basedOn w:val="Normal"/>
    <w:uiPriority w:val="34"/>
    <w:qFormat/>
    <w:rsid w:val="00BB3E70"/>
    <w:pPr>
      <w:ind w:left="720"/>
      <w:contextualSpacing/>
      <w:jc w:val="both"/>
    </w:pPr>
  </w:style>
  <w:style w:type="paragraph" w:customStyle="1" w:styleId="Default">
    <w:name w:val="Default"/>
    <w:rsid w:val="00BB3E70"/>
    <w:pPr>
      <w:autoSpaceDE w:val="0"/>
      <w:autoSpaceDN w:val="0"/>
      <w:adjustRightInd w:val="0"/>
      <w:spacing w:after="0" w:line="240" w:lineRule="auto"/>
      <w:jc w:val="both"/>
    </w:pPr>
    <w:rPr>
      <w:rFonts w:ascii="Times New Roman" w:hAnsi="Times New Roman" w:cs="Times New Roman"/>
      <w:color w:val="000000"/>
      <w:sz w:val="24"/>
      <w:szCs w:val="24"/>
      <w:lang w:val="en-US"/>
    </w:rPr>
  </w:style>
  <w:style w:type="character" w:styleId="Hyperlink">
    <w:name w:val="Hyperlink"/>
    <w:basedOn w:val="DefaultParagraphFont"/>
    <w:uiPriority w:val="99"/>
    <w:unhideWhenUsed/>
    <w:rsid w:val="004C15CE"/>
    <w:rPr>
      <w:color w:val="0000FF" w:themeColor="hyperlink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45E0A"/>
    <w:rPr>
      <w:rFonts w:asciiTheme="majorHAnsi" w:eastAsiaTheme="majorEastAsia" w:hAnsiTheme="majorHAnsi" w:cstheme="majorBidi"/>
      <w:b/>
      <w:bCs/>
      <w:color w:val="4F81BD" w:themeColor="accent1"/>
    </w:rPr>
  </w:style>
  <w:style w:type="table" w:styleId="TableGrid">
    <w:name w:val="Table Grid"/>
    <w:basedOn w:val="TableNormal"/>
    <w:uiPriority w:val="59"/>
    <w:rsid w:val="00C4333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C4333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4333A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B50F9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50F9F"/>
  </w:style>
  <w:style w:type="paragraph" w:styleId="Footer">
    <w:name w:val="footer"/>
    <w:basedOn w:val="Normal"/>
    <w:link w:val="FooterChar"/>
    <w:uiPriority w:val="99"/>
    <w:unhideWhenUsed/>
    <w:rsid w:val="00B50F9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50F9F"/>
  </w:style>
  <w:style w:type="paragraph" w:customStyle="1" w:styleId="fulltext-text">
    <w:name w:val="fulltext-text"/>
    <w:basedOn w:val="Normal"/>
    <w:rsid w:val="006B63E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apple-converted-space">
    <w:name w:val="apple-converted-space"/>
    <w:basedOn w:val="DefaultParagraphFont"/>
    <w:rsid w:val="006B63E9"/>
  </w:style>
  <w:style w:type="character" w:customStyle="1" w:styleId="fulltext-it">
    <w:name w:val="fulltext-it"/>
    <w:basedOn w:val="DefaultParagraphFont"/>
    <w:rsid w:val="006B63E9"/>
  </w:style>
  <w:style w:type="character" w:styleId="FollowedHyperlink">
    <w:name w:val="FollowedHyperlink"/>
    <w:basedOn w:val="DefaultParagraphFont"/>
    <w:uiPriority w:val="99"/>
    <w:semiHidden/>
    <w:unhideWhenUsed/>
    <w:rsid w:val="00683E6A"/>
    <w:rPr>
      <w:color w:val="800080" w:themeColor="followedHyperlink"/>
      <w:u w:val="single"/>
    </w:rPr>
  </w:style>
  <w:style w:type="table" w:customStyle="1" w:styleId="TableGrid1">
    <w:name w:val="Table Grid1"/>
    <w:basedOn w:val="TableNormal"/>
    <w:next w:val="TableGrid"/>
    <w:uiPriority w:val="59"/>
    <w:rsid w:val="00534AF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142845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styleId="CommentReference">
    <w:name w:val="annotation reference"/>
    <w:basedOn w:val="DefaultParagraphFont"/>
    <w:uiPriority w:val="99"/>
    <w:semiHidden/>
    <w:unhideWhenUsed/>
    <w:rsid w:val="0004035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4035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40353"/>
    <w:rPr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39045A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9045A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9045A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9045A"/>
    <w:rPr>
      <w:rFonts w:ascii="Calibri" w:hAnsi="Calibri"/>
      <w:noProof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D37D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D37D1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1C45C9"/>
    <w:pPr>
      <w:spacing w:after="0" w:line="240" w:lineRule="auto"/>
    </w:pPr>
  </w:style>
  <w:style w:type="character" w:styleId="LineNumber">
    <w:name w:val="line number"/>
    <w:basedOn w:val="DefaultParagraphFont"/>
    <w:uiPriority w:val="99"/>
    <w:semiHidden/>
    <w:unhideWhenUsed/>
    <w:rsid w:val="00A14143"/>
  </w:style>
  <w:style w:type="character" w:customStyle="1" w:styleId="hlfld-contribauthor">
    <w:name w:val="hlfld-contribauthor"/>
    <w:basedOn w:val="DefaultParagraphFont"/>
    <w:rsid w:val="005A050A"/>
  </w:style>
  <w:style w:type="character" w:customStyle="1" w:styleId="nlmgiven-names">
    <w:name w:val="nlm_given-names"/>
    <w:basedOn w:val="DefaultParagraphFont"/>
    <w:rsid w:val="005A050A"/>
  </w:style>
  <w:style w:type="character" w:customStyle="1" w:styleId="nlmyear">
    <w:name w:val="nlm_year"/>
    <w:basedOn w:val="DefaultParagraphFont"/>
    <w:rsid w:val="005A050A"/>
  </w:style>
  <w:style w:type="character" w:customStyle="1" w:styleId="nlmarticle-title">
    <w:name w:val="nlm_article-title"/>
    <w:basedOn w:val="DefaultParagraphFont"/>
    <w:rsid w:val="005A050A"/>
  </w:style>
  <w:style w:type="character" w:customStyle="1" w:styleId="nlmfpage">
    <w:name w:val="nlm_fpage"/>
    <w:basedOn w:val="DefaultParagraphFont"/>
    <w:rsid w:val="005A050A"/>
  </w:style>
  <w:style w:type="character" w:customStyle="1" w:styleId="nlmlpage">
    <w:name w:val="nlm_lpage"/>
    <w:basedOn w:val="DefaultParagraphFont"/>
    <w:rsid w:val="005A050A"/>
  </w:style>
  <w:style w:type="character" w:customStyle="1" w:styleId="contribdegrees">
    <w:name w:val="contribdegrees"/>
    <w:basedOn w:val="DefaultParagraphFont"/>
    <w:rsid w:val="00D4290A"/>
  </w:style>
  <w:style w:type="paragraph" w:styleId="BodyText2">
    <w:name w:val="Body Text 2"/>
    <w:basedOn w:val="Normal"/>
    <w:link w:val="BodyText2Char"/>
    <w:uiPriority w:val="99"/>
    <w:unhideWhenUsed/>
    <w:rsid w:val="00AD6B8D"/>
    <w:pPr>
      <w:spacing w:after="120" w:line="480" w:lineRule="auto"/>
      <w:jc w:val="both"/>
    </w:pPr>
    <w:rPr>
      <w:rFonts w:eastAsiaTheme="minorHAnsi"/>
      <w:lang w:eastAsia="en-US"/>
    </w:rPr>
  </w:style>
  <w:style w:type="character" w:customStyle="1" w:styleId="BodyText2Char">
    <w:name w:val="Body Text 2 Char"/>
    <w:basedOn w:val="DefaultParagraphFont"/>
    <w:link w:val="BodyText2"/>
    <w:uiPriority w:val="99"/>
    <w:rsid w:val="00AD6B8D"/>
    <w:rPr>
      <w:rFonts w:eastAsiaTheme="minorHAnsi"/>
      <w:lang w:eastAsia="en-US"/>
    </w:rPr>
  </w:style>
  <w:style w:type="character" w:styleId="Emphasis">
    <w:name w:val="Emphasis"/>
    <w:basedOn w:val="DefaultParagraphFont"/>
    <w:uiPriority w:val="20"/>
    <w:qFormat/>
    <w:rsid w:val="00AD6B8D"/>
    <w:rPr>
      <w:i/>
      <w:iCs/>
    </w:rPr>
  </w:style>
  <w:style w:type="character" w:styleId="Strong">
    <w:name w:val="Strong"/>
    <w:basedOn w:val="DefaultParagraphFont"/>
    <w:uiPriority w:val="22"/>
    <w:qFormat/>
    <w:rsid w:val="00912E84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15416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910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12238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1551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06733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5848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7693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01496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0207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3207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487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7856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helen.mebrahtu.15@ucl.ac.uk" TargetMode="External"/><Relationship Id="rId13" Type="http://schemas.openxmlformats.org/officeDocument/2006/relationships/hyperlink" Target="mailto:pndlovu@zw.worlded.org" TargetMode="External"/><Relationship Id="rId18" Type="http://schemas.openxmlformats.org/officeDocument/2006/relationships/hyperlink" Target="http://aidsinfo.unaids.org/" TargetMode="External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hyperlink" Target="mailto:Helen.Weiss@lshtm.ac.uk" TargetMode="External"/><Relationship Id="rId17" Type="http://schemas.openxmlformats.org/officeDocument/2006/relationships/hyperlink" Target="http://dx.doi.org/10.1016/j.childyouth.2014.03.040" TargetMode="External"/><Relationship Id="rId2" Type="http://schemas.openxmlformats.org/officeDocument/2006/relationships/numbering" Target="numbering.xml"/><Relationship Id="rId16" Type="http://schemas.openxmlformats.org/officeDocument/2006/relationships/hyperlink" Target="mailto:l.sherr@ucl.ac.uk" TargetMode="External"/><Relationship Id="rId2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zietawana@yahoo.co.uk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mailto:Frances.Cowan@lstmed.ac.uk" TargetMode="External"/><Relationship Id="rId10" Type="http://schemas.openxmlformats.org/officeDocument/2006/relationships/hyperlink" Target="mailto:rudo@ceshhar.co.zw" TargetMode="External"/><Relationship Id="rId19" Type="http://schemas.openxmlformats.org/officeDocument/2006/relationships/hyperlink" Target="http://www.unaids.org/sites/default/files/media_asset/UNAIDS_FactSheet_en.pdf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Victoria.Simms@LSHTM.ac.uk" TargetMode="External"/><Relationship Id="rId14" Type="http://schemas.openxmlformats.org/officeDocument/2006/relationships/hyperlink" Target="mailto:rmalaba@zw.worlded.org" TargetMode="External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>
  <b:Source>
    <b:Tag>Web17</b:Tag>
    <b:SourceType>JournalArticle</b:SourceType>
    <b:Guid>{15EE99CE-6538-4370-8498-5D6266B6F1C7}</b:Guid>
    <b:Author>
      <b:Author>
        <b:NameList>
          <b:Person>
            <b:Last>Weber V</b:Last>
            <b:First>Radeloff</b:First>
            <b:Middle>D, Reimers B, Salzmann-Manrique E, Bader P, Schwabe D, et al.</b:Middle>
          </b:Person>
        </b:NameList>
      </b:Author>
    </b:Author>
    <b:Title>Neurocognitive development in HIV-positive children is correlated with plasma viral loads in early childhood</b:Title>
    <b:Year> 2017</b:Year>
    <b:JournalName>Medicine (Baltimore)</b:JournalName>
    <b:Pages>96(23) e6867</b:Pages>
    <b:RefOrder>1</b:RefOrder>
  </b:Source>
</b:Sources>
</file>

<file path=customXml/itemProps1.xml><?xml version="1.0" encoding="utf-8"?>
<ds:datastoreItem xmlns:ds="http://schemas.openxmlformats.org/officeDocument/2006/customXml" ds:itemID="{6159298A-FEF5-44ED-8EA5-72817111D6A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9</Pages>
  <Words>9468</Words>
  <Characters>53972</Characters>
  <Application>Microsoft Office Word</Application>
  <DocSecurity>0</DocSecurity>
  <Lines>449</Lines>
  <Paragraphs>1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CL</Company>
  <LinksUpToDate>false</LinksUpToDate>
  <CharactersWithSpaces>633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elen Mebrahtu</dc:creator>
  <cp:lastModifiedBy>Stacy Murtagh</cp:lastModifiedBy>
  <cp:revision>2</cp:revision>
  <cp:lastPrinted>2017-12-15T15:19:00Z</cp:lastPrinted>
  <dcterms:created xsi:type="dcterms:W3CDTF">2018-06-01T12:38:00Z</dcterms:created>
  <dcterms:modified xsi:type="dcterms:W3CDTF">2018-06-01T12:38:00Z</dcterms:modified>
</cp:coreProperties>
</file>